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134355"/>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8134356"/>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134357"/>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A4E5BAB" w14:textId="63DA5C59" w:rsidR="0025494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134355" w:history="1">
            <w:r w:rsidR="00254944" w:rsidRPr="00916A43">
              <w:rPr>
                <w:rStyle w:val="af1"/>
                <w:rFonts w:hint="eastAsia"/>
                <w:noProof/>
              </w:rPr>
              <w:t>摘要</w:t>
            </w:r>
            <w:r w:rsidR="00254944">
              <w:rPr>
                <w:noProof/>
                <w:webHidden/>
              </w:rPr>
              <w:tab/>
            </w:r>
            <w:r w:rsidR="00254944">
              <w:rPr>
                <w:noProof/>
                <w:webHidden/>
              </w:rPr>
              <w:fldChar w:fldCharType="begin"/>
            </w:r>
            <w:r w:rsidR="00254944">
              <w:rPr>
                <w:noProof/>
                <w:webHidden/>
              </w:rPr>
              <w:instrText xml:space="preserve"> PAGEREF _Toc198134355 \h </w:instrText>
            </w:r>
            <w:r w:rsidR="00254944">
              <w:rPr>
                <w:noProof/>
                <w:webHidden/>
              </w:rPr>
            </w:r>
            <w:r w:rsidR="00254944">
              <w:rPr>
                <w:noProof/>
                <w:webHidden/>
              </w:rPr>
              <w:fldChar w:fldCharType="separate"/>
            </w:r>
            <w:r w:rsidR="00254944">
              <w:rPr>
                <w:noProof/>
                <w:webHidden/>
              </w:rPr>
              <w:t>1</w:t>
            </w:r>
            <w:r w:rsidR="00254944">
              <w:rPr>
                <w:noProof/>
                <w:webHidden/>
              </w:rPr>
              <w:fldChar w:fldCharType="end"/>
            </w:r>
          </w:hyperlink>
        </w:p>
        <w:p w14:paraId="7B1F6331" w14:textId="6BA6C927" w:rsidR="00254944" w:rsidRDefault="00254944">
          <w:pPr>
            <w:pStyle w:val="11"/>
            <w:tabs>
              <w:tab w:val="right" w:leader="dot" w:pos="8296"/>
            </w:tabs>
            <w:ind w:firstLine="480"/>
            <w:rPr>
              <w:rFonts w:asciiTheme="minorHAnsi" w:eastAsiaTheme="minorEastAsia" w:hAnsiTheme="minorHAnsi"/>
              <w:noProof/>
            </w:rPr>
          </w:pPr>
          <w:hyperlink w:anchor="_Toc198134356" w:history="1">
            <w:r w:rsidRPr="00916A43">
              <w:rPr>
                <w:rStyle w:val="af1"/>
                <w:noProof/>
              </w:rPr>
              <w:t>Abstract</w:t>
            </w:r>
            <w:r>
              <w:rPr>
                <w:noProof/>
                <w:webHidden/>
              </w:rPr>
              <w:tab/>
            </w:r>
            <w:r>
              <w:rPr>
                <w:noProof/>
                <w:webHidden/>
              </w:rPr>
              <w:fldChar w:fldCharType="begin"/>
            </w:r>
            <w:r>
              <w:rPr>
                <w:noProof/>
                <w:webHidden/>
              </w:rPr>
              <w:instrText xml:space="preserve"> PAGEREF _Toc198134356 \h </w:instrText>
            </w:r>
            <w:r>
              <w:rPr>
                <w:noProof/>
                <w:webHidden/>
              </w:rPr>
            </w:r>
            <w:r>
              <w:rPr>
                <w:noProof/>
                <w:webHidden/>
              </w:rPr>
              <w:fldChar w:fldCharType="separate"/>
            </w:r>
            <w:r>
              <w:rPr>
                <w:noProof/>
                <w:webHidden/>
              </w:rPr>
              <w:t>2</w:t>
            </w:r>
            <w:r>
              <w:rPr>
                <w:noProof/>
                <w:webHidden/>
              </w:rPr>
              <w:fldChar w:fldCharType="end"/>
            </w:r>
          </w:hyperlink>
        </w:p>
        <w:p w14:paraId="7E2D5837" w14:textId="188CEB0A" w:rsidR="00254944" w:rsidRDefault="00254944">
          <w:pPr>
            <w:pStyle w:val="11"/>
            <w:tabs>
              <w:tab w:val="right" w:leader="dot" w:pos="8296"/>
            </w:tabs>
            <w:ind w:firstLine="480"/>
            <w:rPr>
              <w:rFonts w:asciiTheme="minorHAnsi" w:eastAsiaTheme="minorEastAsia" w:hAnsiTheme="minorHAnsi"/>
              <w:noProof/>
            </w:rPr>
          </w:pPr>
          <w:hyperlink w:anchor="_Toc198134357" w:history="1">
            <w:r w:rsidRPr="00916A43">
              <w:rPr>
                <w:rStyle w:val="af1"/>
                <w:rFonts w:hint="eastAsia"/>
                <w:noProof/>
              </w:rPr>
              <w:t>致謝</w:t>
            </w:r>
            <w:r>
              <w:rPr>
                <w:noProof/>
                <w:webHidden/>
              </w:rPr>
              <w:tab/>
            </w:r>
            <w:r>
              <w:rPr>
                <w:noProof/>
                <w:webHidden/>
              </w:rPr>
              <w:fldChar w:fldCharType="begin"/>
            </w:r>
            <w:r>
              <w:rPr>
                <w:noProof/>
                <w:webHidden/>
              </w:rPr>
              <w:instrText xml:space="preserve"> PAGEREF _Toc198134357 \h </w:instrText>
            </w:r>
            <w:r>
              <w:rPr>
                <w:noProof/>
                <w:webHidden/>
              </w:rPr>
            </w:r>
            <w:r>
              <w:rPr>
                <w:noProof/>
                <w:webHidden/>
              </w:rPr>
              <w:fldChar w:fldCharType="separate"/>
            </w:r>
            <w:r>
              <w:rPr>
                <w:noProof/>
                <w:webHidden/>
              </w:rPr>
              <w:t>3</w:t>
            </w:r>
            <w:r>
              <w:rPr>
                <w:noProof/>
                <w:webHidden/>
              </w:rPr>
              <w:fldChar w:fldCharType="end"/>
            </w:r>
          </w:hyperlink>
        </w:p>
        <w:p w14:paraId="2C9E3B48" w14:textId="41C745DC" w:rsidR="00254944" w:rsidRDefault="00254944">
          <w:pPr>
            <w:pStyle w:val="11"/>
            <w:tabs>
              <w:tab w:val="right" w:leader="dot" w:pos="8296"/>
            </w:tabs>
            <w:ind w:firstLine="480"/>
            <w:rPr>
              <w:rFonts w:asciiTheme="minorHAnsi" w:eastAsiaTheme="minorEastAsia" w:hAnsiTheme="minorHAnsi"/>
              <w:noProof/>
            </w:rPr>
          </w:pPr>
          <w:hyperlink w:anchor="_Toc198134358" w:history="1">
            <w:r w:rsidRPr="00916A43">
              <w:rPr>
                <w:rStyle w:val="af1"/>
                <w:rFonts w:hint="eastAsia"/>
                <w:noProof/>
              </w:rPr>
              <w:t>第一章、緒論</w:t>
            </w:r>
            <w:r>
              <w:rPr>
                <w:noProof/>
                <w:webHidden/>
              </w:rPr>
              <w:tab/>
            </w:r>
            <w:r>
              <w:rPr>
                <w:noProof/>
                <w:webHidden/>
              </w:rPr>
              <w:fldChar w:fldCharType="begin"/>
            </w:r>
            <w:r>
              <w:rPr>
                <w:noProof/>
                <w:webHidden/>
              </w:rPr>
              <w:instrText xml:space="preserve"> PAGEREF _Toc198134358 \h </w:instrText>
            </w:r>
            <w:r>
              <w:rPr>
                <w:noProof/>
                <w:webHidden/>
              </w:rPr>
            </w:r>
            <w:r>
              <w:rPr>
                <w:noProof/>
                <w:webHidden/>
              </w:rPr>
              <w:fldChar w:fldCharType="separate"/>
            </w:r>
            <w:r>
              <w:rPr>
                <w:noProof/>
                <w:webHidden/>
              </w:rPr>
              <w:t>8</w:t>
            </w:r>
            <w:r>
              <w:rPr>
                <w:noProof/>
                <w:webHidden/>
              </w:rPr>
              <w:fldChar w:fldCharType="end"/>
            </w:r>
          </w:hyperlink>
        </w:p>
        <w:p w14:paraId="4D54F207" w14:textId="2838CA5E" w:rsidR="00254944" w:rsidRDefault="00254944">
          <w:pPr>
            <w:pStyle w:val="21"/>
            <w:tabs>
              <w:tab w:val="right" w:leader="dot" w:pos="8296"/>
            </w:tabs>
            <w:ind w:firstLine="480"/>
            <w:rPr>
              <w:rFonts w:asciiTheme="minorHAnsi" w:eastAsiaTheme="minorEastAsia" w:hAnsiTheme="minorHAnsi"/>
              <w:noProof/>
            </w:rPr>
          </w:pPr>
          <w:hyperlink w:anchor="_Toc198134359" w:history="1">
            <w:r w:rsidRPr="00916A43">
              <w:rPr>
                <w:rStyle w:val="af1"/>
                <w:noProof/>
              </w:rPr>
              <w:t xml:space="preserve">1.1 </w:t>
            </w:r>
            <w:r w:rsidRPr="00916A43">
              <w:rPr>
                <w:rStyle w:val="af1"/>
                <w:rFonts w:hint="eastAsia"/>
                <w:noProof/>
              </w:rPr>
              <w:t>研究背景與動機</w:t>
            </w:r>
            <w:r>
              <w:rPr>
                <w:noProof/>
                <w:webHidden/>
              </w:rPr>
              <w:tab/>
            </w:r>
            <w:r>
              <w:rPr>
                <w:noProof/>
                <w:webHidden/>
              </w:rPr>
              <w:fldChar w:fldCharType="begin"/>
            </w:r>
            <w:r>
              <w:rPr>
                <w:noProof/>
                <w:webHidden/>
              </w:rPr>
              <w:instrText xml:space="preserve"> PAGEREF _Toc198134359 \h </w:instrText>
            </w:r>
            <w:r>
              <w:rPr>
                <w:noProof/>
                <w:webHidden/>
              </w:rPr>
            </w:r>
            <w:r>
              <w:rPr>
                <w:noProof/>
                <w:webHidden/>
              </w:rPr>
              <w:fldChar w:fldCharType="separate"/>
            </w:r>
            <w:r>
              <w:rPr>
                <w:noProof/>
                <w:webHidden/>
              </w:rPr>
              <w:t>8</w:t>
            </w:r>
            <w:r>
              <w:rPr>
                <w:noProof/>
                <w:webHidden/>
              </w:rPr>
              <w:fldChar w:fldCharType="end"/>
            </w:r>
          </w:hyperlink>
        </w:p>
        <w:p w14:paraId="4ED5CB36" w14:textId="785E8968" w:rsidR="00254944" w:rsidRDefault="00254944">
          <w:pPr>
            <w:pStyle w:val="21"/>
            <w:tabs>
              <w:tab w:val="right" w:leader="dot" w:pos="8296"/>
            </w:tabs>
            <w:ind w:firstLine="480"/>
            <w:rPr>
              <w:rFonts w:asciiTheme="minorHAnsi" w:eastAsiaTheme="minorEastAsia" w:hAnsiTheme="minorHAnsi"/>
              <w:noProof/>
            </w:rPr>
          </w:pPr>
          <w:hyperlink w:anchor="_Toc198134360" w:history="1">
            <w:r w:rsidRPr="00916A43">
              <w:rPr>
                <w:rStyle w:val="af1"/>
                <w:noProof/>
              </w:rPr>
              <w:t xml:space="preserve">1.2 </w:t>
            </w:r>
            <w:r w:rsidRPr="00916A43">
              <w:rPr>
                <w:rStyle w:val="af1"/>
                <w:rFonts w:hint="eastAsia"/>
                <w:noProof/>
              </w:rPr>
              <w:t>研究問題與目的</w:t>
            </w:r>
            <w:r>
              <w:rPr>
                <w:noProof/>
                <w:webHidden/>
              </w:rPr>
              <w:tab/>
            </w:r>
            <w:r>
              <w:rPr>
                <w:noProof/>
                <w:webHidden/>
              </w:rPr>
              <w:fldChar w:fldCharType="begin"/>
            </w:r>
            <w:r>
              <w:rPr>
                <w:noProof/>
                <w:webHidden/>
              </w:rPr>
              <w:instrText xml:space="preserve"> PAGEREF _Toc198134360 \h </w:instrText>
            </w:r>
            <w:r>
              <w:rPr>
                <w:noProof/>
                <w:webHidden/>
              </w:rPr>
            </w:r>
            <w:r>
              <w:rPr>
                <w:noProof/>
                <w:webHidden/>
              </w:rPr>
              <w:fldChar w:fldCharType="separate"/>
            </w:r>
            <w:r>
              <w:rPr>
                <w:noProof/>
                <w:webHidden/>
              </w:rPr>
              <w:t>8</w:t>
            </w:r>
            <w:r>
              <w:rPr>
                <w:noProof/>
                <w:webHidden/>
              </w:rPr>
              <w:fldChar w:fldCharType="end"/>
            </w:r>
          </w:hyperlink>
        </w:p>
        <w:p w14:paraId="7AE1BA32" w14:textId="3D3AEEF3" w:rsidR="00254944" w:rsidRDefault="00254944">
          <w:pPr>
            <w:pStyle w:val="21"/>
            <w:tabs>
              <w:tab w:val="right" w:leader="dot" w:pos="8296"/>
            </w:tabs>
            <w:ind w:firstLine="480"/>
            <w:rPr>
              <w:rFonts w:asciiTheme="minorHAnsi" w:eastAsiaTheme="minorEastAsia" w:hAnsiTheme="minorHAnsi"/>
              <w:noProof/>
            </w:rPr>
          </w:pPr>
          <w:hyperlink w:anchor="_Toc198134361" w:history="1">
            <w:r w:rsidRPr="00916A43">
              <w:rPr>
                <w:rStyle w:val="af1"/>
                <w:noProof/>
              </w:rPr>
              <w:t xml:space="preserve">1.3 </w:t>
            </w:r>
            <w:r w:rsidRPr="00916A43">
              <w:rPr>
                <w:rStyle w:val="af1"/>
                <w:rFonts w:hint="eastAsia"/>
                <w:noProof/>
              </w:rPr>
              <w:t>研究範圍與流程</w:t>
            </w:r>
            <w:r>
              <w:rPr>
                <w:noProof/>
                <w:webHidden/>
              </w:rPr>
              <w:tab/>
            </w:r>
            <w:r>
              <w:rPr>
                <w:noProof/>
                <w:webHidden/>
              </w:rPr>
              <w:fldChar w:fldCharType="begin"/>
            </w:r>
            <w:r>
              <w:rPr>
                <w:noProof/>
                <w:webHidden/>
              </w:rPr>
              <w:instrText xml:space="preserve"> PAGEREF _Toc198134361 \h </w:instrText>
            </w:r>
            <w:r>
              <w:rPr>
                <w:noProof/>
                <w:webHidden/>
              </w:rPr>
            </w:r>
            <w:r>
              <w:rPr>
                <w:noProof/>
                <w:webHidden/>
              </w:rPr>
              <w:fldChar w:fldCharType="separate"/>
            </w:r>
            <w:r>
              <w:rPr>
                <w:noProof/>
                <w:webHidden/>
              </w:rPr>
              <w:t>9</w:t>
            </w:r>
            <w:r>
              <w:rPr>
                <w:noProof/>
                <w:webHidden/>
              </w:rPr>
              <w:fldChar w:fldCharType="end"/>
            </w:r>
          </w:hyperlink>
        </w:p>
        <w:p w14:paraId="40B0F95D" w14:textId="2E694FD4" w:rsidR="00254944" w:rsidRDefault="00254944">
          <w:pPr>
            <w:pStyle w:val="21"/>
            <w:tabs>
              <w:tab w:val="right" w:leader="dot" w:pos="8296"/>
            </w:tabs>
            <w:ind w:firstLine="480"/>
            <w:rPr>
              <w:rFonts w:asciiTheme="minorHAnsi" w:eastAsiaTheme="minorEastAsia" w:hAnsiTheme="minorHAnsi"/>
              <w:noProof/>
            </w:rPr>
          </w:pPr>
          <w:hyperlink w:anchor="_Toc198134362" w:history="1">
            <w:r w:rsidRPr="00916A43">
              <w:rPr>
                <w:rStyle w:val="af1"/>
                <w:noProof/>
              </w:rPr>
              <w:t xml:space="preserve">1.4 </w:t>
            </w:r>
            <w:r w:rsidRPr="00916A43">
              <w:rPr>
                <w:rStyle w:val="af1"/>
                <w:rFonts w:hint="eastAsia"/>
                <w:noProof/>
              </w:rPr>
              <w:t>論文架構</w:t>
            </w:r>
            <w:r>
              <w:rPr>
                <w:noProof/>
                <w:webHidden/>
              </w:rPr>
              <w:tab/>
            </w:r>
            <w:r>
              <w:rPr>
                <w:noProof/>
                <w:webHidden/>
              </w:rPr>
              <w:fldChar w:fldCharType="begin"/>
            </w:r>
            <w:r>
              <w:rPr>
                <w:noProof/>
                <w:webHidden/>
              </w:rPr>
              <w:instrText xml:space="preserve"> PAGEREF _Toc198134362 \h </w:instrText>
            </w:r>
            <w:r>
              <w:rPr>
                <w:noProof/>
                <w:webHidden/>
              </w:rPr>
            </w:r>
            <w:r>
              <w:rPr>
                <w:noProof/>
                <w:webHidden/>
              </w:rPr>
              <w:fldChar w:fldCharType="separate"/>
            </w:r>
            <w:r>
              <w:rPr>
                <w:noProof/>
                <w:webHidden/>
              </w:rPr>
              <w:t>9</w:t>
            </w:r>
            <w:r>
              <w:rPr>
                <w:noProof/>
                <w:webHidden/>
              </w:rPr>
              <w:fldChar w:fldCharType="end"/>
            </w:r>
          </w:hyperlink>
        </w:p>
        <w:p w14:paraId="605B3F86" w14:textId="0D4DC6B2" w:rsidR="00254944" w:rsidRDefault="00254944">
          <w:pPr>
            <w:pStyle w:val="11"/>
            <w:tabs>
              <w:tab w:val="right" w:leader="dot" w:pos="8296"/>
            </w:tabs>
            <w:ind w:firstLine="480"/>
            <w:rPr>
              <w:rFonts w:asciiTheme="minorHAnsi" w:eastAsiaTheme="minorEastAsia" w:hAnsiTheme="minorHAnsi"/>
              <w:noProof/>
            </w:rPr>
          </w:pPr>
          <w:hyperlink w:anchor="_Toc198134363" w:history="1">
            <w:r w:rsidRPr="00916A43">
              <w:rPr>
                <w:rStyle w:val="af1"/>
                <w:rFonts w:hint="eastAsia"/>
                <w:noProof/>
              </w:rPr>
              <w:t>第二章、文獻探討</w:t>
            </w:r>
            <w:r>
              <w:rPr>
                <w:noProof/>
                <w:webHidden/>
              </w:rPr>
              <w:tab/>
            </w:r>
            <w:r>
              <w:rPr>
                <w:noProof/>
                <w:webHidden/>
              </w:rPr>
              <w:fldChar w:fldCharType="begin"/>
            </w:r>
            <w:r>
              <w:rPr>
                <w:noProof/>
                <w:webHidden/>
              </w:rPr>
              <w:instrText xml:space="preserve"> PAGEREF _Toc198134363 \h </w:instrText>
            </w:r>
            <w:r>
              <w:rPr>
                <w:noProof/>
                <w:webHidden/>
              </w:rPr>
            </w:r>
            <w:r>
              <w:rPr>
                <w:noProof/>
                <w:webHidden/>
              </w:rPr>
              <w:fldChar w:fldCharType="separate"/>
            </w:r>
            <w:r>
              <w:rPr>
                <w:noProof/>
                <w:webHidden/>
              </w:rPr>
              <w:t>10</w:t>
            </w:r>
            <w:r>
              <w:rPr>
                <w:noProof/>
                <w:webHidden/>
              </w:rPr>
              <w:fldChar w:fldCharType="end"/>
            </w:r>
          </w:hyperlink>
        </w:p>
        <w:p w14:paraId="27A0D03F" w14:textId="71C24B89" w:rsidR="00254944" w:rsidRDefault="00254944">
          <w:pPr>
            <w:pStyle w:val="21"/>
            <w:tabs>
              <w:tab w:val="right" w:leader="dot" w:pos="8296"/>
            </w:tabs>
            <w:ind w:firstLine="480"/>
            <w:rPr>
              <w:rFonts w:asciiTheme="minorHAnsi" w:eastAsiaTheme="minorEastAsia" w:hAnsiTheme="minorHAnsi"/>
              <w:noProof/>
            </w:rPr>
          </w:pPr>
          <w:hyperlink w:anchor="_Toc198134364" w:history="1">
            <w:r w:rsidRPr="00916A43">
              <w:rPr>
                <w:rStyle w:val="af1"/>
                <w:noProof/>
              </w:rPr>
              <w:t>2.1</w:t>
            </w:r>
            <w:r>
              <w:rPr>
                <w:noProof/>
                <w:webHidden/>
              </w:rPr>
              <w:tab/>
            </w:r>
            <w:r>
              <w:rPr>
                <w:noProof/>
                <w:webHidden/>
              </w:rPr>
              <w:fldChar w:fldCharType="begin"/>
            </w:r>
            <w:r>
              <w:rPr>
                <w:noProof/>
                <w:webHidden/>
              </w:rPr>
              <w:instrText xml:space="preserve"> PAGEREF _Toc198134364 \h </w:instrText>
            </w:r>
            <w:r>
              <w:rPr>
                <w:noProof/>
                <w:webHidden/>
              </w:rPr>
            </w:r>
            <w:r>
              <w:rPr>
                <w:noProof/>
                <w:webHidden/>
              </w:rPr>
              <w:fldChar w:fldCharType="separate"/>
            </w:r>
            <w:r>
              <w:rPr>
                <w:noProof/>
                <w:webHidden/>
              </w:rPr>
              <w:t>10</w:t>
            </w:r>
            <w:r>
              <w:rPr>
                <w:noProof/>
                <w:webHidden/>
              </w:rPr>
              <w:fldChar w:fldCharType="end"/>
            </w:r>
          </w:hyperlink>
        </w:p>
        <w:p w14:paraId="5F61CF2F" w14:textId="3A588F89" w:rsidR="00254944" w:rsidRDefault="00254944">
          <w:pPr>
            <w:pStyle w:val="11"/>
            <w:tabs>
              <w:tab w:val="right" w:leader="dot" w:pos="8296"/>
            </w:tabs>
            <w:ind w:firstLine="480"/>
            <w:rPr>
              <w:rFonts w:asciiTheme="minorHAnsi" w:eastAsiaTheme="minorEastAsia" w:hAnsiTheme="minorHAnsi"/>
              <w:noProof/>
            </w:rPr>
          </w:pPr>
          <w:hyperlink w:anchor="_Toc198134365" w:history="1">
            <w:r w:rsidRPr="00916A43">
              <w:rPr>
                <w:rStyle w:val="af1"/>
                <w:rFonts w:hint="eastAsia"/>
                <w:noProof/>
              </w:rPr>
              <w:t>第三章、研究方法與架構</w:t>
            </w:r>
            <w:r>
              <w:rPr>
                <w:noProof/>
                <w:webHidden/>
              </w:rPr>
              <w:tab/>
            </w:r>
            <w:r>
              <w:rPr>
                <w:noProof/>
                <w:webHidden/>
              </w:rPr>
              <w:fldChar w:fldCharType="begin"/>
            </w:r>
            <w:r>
              <w:rPr>
                <w:noProof/>
                <w:webHidden/>
              </w:rPr>
              <w:instrText xml:space="preserve"> PAGEREF _Toc198134365 \h </w:instrText>
            </w:r>
            <w:r>
              <w:rPr>
                <w:noProof/>
                <w:webHidden/>
              </w:rPr>
            </w:r>
            <w:r>
              <w:rPr>
                <w:noProof/>
                <w:webHidden/>
              </w:rPr>
              <w:fldChar w:fldCharType="separate"/>
            </w:r>
            <w:r>
              <w:rPr>
                <w:noProof/>
                <w:webHidden/>
              </w:rPr>
              <w:t>11</w:t>
            </w:r>
            <w:r>
              <w:rPr>
                <w:noProof/>
                <w:webHidden/>
              </w:rPr>
              <w:fldChar w:fldCharType="end"/>
            </w:r>
          </w:hyperlink>
        </w:p>
        <w:p w14:paraId="46563729" w14:textId="42C72071" w:rsidR="00254944" w:rsidRDefault="00254944">
          <w:pPr>
            <w:pStyle w:val="21"/>
            <w:tabs>
              <w:tab w:val="right" w:leader="dot" w:pos="8296"/>
            </w:tabs>
            <w:ind w:firstLine="480"/>
            <w:rPr>
              <w:rFonts w:asciiTheme="minorHAnsi" w:eastAsiaTheme="minorEastAsia" w:hAnsiTheme="minorHAnsi"/>
              <w:noProof/>
            </w:rPr>
          </w:pPr>
          <w:hyperlink w:anchor="_Toc198134366" w:history="1">
            <w:r w:rsidRPr="00916A43">
              <w:rPr>
                <w:rStyle w:val="af1"/>
                <w:noProof/>
              </w:rPr>
              <w:t xml:space="preserve">3.1 </w:t>
            </w:r>
            <w:r w:rsidRPr="00916A43">
              <w:rPr>
                <w:rStyle w:val="af1"/>
                <w:rFonts w:hint="eastAsia"/>
                <w:noProof/>
              </w:rPr>
              <w:t>研究方法</w:t>
            </w:r>
            <w:r>
              <w:rPr>
                <w:noProof/>
                <w:webHidden/>
              </w:rPr>
              <w:tab/>
            </w:r>
            <w:r>
              <w:rPr>
                <w:noProof/>
                <w:webHidden/>
              </w:rPr>
              <w:fldChar w:fldCharType="begin"/>
            </w:r>
            <w:r>
              <w:rPr>
                <w:noProof/>
                <w:webHidden/>
              </w:rPr>
              <w:instrText xml:space="preserve"> PAGEREF _Toc198134366 \h </w:instrText>
            </w:r>
            <w:r>
              <w:rPr>
                <w:noProof/>
                <w:webHidden/>
              </w:rPr>
            </w:r>
            <w:r>
              <w:rPr>
                <w:noProof/>
                <w:webHidden/>
              </w:rPr>
              <w:fldChar w:fldCharType="separate"/>
            </w:r>
            <w:r>
              <w:rPr>
                <w:noProof/>
                <w:webHidden/>
              </w:rPr>
              <w:t>11</w:t>
            </w:r>
            <w:r>
              <w:rPr>
                <w:noProof/>
                <w:webHidden/>
              </w:rPr>
              <w:fldChar w:fldCharType="end"/>
            </w:r>
          </w:hyperlink>
        </w:p>
        <w:p w14:paraId="748EE7BF" w14:textId="2A8E5464" w:rsidR="00254944" w:rsidRDefault="00254944">
          <w:pPr>
            <w:pStyle w:val="31"/>
            <w:tabs>
              <w:tab w:val="right" w:leader="dot" w:pos="8296"/>
            </w:tabs>
            <w:ind w:firstLine="480"/>
            <w:rPr>
              <w:rFonts w:asciiTheme="minorHAnsi" w:eastAsiaTheme="minorEastAsia" w:hAnsiTheme="minorHAnsi"/>
              <w:noProof/>
            </w:rPr>
          </w:pPr>
          <w:hyperlink w:anchor="_Toc198134367" w:history="1">
            <w:r w:rsidRPr="00916A43">
              <w:rPr>
                <w:rStyle w:val="af1"/>
                <w:noProof/>
              </w:rPr>
              <w:t xml:space="preserve">3.1.1 </w:t>
            </w:r>
            <w:r w:rsidRPr="00916A43">
              <w:rPr>
                <w:rStyle w:val="af1"/>
                <w:rFonts w:hint="eastAsia"/>
                <w:noProof/>
              </w:rPr>
              <w:t>質化研究</w:t>
            </w:r>
            <w:r>
              <w:rPr>
                <w:noProof/>
                <w:webHidden/>
              </w:rPr>
              <w:tab/>
            </w:r>
            <w:r>
              <w:rPr>
                <w:noProof/>
                <w:webHidden/>
              </w:rPr>
              <w:fldChar w:fldCharType="begin"/>
            </w:r>
            <w:r>
              <w:rPr>
                <w:noProof/>
                <w:webHidden/>
              </w:rPr>
              <w:instrText xml:space="preserve"> PAGEREF _Toc198134367 \h </w:instrText>
            </w:r>
            <w:r>
              <w:rPr>
                <w:noProof/>
                <w:webHidden/>
              </w:rPr>
            </w:r>
            <w:r>
              <w:rPr>
                <w:noProof/>
                <w:webHidden/>
              </w:rPr>
              <w:fldChar w:fldCharType="separate"/>
            </w:r>
            <w:r>
              <w:rPr>
                <w:noProof/>
                <w:webHidden/>
              </w:rPr>
              <w:t>12</w:t>
            </w:r>
            <w:r>
              <w:rPr>
                <w:noProof/>
                <w:webHidden/>
              </w:rPr>
              <w:fldChar w:fldCharType="end"/>
            </w:r>
          </w:hyperlink>
        </w:p>
        <w:p w14:paraId="295D9202" w14:textId="258C2484" w:rsidR="00254944" w:rsidRDefault="00254944">
          <w:pPr>
            <w:pStyle w:val="31"/>
            <w:tabs>
              <w:tab w:val="right" w:leader="dot" w:pos="8296"/>
            </w:tabs>
            <w:ind w:firstLine="480"/>
            <w:rPr>
              <w:rFonts w:asciiTheme="minorHAnsi" w:eastAsiaTheme="minorEastAsia" w:hAnsiTheme="minorHAnsi"/>
              <w:noProof/>
            </w:rPr>
          </w:pPr>
          <w:hyperlink w:anchor="_Toc198134368" w:history="1">
            <w:r w:rsidRPr="00916A43">
              <w:rPr>
                <w:rStyle w:val="af1"/>
                <w:noProof/>
              </w:rPr>
              <w:t xml:space="preserve">3.1.2 </w:t>
            </w:r>
            <w:r w:rsidRPr="00916A43">
              <w:rPr>
                <w:rStyle w:val="af1"/>
                <w:rFonts w:hint="eastAsia"/>
                <w:noProof/>
              </w:rPr>
              <w:t>個案研究</w:t>
            </w:r>
            <w:r>
              <w:rPr>
                <w:noProof/>
                <w:webHidden/>
              </w:rPr>
              <w:tab/>
            </w:r>
            <w:r>
              <w:rPr>
                <w:noProof/>
                <w:webHidden/>
              </w:rPr>
              <w:fldChar w:fldCharType="begin"/>
            </w:r>
            <w:r>
              <w:rPr>
                <w:noProof/>
                <w:webHidden/>
              </w:rPr>
              <w:instrText xml:space="preserve"> PAGEREF _Toc198134368 \h </w:instrText>
            </w:r>
            <w:r>
              <w:rPr>
                <w:noProof/>
                <w:webHidden/>
              </w:rPr>
            </w:r>
            <w:r>
              <w:rPr>
                <w:noProof/>
                <w:webHidden/>
              </w:rPr>
              <w:fldChar w:fldCharType="separate"/>
            </w:r>
            <w:r>
              <w:rPr>
                <w:noProof/>
                <w:webHidden/>
              </w:rPr>
              <w:t>13</w:t>
            </w:r>
            <w:r>
              <w:rPr>
                <w:noProof/>
                <w:webHidden/>
              </w:rPr>
              <w:fldChar w:fldCharType="end"/>
            </w:r>
          </w:hyperlink>
        </w:p>
        <w:p w14:paraId="05B727E1" w14:textId="1C5BA3A9" w:rsidR="00254944" w:rsidRDefault="00254944">
          <w:pPr>
            <w:pStyle w:val="21"/>
            <w:tabs>
              <w:tab w:val="right" w:leader="dot" w:pos="8296"/>
            </w:tabs>
            <w:ind w:firstLine="480"/>
            <w:rPr>
              <w:rFonts w:asciiTheme="minorHAnsi" w:eastAsiaTheme="minorEastAsia" w:hAnsiTheme="minorHAnsi"/>
              <w:noProof/>
            </w:rPr>
          </w:pPr>
          <w:hyperlink w:anchor="_Toc198134369" w:history="1">
            <w:r w:rsidRPr="00916A43">
              <w:rPr>
                <w:rStyle w:val="af1"/>
                <w:noProof/>
              </w:rPr>
              <w:t xml:space="preserve">3.2 </w:t>
            </w:r>
            <w:r w:rsidRPr="00916A43">
              <w:rPr>
                <w:rStyle w:val="af1"/>
                <w:rFonts w:hint="eastAsia"/>
                <w:noProof/>
              </w:rPr>
              <w:t>研究架構</w:t>
            </w:r>
            <w:r>
              <w:rPr>
                <w:noProof/>
                <w:webHidden/>
              </w:rPr>
              <w:tab/>
            </w:r>
            <w:r>
              <w:rPr>
                <w:noProof/>
                <w:webHidden/>
              </w:rPr>
              <w:fldChar w:fldCharType="begin"/>
            </w:r>
            <w:r>
              <w:rPr>
                <w:noProof/>
                <w:webHidden/>
              </w:rPr>
              <w:instrText xml:space="preserve"> PAGEREF _Toc198134369 \h </w:instrText>
            </w:r>
            <w:r>
              <w:rPr>
                <w:noProof/>
                <w:webHidden/>
              </w:rPr>
            </w:r>
            <w:r>
              <w:rPr>
                <w:noProof/>
                <w:webHidden/>
              </w:rPr>
              <w:fldChar w:fldCharType="separate"/>
            </w:r>
            <w:r>
              <w:rPr>
                <w:noProof/>
                <w:webHidden/>
              </w:rPr>
              <w:t>13</w:t>
            </w:r>
            <w:r>
              <w:rPr>
                <w:noProof/>
                <w:webHidden/>
              </w:rPr>
              <w:fldChar w:fldCharType="end"/>
            </w:r>
          </w:hyperlink>
        </w:p>
        <w:p w14:paraId="5E818B59" w14:textId="2AD067F7" w:rsidR="00254944" w:rsidRDefault="00254944">
          <w:pPr>
            <w:pStyle w:val="21"/>
            <w:tabs>
              <w:tab w:val="left" w:pos="1680"/>
              <w:tab w:val="right" w:leader="dot" w:pos="8296"/>
            </w:tabs>
            <w:ind w:firstLine="480"/>
            <w:rPr>
              <w:rFonts w:asciiTheme="minorHAnsi" w:eastAsiaTheme="minorEastAsia" w:hAnsiTheme="minorHAnsi"/>
              <w:noProof/>
            </w:rPr>
          </w:pPr>
          <w:hyperlink w:anchor="_Toc198134370" w:history="1">
            <w:r w:rsidRPr="00916A43">
              <w:rPr>
                <w:rStyle w:val="af1"/>
                <w:noProof/>
              </w:rPr>
              <w:t>3.3</w:t>
            </w:r>
            <w:r>
              <w:rPr>
                <w:rFonts w:asciiTheme="minorHAnsi" w:eastAsiaTheme="minorEastAsia" w:hAnsiTheme="minorHAnsi"/>
                <w:noProof/>
              </w:rPr>
              <w:tab/>
            </w:r>
            <w:r w:rsidRPr="00916A43">
              <w:rPr>
                <w:rStyle w:val="af1"/>
                <w:rFonts w:hint="eastAsia"/>
                <w:noProof/>
              </w:rPr>
              <w:t>研究觀察重點</w:t>
            </w:r>
            <w:r>
              <w:rPr>
                <w:noProof/>
                <w:webHidden/>
              </w:rPr>
              <w:tab/>
            </w:r>
            <w:r>
              <w:rPr>
                <w:noProof/>
                <w:webHidden/>
              </w:rPr>
              <w:fldChar w:fldCharType="begin"/>
            </w:r>
            <w:r>
              <w:rPr>
                <w:noProof/>
                <w:webHidden/>
              </w:rPr>
              <w:instrText xml:space="preserve"> PAGEREF _Toc198134370 \h </w:instrText>
            </w:r>
            <w:r>
              <w:rPr>
                <w:noProof/>
                <w:webHidden/>
              </w:rPr>
            </w:r>
            <w:r>
              <w:rPr>
                <w:noProof/>
                <w:webHidden/>
              </w:rPr>
              <w:fldChar w:fldCharType="separate"/>
            </w:r>
            <w:r>
              <w:rPr>
                <w:noProof/>
                <w:webHidden/>
              </w:rPr>
              <w:t>16</w:t>
            </w:r>
            <w:r>
              <w:rPr>
                <w:noProof/>
                <w:webHidden/>
              </w:rPr>
              <w:fldChar w:fldCharType="end"/>
            </w:r>
          </w:hyperlink>
        </w:p>
        <w:p w14:paraId="2ACBC068" w14:textId="523D44CA" w:rsidR="00254944" w:rsidRDefault="00254944">
          <w:pPr>
            <w:pStyle w:val="21"/>
            <w:tabs>
              <w:tab w:val="right" w:leader="dot" w:pos="8296"/>
            </w:tabs>
            <w:ind w:firstLine="480"/>
            <w:rPr>
              <w:rFonts w:asciiTheme="minorHAnsi" w:eastAsiaTheme="minorEastAsia" w:hAnsiTheme="minorHAnsi"/>
              <w:noProof/>
            </w:rPr>
          </w:pPr>
          <w:hyperlink w:anchor="_Toc198134371" w:history="1">
            <w:r w:rsidRPr="00916A43">
              <w:rPr>
                <w:rStyle w:val="af1"/>
                <w:rFonts w:hint="eastAsia"/>
                <w:noProof/>
              </w:rPr>
              <w:t>數位平台發展階段</w:t>
            </w:r>
            <w:r>
              <w:rPr>
                <w:noProof/>
                <w:webHidden/>
              </w:rPr>
              <w:tab/>
            </w:r>
            <w:r>
              <w:rPr>
                <w:noProof/>
                <w:webHidden/>
              </w:rPr>
              <w:fldChar w:fldCharType="begin"/>
            </w:r>
            <w:r>
              <w:rPr>
                <w:noProof/>
                <w:webHidden/>
              </w:rPr>
              <w:instrText xml:space="preserve"> PAGEREF _Toc198134371 \h </w:instrText>
            </w:r>
            <w:r>
              <w:rPr>
                <w:noProof/>
                <w:webHidden/>
              </w:rPr>
            </w:r>
            <w:r>
              <w:rPr>
                <w:noProof/>
                <w:webHidden/>
              </w:rPr>
              <w:fldChar w:fldCharType="separate"/>
            </w:r>
            <w:r>
              <w:rPr>
                <w:noProof/>
                <w:webHidden/>
              </w:rPr>
              <w:t>19</w:t>
            </w:r>
            <w:r>
              <w:rPr>
                <w:noProof/>
                <w:webHidden/>
              </w:rPr>
              <w:fldChar w:fldCharType="end"/>
            </w:r>
          </w:hyperlink>
        </w:p>
        <w:p w14:paraId="65A11EE9" w14:textId="694C3D12" w:rsidR="00254944" w:rsidRDefault="00254944">
          <w:pPr>
            <w:pStyle w:val="21"/>
            <w:tabs>
              <w:tab w:val="right" w:leader="dot" w:pos="8296"/>
            </w:tabs>
            <w:ind w:firstLine="480"/>
            <w:rPr>
              <w:rFonts w:asciiTheme="minorHAnsi" w:eastAsiaTheme="minorEastAsia" w:hAnsiTheme="minorHAnsi"/>
              <w:noProof/>
            </w:rPr>
          </w:pPr>
          <w:hyperlink w:anchor="_Toc198134372" w:history="1">
            <w:r w:rsidRPr="00916A43">
              <w:rPr>
                <w:rStyle w:val="af1"/>
                <w:rFonts w:hint="eastAsia"/>
                <w:noProof/>
              </w:rPr>
              <w:t>母版觀察重點表格</w:t>
            </w:r>
            <w:r>
              <w:rPr>
                <w:noProof/>
                <w:webHidden/>
              </w:rPr>
              <w:tab/>
            </w:r>
            <w:r>
              <w:rPr>
                <w:noProof/>
                <w:webHidden/>
              </w:rPr>
              <w:fldChar w:fldCharType="begin"/>
            </w:r>
            <w:r>
              <w:rPr>
                <w:noProof/>
                <w:webHidden/>
              </w:rPr>
              <w:instrText xml:space="preserve"> PAGEREF _Toc198134372 \h </w:instrText>
            </w:r>
            <w:r>
              <w:rPr>
                <w:noProof/>
                <w:webHidden/>
              </w:rPr>
            </w:r>
            <w:r>
              <w:rPr>
                <w:noProof/>
                <w:webHidden/>
              </w:rPr>
              <w:fldChar w:fldCharType="separate"/>
            </w:r>
            <w:r>
              <w:rPr>
                <w:noProof/>
                <w:webHidden/>
              </w:rPr>
              <w:t>19</w:t>
            </w:r>
            <w:r>
              <w:rPr>
                <w:noProof/>
                <w:webHidden/>
              </w:rPr>
              <w:fldChar w:fldCharType="end"/>
            </w:r>
          </w:hyperlink>
        </w:p>
        <w:p w14:paraId="712BB545" w14:textId="1D8EE914" w:rsidR="00254944" w:rsidRDefault="00254944">
          <w:pPr>
            <w:pStyle w:val="21"/>
            <w:tabs>
              <w:tab w:val="right" w:leader="dot" w:pos="8296"/>
            </w:tabs>
            <w:ind w:firstLine="480"/>
            <w:rPr>
              <w:rFonts w:asciiTheme="minorHAnsi" w:eastAsiaTheme="minorEastAsia" w:hAnsiTheme="minorHAnsi"/>
              <w:noProof/>
            </w:rPr>
          </w:pPr>
          <w:hyperlink w:anchor="_Toc198134373" w:history="1">
            <w:r w:rsidRPr="00916A43">
              <w:rPr>
                <w:rStyle w:val="af1"/>
                <w:noProof/>
              </w:rPr>
              <w:t xml:space="preserve">3.4 </w:t>
            </w:r>
            <w:r w:rsidRPr="00916A43">
              <w:rPr>
                <w:rStyle w:val="af1"/>
                <w:rFonts w:hint="eastAsia"/>
                <w:noProof/>
              </w:rPr>
              <w:t>研究對象</w:t>
            </w:r>
            <w:r>
              <w:rPr>
                <w:noProof/>
                <w:webHidden/>
              </w:rPr>
              <w:tab/>
            </w:r>
            <w:r>
              <w:rPr>
                <w:noProof/>
                <w:webHidden/>
              </w:rPr>
              <w:fldChar w:fldCharType="begin"/>
            </w:r>
            <w:r>
              <w:rPr>
                <w:noProof/>
                <w:webHidden/>
              </w:rPr>
              <w:instrText xml:space="preserve"> PAGEREF _Toc198134373 \h </w:instrText>
            </w:r>
            <w:r>
              <w:rPr>
                <w:noProof/>
                <w:webHidden/>
              </w:rPr>
            </w:r>
            <w:r>
              <w:rPr>
                <w:noProof/>
                <w:webHidden/>
              </w:rPr>
              <w:fldChar w:fldCharType="separate"/>
            </w:r>
            <w:r>
              <w:rPr>
                <w:noProof/>
                <w:webHidden/>
              </w:rPr>
              <w:t>21</w:t>
            </w:r>
            <w:r>
              <w:rPr>
                <w:noProof/>
                <w:webHidden/>
              </w:rPr>
              <w:fldChar w:fldCharType="end"/>
            </w:r>
          </w:hyperlink>
        </w:p>
        <w:p w14:paraId="34D61619" w14:textId="493BB82C" w:rsidR="00254944" w:rsidRDefault="00254944">
          <w:pPr>
            <w:pStyle w:val="21"/>
            <w:tabs>
              <w:tab w:val="right" w:leader="dot" w:pos="8296"/>
            </w:tabs>
            <w:ind w:firstLine="480"/>
            <w:rPr>
              <w:rFonts w:asciiTheme="minorHAnsi" w:eastAsiaTheme="minorEastAsia" w:hAnsiTheme="minorHAnsi"/>
              <w:noProof/>
            </w:rPr>
          </w:pPr>
          <w:hyperlink w:anchor="_Toc198134374" w:history="1">
            <w:r w:rsidRPr="00916A43">
              <w:rPr>
                <w:rStyle w:val="af1"/>
                <w:noProof/>
              </w:rPr>
              <w:t xml:space="preserve">3.5 </w:t>
            </w:r>
            <w:r w:rsidRPr="00916A43">
              <w:rPr>
                <w:rStyle w:val="af1"/>
                <w:rFonts w:hint="eastAsia"/>
                <w:noProof/>
              </w:rPr>
              <w:t>資料蒐集與分析</w:t>
            </w:r>
            <w:r>
              <w:rPr>
                <w:noProof/>
                <w:webHidden/>
              </w:rPr>
              <w:tab/>
            </w:r>
            <w:r>
              <w:rPr>
                <w:noProof/>
                <w:webHidden/>
              </w:rPr>
              <w:fldChar w:fldCharType="begin"/>
            </w:r>
            <w:r>
              <w:rPr>
                <w:noProof/>
                <w:webHidden/>
              </w:rPr>
              <w:instrText xml:space="preserve"> PAGEREF _Toc198134374 \h </w:instrText>
            </w:r>
            <w:r>
              <w:rPr>
                <w:noProof/>
                <w:webHidden/>
              </w:rPr>
            </w:r>
            <w:r>
              <w:rPr>
                <w:noProof/>
                <w:webHidden/>
              </w:rPr>
              <w:fldChar w:fldCharType="separate"/>
            </w:r>
            <w:r>
              <w:rPr>
                <w:noProof/>
                <w:webHidden/>
              </w:rPr>
              <w:t>21</w:t>
            </w:r>
            <w:r>
              <w:rPr>
                <w:noProof/>
                <w:webHidden/>
              </w:rPr>
              <w:fldChar w:fldCharType="end"/>
            </w:r>
          </w:hyperlink>
        </w:p>
        <w:p w14:paraId="141A84A4" w14:textId="3EDCA309" w:rsidR="00254944" w:rsidRDefault="00254944">
          <w:pPr>
            <w:pStyle w:val="31"/>
            <w:tabs>
              <w:tab w:val="right" w:leader="dot" w:pos="8296"/>
            </w:tabs>
            <w:ind w:firstLine="480"/>
            <w:rPr>
              <w:rFonts w:asciiTheme="minorHAnsi" w:eastAsiaTheme="minorEastAsia" w:hAnsiTheme="minorHAnsi"/>
              <w:noProof/>
            </w:rPr>
          </w:pPr>
          <w:hyperlink w:anchor="_Toc198134375" w:history="1">
            <w:r w:rsidRPr="00916A43">
              <w:rPr>
                <w:rStyle w:val="af1"/>
                <w:noProof/>
              </w:rPr>
              <w:t xml:space="preserve">3.5.1 </w:t>
            </w:r>
            <w:r w:rsidRPr="00916A43">
              <w:rPr>
                <w:rStyle w:val="af1"/>
                <w:rFonts w:hint="eastAsia"/>
                <w:noProof/>
              </w:rPr>
              <w:t>資料蒐集</w:t>
            </w:r>
            <w:r>
              <w:rPr>
                <w:noProof/>
                <w:webHidden/>
              </w:rPr>
              <w:tab/>
            </w:r>
            <w:r>
              <w:rPr>
                <w:noProof/>
                <w:webHidden/>
              </w:rPr>
              <w:fldChar w:fldCharType="begin"/>
            </w:r>
            <w:r>
              <w:rPr>
                <w:noProof/>
                <w:webHidden/>
              </w:rPr>
              <w:instrText xml:space="preserve"> PAGEREF _Toc198134375 \h </w:instrText>
            </w:r>
            <w:r>
              <w:rPr>
                <w:noProof/>
                <w:webHidden/>
              </w:rPr>
            </w:r>
            <w:r>
              <w:rPr>
                <w:noProof/>
                <w:webHidden/>
              </w:rPr>
              <w:fldChar w:fldCharType="separate"/>
            </w:r>
            <w:r>
              <w:rPr>
                <w:noProof/>
                <w:webHidden/>
              </w:rPr>
              <w:t>21</w:t>
            </w:r>
            <w:r>
              <w:rPr>
                <w:noProof/>
                <w:webHidden/>
              </w:rPr>
              <w:fldChar w:fldCharType="end"/>
            </w:r>
          </w:hyperlink>
        </w:p>
        <w:p w14:paraId="585F4CF6" w14:textId="1137B64E" w:rsidR="00254944" w:rsidRDefault="00254944">
          <w:pPr>
            <w:pStyle w:val="31"/>
            <w:tabs>
              <w:tab w:val="right" w:leader="dot" w:pos="8296"/>
            </w:tabs>
            <w:ind w:firstLine="480"/>
            <w:rPr>
              <w:rFonts w:asciiTheme="minorHAnsi" w:eastAsiaTheme="minorEastAsia" w:hAnsiTheme="minorHAnsi"/>
              <w:noProof/>
            </w:rPr>
          </w:pPr>
          <w:hyperlink w:anchor="_Toc198134376" w:history="1">
            <w:r w:rsidRPr="00916A43">
              <w:rPr>
                <w:rStyle w:val="af1"/>
                <w:noProof/>
              </w:rPr>
              <w:t xml:space="preserve">3.5.2 </w:t>
            </w:r>
            <w:r w:rsidRPr="00916A43">
              <w:rPr>
                <w:rStyle w:val="af1"/>
                <w:rFonts w:hint="eastAsia"/>
                <w:noProof/>
              </w:rPr>
              <w:t>資料分析</w:t>
            </w:r>
            <w:r>
              <w:rPr>
                <w:noProof/>
                <w:webHidden/>
              </w:rPr>
              <w:tab/>
            </w:r>
            <w:r>
              <w:rPr>
                <w:noProof/>
                <w:webHidden/>
              </w:rPr>
              <w:fldChar w:fldCharType="begin"/>
            </w:r>
            <w:r>
              <w:rPr>
                <w:noProof/>
                <w:webHidden/>
              </w:rPr>
              <w:instrText xml:space="preserve"> PAGEREF _Toc198134376 \h </w:instrText>
            </w:r>
            <w:r>
              <w:rPr>
                <w:noProof/>
                <w:webHidden/>
              </w:rPr>
            </w:r>
            <w:r>
              <w:rPr>
                <w:noProof/>
                <w:webHidden/>
              </w:rPr>
              <w:fldChar w:fldCharType="separate"/>
            </w:r>
            <w:r>
              <w:rPr>
                <w:noProof/>
                <w:webHidden/>
              </w:rPr>
              <w:t>21</w:t>
            </w:r>
            <w:r>
              <w:rPr>
                <w:noProof/>
                <w:webHidden/>
              </w:rPr>
              <w:fldChar w:fldCharType="end"/>
            </w:r>
          </w:hyperlink>
        </w:p>
        <w:p w14:paraId="5B185AD9" w14:textId="4ACA2769" w:rsidR="00254944" w:rsidRDefault="00254944">
          <w:pPr>
            <w:pStyle w:val="11"/>
            <w:tabs>
              <w:tab w:val="right" w:leader="dot" w:pos="8296"/>
            </w:tabs>
            <w:ind w:firstLine="480"/>
            <w:rPr>
              <w:rFonts w:asciiTheme="minorHAnsi" w:eastAsiaTheme="minorEastAsia" w:hAnsiTheme="minorHAnsi"/>
              <w:noProof/>
            </w:rPr>
          </w:pPr>
          <w:hyperlink w:anchor="_Toc198134377" w:history="1">
            <w:r w:rsidRPr="00916A43">
              <w:rPr>
                <w:rStyle w:val="af1"/>
                <w:rFonts w:hint="eastAsia"/>
                <w:noProof/>
              </w:rPr>
              <w:t>第四章、個案敘述</w:t>
            </w:r>
            <w:r>
              <w:rPr>
                <w:noProof/>
                <w:webHidden/>
              </w:rPr>
              <w:tab/>
            </w:r>
            <w:r>
              <w:rPr>
                <w:noProof/>
                <w:webHidden/>
              </w:rPr>
              <w:fldChar w:fldCharType="begin"/>
            </w:r>
            <w:r>
              <w:rPr>
                <w:noProof/>
                <w:webHidden/>
              </w:rPr>
              <w:instrText xml:space="preserve"> PAGEREF _Toc198134377 \h </w:instrText>
            </w:r>
            <w:r>
              <w:rPr>
                <w:noProof/>
                <w:webHidden/>
              </w:rPr>
            </w:r>
            <w:r>
              <w:rPr>
                <w:noProof/>
                <w:webHidden/>
              </w:rPr>
              <w:fldChar w:fldCharType="separate"/>
            </w:r>
            <w:r>
              <w:rPr>
                <w:noProof/>
                <w:webHidden/>
              </w:rPr>
              <w:t>22</w:t>
            </w:r>
            <w:r>
              <w:rPr>
                <w:noProof/>
                <w:webHidden/>
              </w:rPr>
              <w:fldChar w:fldCharType="end"/>
            </w:r>
          </w:hyperlink>
        </w:p>
        <w:p w14:paraId="50621CBC" w14:textId="29B54914" w:rsidR="00254944" w:rsidRDefault="00254944">
          <w:pPr>
            <w:pStyle w:val="21"/>
            <w:tabs>
              <w:tab w:val="right" w:leader="dot" w:pos="8296"/>
            </w:tabs>
            <w:ind w:firstLine="480"/>
            <w:rPr>
              <w:rFonts w:asciiTheme="minorHAnsi" w:eastAsiaTheme="minorEastAsia" w:hAnsiTheme="minorHAnsi"/>
              <w:noProof/>
            </w:rPr>
          </w:pPr>
          <w:hyperlink w:anchor="_Toc198134378" w:history="1">
            <w:r w:rsidRPr="00916A43">
              <w:rPr>
                <w:rStyle w:val="af1"/>
                <w:noProof/>
              </w:rPr>
              <w:t xml:space="preserve">4.1 </w:t>
            </w:r>
            <w:r w:rsidRPr="00916A43">
              <w:rPr>
                <w:rStyle w:val="af1"/>
                <w:rFonts w:hint="eastAsia"/>
                <w:noProof/>
              </w:rPr>
              <w:t>個案背景敘述</w:t>
            </w:r>
            <w:r>
              <w:rPr>
                <w:noProof/>
                <w:webHidden/>
              </w:rPr>
              <w:tab/>
            </w:r>
            <w:r>
              <w:rPr>
                <w:noProof/>
                <w:webHidden/>
              </w:rPr>
              <w:fldChar w:fldCharType="begin"/>
            </w:r>
            <w:r>
              <w:rPr>
                <w:noProof/>
                <w:webHidden/>
              </w:rPr>
              <w:instrText xml:space="preserve"> PAGEREF _Toc198134378 \h </w:instrText>
            </w:r>
            <w:r>
              <w:rPr>
                <w:noProof/>
                <w:webHidden/>
              </w:rPr>
            </w:r>
            <w:r>
              <w:rPr>
                <w:noProof/>
                <w:webHidden/>
              </w:rPr>
              <w:fldChar w:fldCharType="separate"/>
            </w:r>
            <w:r>
              <w:rPr>
                <w:noProof/>
                <w:webHidden/>
              </w:rPr>
              <w:t>22</w:t>
            </w:r>
            <w:r>
              <w:rPr>
                <w:noProof/>
                <w:webHidden/>
              </w:rPr>
              <w:fldChar w:fldCharType="end"/>
            </w:r>
          </w:hyperlink>
        </w:p>
        <w:p w14:paraId="5EF53355" w14:textId="2EC8490C" w:rsidR="00254944" w:rsidRDefault="00254944">
          <w:pPr>
            <w:pStyle w:val="21"/>
            <w:tabs>
              <w:tab w:val="right" w:leader="dot" w:pos="8296"/>
            </w:tabs>
            <w:ind w:firstLine="480"/>
            <w:rPr>
              <w:rFonts w:asciiTheme="minorHAnsi" w:eastAsiaTheme="minorEastAsia" w:hAnsiTheme="minorHAnsi"/>
              <w:noProof/>
            </w:rPr>
          </w:pPr>
          <w:hyperlink w:anchor="_Toc198134379" w:history="1">
            <w:r w:rsidRPr="00916A43">
              <w:rPr>
                <w:rStyle w:val="af1"/>
                <w:noProof/>
              </w:rPr>
              <w:t xml:space="preserve">4.2 </w:t>
            </w:r>
            <w:r w:rsidRPr="00916A43">
              <w:rPr>
                <w:rStyle w:val="af1"/>
                <w:rFonts w:hint="eastAsia"/>
                <w:noProof/>
              </w:rPr>
              <w:t>個案公司簡介</w:t>
            </w:r>
            <w:r>
              <w:rPr>
                <w:noProof/>
                <w:webHidden/>
              </w:rPr>
              <w:tab/>
            </w:r>
            <w:r>
              <w:rPr>
                <w:noProof/>
                <w:webHidden/>
              </w:rPr>
              <w:fldChar w:fldCharType="begin"/>
            </w:r>
            <w:r>
              <w:rPr>
                <w:noProof/>
                <w:webHidden/>
              </w:rPr>
              <w:instrText xml:space="preserve"> PAGEREF _Toc198134379 \h </w:instrText>
            </w:r>
            <w:r>
              <w:rPr>
                <w:noProof/>
                <w:webHidden/>
              </w:rPr>
            </w:r>
            <w:r>
              <w:rPr>
                <w:noProof/>
                <w:webHidden/>
              </w:rPr>
              <w:fldChar w:fldCharType="separate"/>
            </w:r>
            <w:r>
              <w:rPr>
                <w:noProof/>
                <w:webHidden/>
              </w:rPr>
              <w:t>22</w:t>
            </w:r>
            <w:r>
              <w:rPr>
                <w:noProof/>
                <w:webHidden/>
              </w:rPr>
              <w:fldChar w:fldCharType="end"/>
            </w:r>
          </w:hyperlink>
        </w:p>
        <w:p w14:paraId="7FBF3850" w14:textId="3969EBC8" w:rsidR="00254944" w:rsidRDefault="00254944">
          <w:pPr>
            <w:pStyle w:val="11"/>
            <w:tabs>
              <w:tab w:val="right" w:leader="dot" w:pos="8296"/>
            </w:tabs>
            <w:ind w:firstLine="480"/>
            <w:rPr>
              <w:rFonts w:asciiTheme="minorHAnsi" w:eastAsiaTheme="minorEastAsia" w:hAnsiTheme="minorHAnsi"/>
              <w:noProof/>
            </w:rPr>
          </w:pPr>
          <w:hyperlink w:anchor="_Toc198134380" w:history="1">
            <w:r w:rsidRPr="00916A43">
              <w:rPr>
                <w:rStyle w:val="af1"/>
                <w:rFonts w:hint="eastAsia"/>
                <w:noProof/>
              </w:rPr>
              <w:t>第五章、個案分析</w:t>
            </w:r>
            <w:r>
              <w:rPr>
                <w:noProof/>
                <w:webHidden/>
              </w:rPr>
              <w:tab/>
            </w:r>
            <w:r>
              <w:rPr>
                <w:noProof/>
                <w:webHidden/>
              </w:rPr>
              <w:fldChar w:fldCharType="begin"/>
            </w:r>
            <w:r>
              <w:rPr>
                <w:noProof/>
                <w:webHidden/>
              </w:rPr>
              <w:instrText xml:space="preserve"> PAGEREF _Toc198134380 \h </w:instrText>
            </w:r>
            <w:r>
              <w:rPr>
                <w:noProof/>
                <w:webHidden/>
              </w:rPr>
            </w:r>
            <w:r>
              <w:rPr>
                <w:noProof/>
                <w:webHidden/>
              </w:rPr>
              <w:fldChar w:fldCharType="separate"/>
            </w:r>
            <w:r>
              <w:rPr>
                <w:noProof/>
                <w:webHidden/>
              </w:rPr>
              <w:t>23</w:t>
            </w:r>
            <w:r>
              <w:rPr>
                <w:noProof/>
                <w:webHidden/>
              </w:rPr>
              <w:fldChar w:fldCharType="end"/>
            </w:r>
          </w:hyperlink>
        </w:p>
        <w:p w14:paraId="65E05F9A" w14:textId="260D67EC" w:rsidR="00254944" w:rsidRDefault="00254944">
          <w:pPr>
            <w:pStyle w:val="21"/>
            <w:tabs>
              <w:tab w:val="right" w:leader="dot" w:pos="8296"/>
            </w:tabs>
            <w:ind w:firstLine="480"/>
            <w:rPr>
              <w:rFonts w:asciiTheme="minorHAnsi" w:eastAsiaTheme="minorEastAsia" w:hAnsiTheme="minorHAnsi"/>
              <w:noProof/>
            </w:rPr>
          </w:pPr>
          <w:hyperlink w:anchor="_Toc198134381" w:history="1">
            <w:r w:rsidRPr="00916A43">
              <w:rPr>
                <w:rStyle w:val="af1"/>
                <w:noProof/>
              </w:rPr>
              <w:t>5.1 frontier</w:t>
            </w:r>
            <w:r w:rsidRPr="00916A43">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134381 \h </w:instrText>
            </w:r>
            <w:r>
              <w:rPr>
                <w:noProof/>
                <w:webHidden/>
              </w:rPr>
            </w:r>
            <w:r>
              <w:rPr>
                <w:noProof/>
                <w:webHidden/>
              </w:rPr>
              <w:fldChar w:fldCharType="separate"/>
            </w:r>
            <w:r>
              <w:rPr>
                <w:noProof/>
                <w:webHidden/>
              </w:rPr>
              <w:t>23</w:t>
            </w:r>
            <w:r>
              <w:rPr>
                <w:noProof/>
                <w:webHidden/>
              </w:rPr>
              <w:fldChar w:fldCharType="end"/>
            </w:r>
          </w:hyperlink>
        </w:p>
        <w:p w14:paraId="6BC0919A" w14:textId="261AD0CE" w:rsidR="00254944" w:rsidRDefault="00254944">
          <w:pPr>
            <w:pStyle w:val="31"/>
            <w:tabs>
              <w:tab w:val="right" w:leader="dot" w:pos="8296"/>
            </w:tabs>
            <w:ind w:firstLine="480"/>
            <w:rPr>
              <w:rFonts w:asciiTheme="minorHAnsi" w:eastAsiaTheme="minorEastAsia" w:hAnsiTheme="minorHAnsi"/>
              <w:noProof/>
            </w:rPr>
          </w:pPr>
          <w:hyperlink w:anchor="_Toc198134382" w:history="1">
            <w:r w:rsidRPr="00916A43">
              <w:rPr>
                <w:rStyle w:val="af1"/>
                <w:noProof/>
              </w:rPr>
              <w:t xml:space="preserve">5.1.1 </w:t>
            </w:r>
            <w:r w:rsidRPr="00916A43">
              <w:rPr>
                <w:rStyle w:val="af1"/>
                <w:rFonts w:hint="eastAsia"/>
                <w:noProof/>
              </w:rPr>
              <w:t>能動性</w:t>
            </w:r>
            <w:r w:rsidRPr="00916A43">
              <w:rPr>
                <w:rStyle w:val="af1"/>
                <w:rFonts w:ascii="標楷體" w:hAnsi="標楷體" w:hint="eastAsia"/>
                <w:noProof/>
              </w:rPr>
              <w:t>－</w:t>
            </w:r>
            <w:r w:rsidRPr="00916A43">
              <w:rPr>
                <w:rStyle w:val="af1"/>
                <w:rFonts w:hint="eastAsia"/>
                <w:noProof/>
              </w:rPr>
              <w:t>問題</w:t>
            </w:r>
            <w:r>
              <w:rPr>
                <w:noProof/>
                <w:webHidden/>
              </w:rPr>
              <w:tab/>
            </w:r>
            <w:r>
              <w:rPr>
                <w:noProof/>
                <w:webHidden/>
              </w:rPr>
              <w:fldChar w:fldCharType="begin"/>
            </w:r>
            <w:r>
              <w:rPr>
                <w:noProof/>
                <w:webHidden/>
              </w:rPr>
              <w:instrText xml:space="preserve"> PAGEREF _Toc198134382 \h </w:instrText>
            </w:r>
            <w:r>
              <w:rPr>
                <w:noProof/>
                <w:webHidden/>
              </w:rPr>
            </w:r>
            <w:r>
              <w:rPr>
                <w:noProof/>
                <w:webHidden/>
              </w:rPr>
              <w:fldChar w:fldCharType="separate"/>
            </w:r>
            <w:r>
              <w:rPr>
                <w:noProof/>
                <w:webHidden/>
              </w:rPr>
              <w:t>23</w:t>
            </w:r>
            <w:r>
              <w:rPr>
                <w:noProof/>
                <w:webHidden/>
              </w:rPr>
              <w:fldChar w:fldCharType="end"/>
            </w:r>
          </w:hyperlink>
        </w:p>
        <w:p w14:paraId="559EA80C" w14:textId="5F82F541" w:rsidR="00254944" w:rsidRDefault="00254944">
          <w:pPr>
            <w:pStyle w:val="31"/>
            <w:tabs>
              <w:tab w:val="right" w:leader="dot" w:pos="8296"/>
            </w:tabs>
            <w:ind w:firstLine="480"/>
            <w:rPr>
              <w:rFonts w:asciiTheme="minorHAnsi" w:eastAsiaTheme="minorEastAsia" w:hAnsiTheme="minorHAnsi"/>
              <w:noProof/>
            </w:rPr>
          </w:pPr>
          <w:hyperlink w:anchor="_Toc198134383" w:history="1">
            <w:r w:rsidRPr="00916A43">
              <w:rPr>
                <w:rStyle w:val="af1"/>
                <w:noProof/>
              </w:rPr>
              <w:t xml:space="preserve">5.1.2 </w:t>
            </w:r>
            <w:r w:rsidRPr="00916A43">
              <w:rPr>
                <w:rStyle w:val="af1"/>
                <w:rFonts w:hint="eastAsia"/>
                <w:noProof/>
              </w:rPr>
              <w:t>能動性</w:t>
            </w:r>
            <w:r w:rsidRPr="00916A43">
              <w:rPr>
                <w:rStyle w:val="af1"/>
                <w:rFonts w:ascii="標楷體" w:hAnsi="標楷體" w:hint="eastAsia"/>
                <w:noProof/>
              </w:rPr>
              <w:t>－</w:t>
            </w:r>
            <w:r w:rsidRPr="00916A43">
              <w:rPr>
                <w:rStyle w:val="af1"/>
                <w:rFonts w:hint="eastAsia"/>
                <w:noProof/>
              </w:rPr>
              <w:t>意圖</w:t>
            </w:r>
            <w:r>
              <w:rPr>
                <w:noProof/>
                <w:webHidden/>
              </w:rPr>
              <w:tab/>
            </w:r>
            <w:r>
              <w:rPr>
                <w:noProof/>
                <w:webHidden/>
              </w:rPr>
              <w:fldChar w:fldCharType="begin"/>
            </w:r>
            <w:r>
              <w:rPr>
                <w:noProof/>
                <w:webHidden/>
              </w:rPr>
              <w:instrText xml:space="preserve"> PAGEREF _Toc198134383 \h </w:instrText>
            </w:r>
            <w:r>
              <w:rPr>
                <w:noProof/>
                <w:webHidden/>
              </w:rPr>
            </w:r>
            <w:r>
              <w:rPr>
                <w:noProof/>
                <w:webHidden/>
              </w:rPr>
              <w:fldChar w:fldCharType="separate"/>
            </w:r>
            <w:r>
              <w:rPr>
                <w:noProof/>
                <w:webHidden/>
              </w:rPr>
              <w:t>24</w:t>
            </w:r>
            <w:r>
              <w:rPr>
                <w:noProof/>
                <w:webHidden/>
              </w:rPr>
              <w:fldChar w:fldCharType="end"/>
            </w:r>
          </w:hyperlink>
        </w:p>
        <w:p w14:paraId="42A1ABCD" w14:textId="42E2B42B" w:rsidR="00254944" w:rsidRDefault="00254944">
          <w:pPr>
            <w:pStyle w:val="31"/>
            <w:tabs>
              <w:tab w:val="right" w:leader="dot" w:pos="8296"/>
            </w:tabs>
            <w:ind w:firstLine="480"/>
            <w:rPr>
              <w:rFonts w:asciiTheme="minorHAnsi" w:eastAsiaTheme="minorEastAsia" w:hAnsiTheme="minorHAnsi"/>
              <w:noProof/>
            </w:rPr>
          </w:pPr>
          <w:hyperlink w:anchor="_Toc198134384" w:history="1">
            <w:r w:rsidRPr="00916A43">
              <w:rPr>
                <w:rStyle w:val="af1"/>
                <w:noProof/>
              </w:rPr>
              <w:t xml:space="preserve">5.1.3 </w:t>
            </w:r>
            <w:r w:rsidRPr="00916A43">
              <w:rPr>
                <w:rStyle w:val="af1"/>
                <w:rFonts w:hint="eastAsia"/>
                <w:noProof/>
              </w:rPr>
              <w:t>目的</w:t>
            </w:r>
            <w:r>
              <w:rPr>
                <w:noProof/>
                <w:webHidden/>
              </w:rPr>
              <w:tab/>
            </w:r>
            <w:r>
              <w:rPr>
                <w:noProof/>
                <w:webHidden/>
              </w:rPr>
              <w:fldChar w:fldCharType="begin"/>
            </w:r>
            <w:r>
              <w:rPr>
                <w:noProof/>
                <w:webHidden/>
              </w:rPr>
              <w:instrText xml:space="preserve"> PAGEREF _Toc198134384 \h </w:instrText>
            </w:r>
            <w:r>
              <w:rPr>
                <w:noProof/>
                <w:webHidden/>
              </w:rPr>
            </w:r>
            <w:r>
              <w:rPr>
                <w:noProof/>
                <w:webHidden/>
              </w:rPr>
              <w:fldChar w:fldCharType="separate"/>
            </w:r>
            <w:r>
              <w:rPr>
                <w:noProof/>
                <w:webHidden/>
              </w:rPr>
              <w:t>25</w:t>
            </w:r>
            <w:r>
              <w:rPr>
                <w:noProof/>
                <w:webHidden/>
              </w:rPr>
              <w:fldChar w:fldCharType="end"/>
            </w:r>
          </w:hyperlink>
        </w:p>
        <w:p w14:paraId="4F48B056" w14:textId="54A00A7C" w:rsidR="00254944" w:rsidRDefault="00254944">
          <w:pPr>
            <w:pStyle w:val="21"/>
            <w:tabs>
              <w:tab w:val="right" w:leader="dot" w:pos="8296"/>
            </w:tabs>
            <w:ind w:firstLine="480"/>
            <w:rPr>
              <w:rFonts w:asciiTheme="minorHAnsi" w:eastAsiaTheme="minorEastAsia" w:hAnsiTheme="minorHAnsi"/>
              <w:noProof/>
            </w:rPr>
          </w:pPr>
          <w:hyperlink w:anchor="_Toc198134385" w:history="1">
            <w:r w:rsidRPr="00916A43">
              <w:rPr>
                <w:rStyle w:val="af1"/>
                <w:rFonts w:hint="eastAsia"/>
                <w:noProof/>
              </w:rPr>
              <w:t>數位平台發展階段</w:t>
            </w:r>
            <w:r>
              <w:rPr>
                <w:noProof/>
                <w:webHidden/>
              </w:rPr>
              <w:tab/>
            </w:r>
            <w:r>
              <w:rPr>
                <w:noProof/>
                <w:webHidden/>
              </w:rPr>
              <w:fldChar w:fldCharType="begin"/>
            </w:r>
            <w:r>
              <w:rPr>
                <w:noProof/>
                <w:webHidden/>
              </w:rPr>
              <w:instrText xml:space="preserve"> PAGEREF _Toc198134385 \h </w:instrText>
            </w:r>
            <w:r>
              <w:rPr>
                <w:noProof/>
                <w:webHidden/>
              </w:rPr>
            </w:r>
            <w:r>
              <w:rPr>
                <w:noProof/>
                <w:webHidden/>
              </w:rPr>
              <w:fldChar w:fldCharType="separate"/>
            </w:r>
            <w:r>
              <w:rPr>
                <w:noProof/>
                <w:webHidden/>
              </w:rPr>
              <w:t>26</w:t>
            </w:r>
            <w:r>
              <w:rPr>
                <w:noProof/>
                <w:webHidden/>
              </w:rPr>
              <w:fldChar w:fldCharType="end"/>
            </w:r>
          </w:hyperlink>
        </w:p>
        <w:p w14:paraId="32A1BD6B" w14:textId="4DF5024E" w:rsidR="00254944" w:rsidRDefault="00254944">
          <w:pPr>
            <w:pStyle w:val="21"/>
            <w:tabs>
              <w:tab w:val="right" w:leader="dot" w:pos="8296"/>
            </w:tabs>
            <w:ind w:firstLine="480"/>
            <w:rPr>
              <w:rFonts w:asciiTheme="minorHAnsi" w:eastAsiaTheme="minorEastAsia" w:hAnsiTheme="minorHAnsi"/>
              <w:noProof/>
            </w:rPr>
          </w:pPr>
          <w:hyperlink w:anchor="_Toc198134386" w:history="1">
            <w:r w:rsidRPr="00916A43">
              <w:rPr>
                <w:rStyle w:val="af1"/>
                <w:rFonts w:hint="eastAsia"/>
                <w:noProof/>
              </w:rPr>
              <w:t>階段一、</w:t>
            </w:r>
            <w:r w:rsidR="00B37E7B">
              <w:rPr>
                <w:rStyle w:val="af1"/>
                <w:rFonts w:hint="eastAsia"/>
                <w:bCs/>
                <w:noProof/>
              </w:rPr>
              <w:t>「</w:t>
            </w:r>
            <w:r w:rsidRPr="00916A43">
              <w:rPr>
                <w:rStyle w:val="af1"/>
                <w:rFonts w:hint="eastAsia"/>
                <w:noProof/>
              </w:rPr>
              <w:t>開源與協作</w:t>
            </w:r>
            <w:r w:rsidR="00B37E7B">
              <w:rPr>
                <w:rStyle w:val="af1"/>
                <w:rFonts w:hint="eastAsia"/>
                <w:bCs/>
                <w:noProof/>
              </w:rPr>
              <w:t>」</w:t>
            </w:r>
            <w:r w:rsidRPr="00916A43">
              <w:rPr>
                <w:rStyle w:val="af1"/>
                <w:bCs/>
                <w:noProof/>
              </w:rPr>
              <w:t>123</w:t>
            </w:r>
            <w:r>
              <w:rPr>
                <w:noProof/>
                <w:webHidden/>
              </w:rPr>
              <w:tab/>
            </w:r>
            <w:r>
              <w:rPr>
                <w:noProof/>
                <w:webHidden/>
              </w:rPr>
              <w:fldChar w:fldCharType="begin"/>
            </w:r>
            <w:r>
              <w:rPr>
                <w:noProof/>
                <w:webHidden/>
              </w:rPr>
              <w:instrText xml:space="preserve"> PAGEREF _Toc198134386 \h </w:instrText>
            </w:r>
            <w:r>
              <w:rPr>
                <w:noProof/>
                <w:webHidden/>
              </w:rPr>
            </w:r>
            <w:r>
              <w:rPr>
                <w:noProof/>
                <w:webHidden/>
              </w:rPr>
              <w:fldChar w:fldCharType="separate"/>
            </w:r>
            <w:r>
              <w:rPr>
                <w:noProof/>
                <w:webHidden/>
              </w:rPr>
              <w:t>27</w:t>
            </w:r>
            <w:r>
              <w:rPr>
                <w:noProof/>
                <w:webHidden/>
              </w:rPr>
              <w:fldChar w:fldCharType="end"/>
            </w:r>
          </w:hyperlink>
        </w:p>
        <w:p w14:paraId="01EC741D" w14:textId="25DBE223" w:rsidR="00254944" w:rsidRDefault="00254944">
          <w:pPr>
            <w:pStyle w:val="21"/>
            <w:tabs>
              <w:tab w:val="right" w:leader="dot" w:pos="8296"/>
            </w:tabs>
            <w:ind w:firstLine="480"/>
            <w:rPr>
              <w:rFonts w:asciiTheme="minorHAnsi" w:eastAsiaTheme="minorEastAsia" w:hAnsiTheme="minorHAnsi"/>
              <w:noProof/>
            </w:rPr>
          </w:pPr>
          <w:hyperlink w:anchor="_Toc198134387" w:history="1">
            <w:r w:rsidRPr="00916A43">
              <w:rPr>
                <w:rStyle w:val="af1"/>
                <w:noProof/>
              </w:rPr>
              <w:t xml:space="preserve">5.2 </w:t>
            </w:r>
            <w:r w:rsidRPr="00916A43">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8134387 \h </w:instrText>
            </w:r>
            <w:r>
              <w:rPr>
                <w:noProof/>
                <w:webHidden/>
              </w:rPr>
            </w:r>
            <w:r>
              <w:rPr>
                <w:noProof/>
                <w:webHidden/>
              </w:rPr>
              <w:fldChar w:fldCharType="separate"/>
            </w:r>
            <w:r>
              <w:rPr>
                <w:noProof/>
                <w:webHidden/>
              </w:rPr>
              <w:t>29</w:t>
            </w:r>
            <w:r>
              <w:rPr>
                <w:noProof/>
                <w:webHidden/>
              </w:rPr>
              <w:fldChar w:fldCharType="end"/>
            </w:r>
          </w:hyperlink>
        </w:p>
        <w:p w14:paraId="672F1F86" w14:textId="2878E729" w:rsidR="00254944" w:rsidRDefault="00254944">
          <w:pPr>
            <w:pStyle w:val="31"/>
            <w:tabs>
              <w:tab w:val="right" w:leader="dot" w:pos="8296"/>
            </w:tabs>
            <w:ind w:firstLine="480"/>
            <w:rPr>
              <w:rFonts w:asciiTheme="minorHAnsi" w:eastAsiaTheme="minorEastAsia" w:hAnsiTheme="minorHAnsi"/>
              <w:noProof/>
            </w:rPr>
          </w:pPr>
          <w:hyperlink w:anchor="_Toc198134388" w:history="1">
            <w:r w:rsidRPr="00916A43">
              <w:rPr>
                <w:rStyle w:val="af1"/>
                <w:noProof/>
              </w:rPr>
              <w:t xml:space="preserve">5.2.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388 \h </w:instrText>
            </w:r>
            <w:r>
              <w:rPr>
                <w:noProof/>
                <w:webHidden/>
              </w:rPr>
            </w:r>
            <w:r>
              <w:rPr>
                <w:noProof/>
                <w:webHidden/>
              </w:rPr>
              <w:fldChar w:fldCharType="separate"/>
            </w:r>
            <w:r>
              <w:rPr>
                <w:noProof/>
                <w:webHidden/>
              </w:rPr>
              <w:t>29</w:t>
            </w:r>
            <w:r>
              <w:rPr>
                <w:noProof/>
                <w:webHidden/>
              </w:rPr>
              <w:fldChar w:fldCharType="end"/>
            </w:r>
          </w:hyperlink>
        </w:p>
        <w:p w14:paraId="15D95138" w14:textId="11AD75F0" w:rsidR="00254944" w:rsidRDefault="00254944">
          <w:pPr>
            <w:pStyle w:val="31"/>
            <w:tabs>
              <w:tab w:val="right" w:leader="dot" w:pos="8296"/>
            </w:tabs>
            <w:ind w:firstLine="480"/>
            <w:rPr>
              <w:rFonts w:asciiTheme="minorHAnsi" w:eastAsiaTheme="minorEastAsia" w:hAnsiTheme="minorHAnsi"/>
              <w:noProof/>
            </w:rPr>
          </w:pPr>
          <w:hyperlink w:anchor="_Toc198134389" w:history="1">
            <w:r w:rsidRPr="00916A43">
              <w:rPr>
                <w:rStyle w:val="af1"/>
                <w:noProof/>
              </w:rPr>
              <w:t xml:space="preserve">5.2.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389 \h </w:instrText>
            </w:r>
            <w:r>
              <w:rPr>
                <w:noProof/>
                <w:webHidden/>
              </w:rPr>
            </w:r>
            <w:r>
              <w:rPr>
                <w:noProof/>
                <w:webHidden/>
              </w:rPr>
              <w:fldChar w:fldCharType="separate"/>
            </w:r>
            <w:r>
              <w:rPr>
                <w:noProof/>
                <w:webHidden/>
              </w:rPr>
              <w:t>30</w:t>
            </w:r>
            <w:r>
              <w:rPr>
                <w:noProof/>
                <w:webHidden/>
              </w:rPr>
              <w:fldChar w:fldCharType="end"/>
            </w:r>
          </w:hyperlink>
        </w:p>
        <w:p w14:paraId="4D0D8D49" w14:textId="43B8FC92" w:rsidR="00254944" w:rsidRDefault="00254944">
          <w:pPr>
            <w:pStyle w:val="31"/>
            <w:tabs>
              <w:tab w:val="right" w:leader="dot" w:pos="8296"/>
            </w:tabs>
            <w:ind w:firstLine="480"/>
            <w:rPr>
              <w:rFonts w:asciiTheme="minorHAnsi" w:eastAsiaTheme="minorEastAsia" w:hAnsiTheme="minorHAnsi"/>
              <w:noProof/>
            </w:rPr>
          </w:pPr>
          <w:hyperlink w:anchor="_Toc198134390" w:history="1">
            <w:r w:rsidRPr="00916A43">
              <w:rPr>
                <w:rStyle w:val="af1"/>
                <w:noProof/>
              </w:rPr>
              <w:t xml:space="preserve">5.2.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390 \h </w:instrText>
            </w:r>
            <w:r>
              <w:rPr>
                <w:noProof/>
                <w:webHidden/>
              </w:rPr>
            </w:r>
            <w:r>
              <w:rPr>
                <w:noProof/>
                <w:webHidden/>
              </w:rPr>
              <w:fldChar w:fldCharType="separate"/>
            </w:r>
            <w:r>
              <w:rPr>
                <w:noProof/>
                <w:webHidden/>
              </w:rPr>
              <w:t>31</w:t>
            </w:r>
            <w:r>
              <w:rPr>
                <w:noProof/>
                <w:webHidden/>
              </w:rPr>
              <w:fldChar w:fldCharType="end"/>
            </w:r>
          </w:hyperlink>
        </w:p>
        <w:p w14:paraId="1BF20F59" w14:textId="5955D77A" w:rsidR="00254944" w:rsidRDefault="00254944">
          <w:pPr>
            <w:pStyle w:val="31"/>
            <w:tabs>
              <w:tab w:val="right" w:leader="dot" w:pos="8296"/>
            </w:tabs>
            <w:ind w:firstLine="480"/>
            <w:rPr>
              <w:rFonts w:asciiTheme="minorHAnsi" w:eastAsiaTheme="minorEastAsia" w:hAnsiTheme="minorHAnsi"/>
              <w:noProof/>
            </w:rPr>
          </w:pPr>
          <w:hyperlink w:anchor="_Toc198134391" w:history="1">
            <w:r w:rsidRPr="00916A43">
              <w:rPr>
                <w:rStyle w:val="af1"/>
                <w:noProof/>
              </w:rPr>
              <w:t xml:space="preserve">5.2.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391 \h </w:instrText>
            </w:r>
            <w:r>
              <w:rPr>
                <w:noProof/>
                <w:webHidden/>
              </w:rPr>
            </w:r>
            <w:r>
              <w:rPr>
                <w:noProof/>
                <w:webHidden/>
              </w:rPr>
              <w:fldChar w:fldCharType="separate"/>
            </w:r>
            <w:r>
              <w:rPr>
                <w:noProof/>
                <w:webHidden/>
              </w:rPr>
              <w:t>32</w:t>
            </w:r>
            <w:r>
              <w:rPr>
                <w:noProof/>
                <w:webHidden/>
              </w:rPr>
              <w:fldChar w:fldCharType="end"/>
            </w:r>
          </w:hyperlink>
        </w:p>
        <w:p w14:paraId="30439D67" w14:textId="17CF94B7" w:rsidR="00254944" w:rsidRDefault="00254944">
          <w:pPr>
            <w:pStyle w:val="31"/>
            <w:tabs>
              <w:tab w:val="right" w:leader="dot" w:pos="8296"/>
            </w:tabs>
            <w:ind w:firstLine="480"/>
            <w:rPr>
              <w:rFonts w:asciiTheme="minorHAnsi" w:eastAsiaTheme="minorEastAsia" w:hAnsiTheme="minorHAnsi"/>
              <w:noProof/>
            </w:rPr>
          </w:pPr>
          <w:hyperlink w:anchor="_Toc198134392" w:history="1">
            <w:r w:rsidRPr="00916A43">
              <w:rPr>
                <w:rStyle w:val="af1"/>
                <w:noProof/>
              </w:rPr>
              <w:t xml:space="preserve">5.2.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392 \h </w:instrText>
            </w:r>
            <w:r>
              <w:rPr>
                <w:noProof/>
                <w:webHidden/>
              </w:rPr>
            </w:r>
            <w:r>
              <w:rPr>
                <w:noProof/>
                <w:webHidden/>
              </w:rPr>
              <w:fldChar w:fldCharType="separate"/>
            </w:r>
            <w:r>
              <w:rPr>
                <w:noProof/>
                <w:webHidden/>
              </w:rPr>
              <w:t>33</w:t>
            </w:r>
            <w:r>
              <w:rPr>
                <w:noProof/>
                <w:webHidden/>
              </w:rPr>
              <w:fldChar w:fldCharType="end"/>
            </w:r>
          </w:hyperlink>
        </w:p>
        <w:p w14:paraId="2CFA4A9E" w14:textId="1ACAB0B0" w:rsidR="00254944" w:rsidRDefault="00254944">
          <w:pPr>
            <w:pStyle w:val="31"/>
            <w:tabs>
              <w:tab w:val="right" w:leader="dot" w:pos="8296"/>
            </w:tabs>
            <w:ind w:firstLine="480"/>
            <w:rPr>
              <w:rFonts w:asciiTheme="minorHAnsi" w:eastAsiaTheme="minorEastAsia" w:hAnsiTheme="minorHAnsi"/>
              <w:noProof/>
            </w:rPr>
          </w:pPr>
          <w:hyperlink w:anchor="_Toc198134393" w:history="1">
            <w:r w:rsidRPr="00916A43">
              <w:rPr>
                <w:rStyle w:val="af1"/>
                <w:noProof/>
              </w:rPr>
              <w:t xml:space="preserve">5.2.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393 \h </w:instrText>
            </w:r>
            <w:r>
              <w:rPr>
                <w:noProof/>
                <w:webHidden/>
              </w:rPr>
            </w:r>
            <w:r>
              <w:rPr>
                <w:noProof/>
                <w:webHidden/>
              </w:rPr>
              <w:fldChar w:fldCharType="separate"/>
            </w:r>
            <w:r>
              <w:rPr>
                <w:noProof/>
                <w:webHidden/>
              </w:rPr>
              <w:t>34</w:t>
            </w:r>
            <w:r>
              <w:rPr>
                <w:noProof/>
                <w:webHidden/>
              </w:rPr>
              <w:fldChar w:fldCharType="end"/>
            </w:r>
          </w:hyperlink>
        </w:p>
        <w:p w14:paraId="190D4CD8" w14:textId="602888A5" w:rsidR="00254944" w:rsidRDefault="00254944">
          <w:pPr>
            <w:pStyle w:val="31"/>
            <w:tabs>
              <w:tab w:val="right" w:leader="dot" w:pos="8296"/>
            </w:tabs>
            <w:ind w:firstLine="480"/>
            <w:rPr>
              <w:rFonts w:asciiTheme="minorHAnsi" w:eastAsiaTheme="minorEastAsia" w:hAnsiTheme="minorHAnsi"/>
              <w:noProof/>
            </w:rPr>
          </w:pPr>
          <w:hyperlink w:anchor="_Toc198134394" w:history="1">
            <w:r w:rsidRPr="00916A43">
              <w:rPr>
                <w:rStyle w:val="af1"/>
                <w:noProof/>
              </w:rPr>
              <w:t xml:space="preserve">5.2.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394 \h </w:instrText>
            </w:r>
            <w:r>
              <w:rPr>
                <w:noProof/>
                <w:webHidden/>
              </w:rPr>
            </w:r>
            <w:r>
              <w:rPr>
                <w:noProof/>
                <w:webHidden/>
              </w:rPr>
              <w:fldChar w:fldCharType="separate"/>
            </w:r>
            <w:r>
              <w:rPr>
                <w:noProof/>
                <w:webHidden/>
              </w:rPr>
              <w:t>34</w:t>
            </w:r>
            <w:r>
              <w:rPr>
                <w:noProof/>
                <w:webHidden/>
              </w:rPr>
              <w:fldChar w:fldCharType="end"/>
            </w:r>
          </w:hyperlink>
        </w:p>
        <w:p w14:paraId="2E49ABD9" w14:textId="2B7DB91A" w:rsidR="00254944" w:rsidRDefault="00254944">
          <w:pPr>
            <w:pStyle w:val="21"/>
            <w:tabs>
              <w:tab w:val="right" w:leader="dot" w:pos="8296"/>
            </w:tabs>
            <w:ind w:firstLine="480"/>
            <w:rPr>
              <w:rFonts w:asciiTheme="minorHAnsi" w:eastAsiaTheme="minorEastAsia" w:hAnsiTheme="minorHAnsi"/>
              <w:noProof/>
            </w:rPr>
          </w:pPr>
          <w:hyperlink w:anchor="_Toc198134395" w:history="1">
            <w:r w:rsidRPr="00916A43">
              <w:rPr>
                <w:rStyle w:val="af1"/>
                <w:rFonts w:hint="eastAsia"/>
                <w:noProof/>
              </w:rPr>
              <w:t>階段二、</w:t>
            </w:r>
            <w:r w:rsidR="00B37E7B">
              <w:rPr>
                <w:rStyle w:val="af1"/>
                <w:rFonts w:hint="eastAsia"/>
                <w:noProof/>
              </w:rPr>
              <w:t>「</w:t>
            </w:r>
            <w:r w:rsidRPr="00916A43">
              <w:rPr>
                <w:rStyle w:val="af1"/>
                <w:rFonts w:hint="eastAsia"/>
                <w:noProof/>
              </w:rPr>
              <w:t>資安與私有</w:t>
            </w:r>
            <w:r w:rsidR="00B37E7B">
              <w:rPr>
                <w:rStyle w:val="af1"/>
                <w:rFonts w:hint="eastAsia"/>
                <w:noProof/>
              </w:rPr>
              <w:t>」</w:t>
            </w:r>
            <w:r>
              <w:rPr>
                <w:noProof/>
                <w:webHidden/>
              </w:rPr>
              <w:tab/>
            </w:r>
            <w:r>
              <w:rPr>
                <w:noProof/>
                <w:webHidden/>
              </w:rPr>
              <w:fldChar w:fldCharType="begin"/>
            </w:r>
            <w:r>
              <w:rPr>
                <w:noProof/>
                <w:webHidden/>
              </w:rPr>
              <w:instrText xml:space="preserve"> PAGEREF _Toc198134395 \h </w:instrText>
            </w:r>
            <w:r>
              <w:rPr>
                <w:noProof/>
                <w:webHidden/>
              </w:rPr>
            </w:r>
            <w:r>
              <w:rPr>
                <w:noProof/>
                <w:webHidden/>
              </w:rPr>
              <w:fldChar w:fldCharType="separate"/>
            </w:r>
            <w:r>
              <w:rPr>
                <w:noProof/>
                <w:webHidden/>
              </w:rPr>
              <w:t>34</w:t>
            </w:r>
            <w:r>
              <w:rPr>
                <w:noProof/>
                <w:webHidden/>
              </w:rPr>
              <w:fldChar w:fldCharType="end"/>
            </w:r>
          </w:hyperlink>
        </w:p>
        <w:p w14:paraId="5B527235" w14:textId="43957B49" w:rsidR="00254944" w:rsidRDefault="00254944">
          <w:pPr>
            <w:pStyle w:val="21"/>
            <w:tabs>
              <w:tab w:val="right" w:leader="dot" w:pos="8296"/>
            </w:tabs>
            <w:ind w:firstLine="480"/>
            <w:rPr>
              <w:rFonts w:asciiTheme="minorHAnsi" w:eastAsiaTheme="minorEastAsia" w:hAnsiTheme="minorHAnsi"/>
              <w:noProof/>
            </w:rPr>
          </w:pPr>
          <w:hyperlink w:anchor="_Toc198134396" w:history="1">
            <w:r w:rsidRPr="00916A43">
              <w:rPr>
                <w:rStyle w:val="af1"/>
                <w:noProof/>
              </w:rPr>
              <w:t xml:space="preserve">5.3 </w:t>
            </w:r>
            <w:r w:rsidRPr="00916A43">
              <w:rPr>
                <w:rStyle w:val="af1"/>
                <w:rFonts w:hint="eastAsia"/>
                <w:noProof/>
              </w:rPr>
              <w:t>第二階段：資安與私有</w:t>
            </w:r>
            <w:r>
              <w:rPr>
                <w:noProof/>
                <w:webHidden/>
              </w:rPr>
              <w:tab/>
            </w:r>
            <w:r>
              <w:rPr>
                <w:noProof/>
                <w:webHidden/>
              </w:rPr>
              <w:fldChar w:fldCharType="begin"/>
            </w:r>
            <w:r>
              <w:rPr>
                <w:noProof/>
                <w:webHidden/>
              </w:rPr>
              <w:instrText xml:space="preserve"> PAGEREF _Toc198134396 \h </w:instrText>
            </w:r>
            <w:r>
              <w:rPr>
                <w:noProof/>
                <w:webHidden/>
              </w:rPr>
            </w:r>
            <w:r>
              <w:rPr>
                <w:noProof/>
                <w:webHidden/>
              </w:rPr>
              <w:fldChar w:fldCharType="separate"/>
            </w:r>
            <w:r>
              <w:rPr>
                <w:noProof/>
                <w:webHidden/>
              </w:rPr>
              <w:t>35</w:t>
            </w:r>
            <w:r>
              <w:rPr>
                <w:noProof/>
                <w:webHidden/>
              </w:rPr>
              <w:fldChar w:fldCharType="end"/>
            </w:r>
          </w:hyperlink>
        </w:p>
        <w:p w14:paraId="04F434F2" w14:textId="4C22970F" w:rsidR="00254944" w:rsidRDefault="00254944">
          <w:pPr>
            <w:pStyle w:val="31"/>
            <w:tabs>
              <w:tab w:val="right" w:leader="dot" w:pos="8296"/>
            </w:tabs>
            <w:ind w:firstLine="480"/>
            <w:rPr>
              <w:rFonts w:asciiTheme="minorHAnsi" w:eastAsiaTheme="minorEastAsia" w:hAnsiTheme="minorHAnsi"/>
              <w:noProof/>
            </w:rPr>
          </w:pPr>
          <w:hyperlink w:anchor="_Toc198134397" w:history="1">
            <w:r w:rsidRPr="00916A43">
              <w:rPr>
                <w:rStyle w:val="af1"/>
                <w:noProof/>
              </w:rPr>
              <w:t xml:space="preserve">5.3.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397 \h </w:instrText>
            </w:r>
            <w:r>
              <w:rPr>
                <w:noProof/>
                <w:webHidden/>
              </w:rPr>
            </w:r>
            <w:r>
              <w:rPr>
                <w:noProof/>
                <w:webHidden/>
              </w:rPr>
              <w:fldChar w:fldCharType="separate"/>
            </w:r>
            <w:r>
              <w:rPr>
                <w:noProof/>
                <w:webHidden/>
              </w:rPr>
              <w:t>35</w:t>
            </w:r>
            <w:r>
              <w:rPr>
                <w:noProof/>
                <w:webHidden/>
              </w:rPr>
              <w:fldChar w:fldCharType="end"/>
            </w:r>
          </w:hyperlink>
        </w:p>
        <w:p w14:paraId="279FEBA7" w14:textId="2345D0B4" w:rsidR="00254944" w:rsidRDefault="00254944">
          <w:pPr>
            <w:pStyle w:val="31"/>
            <w:tabs>
              <w:tab w:val="right" w:leader="dot" w:pos="8296"/>
            </w:tabs>
            <w:ind w:firstLine="480"/>
            <w:rPr>
              <w:rFonts w:asciiTheme="minorHAnsi" w:eastAsiaTheme="minorEastAsia" w:hAnsiTheme="minorHAnsi"/>
              <w:noProof/>
            </w:rPr>
          </w:pPr>
          <w:hyperlink w:anchor="_Toc198134398" w:history="1">
            <w:r w:rsidRPr="00916A43">
              <w:rPr>
                <w:rStyle w:val="af1"/>
                <w:noProof/>
              </w:rPr>
              <w:t xml:space="preserve">5.3.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398 \h </w:instrText>
            </w:r>
            <w:r>
              <w:rPr>
                <w:noProof/>
                <w:webHidden/>
              </w:rPr>
            </w:r>
            <w:r>
              <w:rPr>
                <w:noProof/>
                <w:webHidden/>
              </w:rPr>
              <w:fldChar w:fldCharType="separate"/>
            </w:r>
            <w:r>
              <w:rPr>
                <w:noProof/>
                <w:webHidden/>
              </w:rPr>
              <w:t>36</w:t>
            </w:r>
            <w:r>
              <w:rPr>
                <w:noProof/>
                <w:webHidden/>
              </w:rPr>
              <w:fldChar w:fldCharType="end"/>
            </w:r>
          </w:hyperlink>
        </w:p>
        <w:p w14:paraId="3D2020F0" w14:textId="40F37ABE" w:rsidR="00254944" w:rsidRDefault="00254944">
          <w:pPr>
            <w:pStyle w:val="31"/>
            <w:tabs>
              <w:tab w:val="right" w:leader="dot" w:pos="8296"/>
            </w:tabs>
            <w:ind w:firstLine="480"/>
            <w:rPr>
              <w:rFonts w:asciiTheme="minorHAnsi" w:eastAsiaTheme="minorEastAsia" w:hAnsiTheme="minorHAnsi"/>
              <w:noProof/>
            </w:rPr>
          </w:pPr>
          <w:hyperlink w:anchor="_Toc198134399" w:history="1">
            <w:r w:rsidRPr="00916A43">
              <w:rPr>
                <w:rStyle w:val="af1"/>
                <w:noProof/>
              </w:rPr>
              <w:t xml:space="preserve">5.3.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399 \h </w:instrText>
            </w:r>
            <w:r>
              <w:rPr>
                <w:noProof/>
                <w:webHidden/>
              </w:rPr>
            </w:r>
            <w:r>
              <w:rPr>
                <w:noProof/>
                <w:webHidden/>
              </w:rPr>
              <w:fldChar w:fldCharType="separate"/>
            </w:r>
            <w:r>
              <w:rPr>
                <w:noProof/>
                <w:webHidden/>
              </w:rPr>
              <w:t>37</w:t>
            </w:r>
            <w:r>
              <w:rPr>
                <w:noProof/>
                <w:webHidden/>
              </w:rPr>
              <w:fldChar w:fldCharType="end"/>
            </w:r>
          </w:hyperlink>
        </w:p>
        <w:p w14:paraId="149C64AB" w14:textId="04B51E16" w:rsidR="00254944" w:rsidRDefault="00254944">
          <w:pPr>
            <w:pStyle w:val="31"/>
            <w:tabs>
              <w:tab w:val="right" w:leader="dot" w:pos="8296"/>
            </w:tabs>
            <w:ind w:firstLine="480"/>
            <w:rPr>
              <w:rFonts w:asciiTheme="minorHAnsi" w:eastAsiaTheme="minorEastAsia" w:hAnsiTheme="minorHAnsi"/>
              <w:noProof/>
            </w:rPr>
          </w:pPr>
          <w:hyperlink w:anchor="_Toc198134400" w:history="1">
            <w:r w:rsidRPr="00916A43">
              <w:rPr>
                <w:rStyle w:val="af1"/>
                <w:noProof/>
              </w:rPr>
              <w:t xml:space="preserve">5.3.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00 \h </w:instrText>
            </w:r>
            <w:r>
              <w:rPr>
                <w:noProof/>
                <w:webHidden/>
              </w:rPr>
            </w:r>
            <w:r>
              <w:rPr>
                <w:noProof/>
                <w:webHidden/>
              </w:rPr>
              <w:fldChar w:fldCharType="separate"/>
            </w:r>
            <w:r>
              <w:rPr>
                <w:noProof/>
                <w:webHidden/>
              </w:rPr>
              <w:t>37</w:t>
            </w:r>
            <w:r>
              <w:rPr>
                <w:noProof/>
                <w:webHidden/>
              </w:rPr>
              <w:fldChar w:fldCharType="end"/>
            </w:r>
          </w:hyperlink>
        </w:p>
        <w:p w14:paraId="4ECEA08E" w14:textId="3C60047B" w:rsidR="00254944" w:rsidRDefault="00254944">
          <w:pPr>
            <w:pStyle w:val="31"/>
            <w:tabs>
              <w:tab w:val="right" w:leader="dot" w:pos="8296"/>
            </w:tabs>
            <w:ind w:firstLine="480"/>
            <w:rPr>
              <w:rFonts w:asciiTheme="minorHAnsi" w:eastAsiaTheme="minorEastAsia" w:hAnsiTheme="minorHAnsi"/>
              <w:noProof/>
            </w:rPr>
          </w:pPr>
          <w:hyperlink w:anchor="_Toc198134401" w:history="1">
            <w:r w:rsidRPr="00916A43">
              <w:rPr>
                <w:rStyle w:val="af1"/>
                <w:noProof/>
              </w:rPr>
              <w:t xml:space="preserve">5.3.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01 \h </w:instrText>
            </w:r>
            <w:r>
              <w:rPr>
                <w:noProof/>
                <w:webHidden/>
              </w:rPr>
            </w:r>
            <w:r>
              <w:rPr>
                <w:noProof/>
                <w:webHidden/>
              </w:rPr>
              <w:fldChar w:fldCharType="separate"/>
            </w:r>
            <w:r>
              <w:rPr>
                <w:noProof/>
                <w:webHidden/>
              </w:rPr>
              <w:t>38</w:t>
            </w:r>
            <w:r>
              <w:rPr>
                <w:noProof/>
                <w:webHidden/>
              </w:rPr>
              <w:fldChar w:fldCharType="end"/>
            </w:r>
          </w:hyperlink>
        </w:p>
        <w:p w14:paraId="67F23669" w14:textId="1C74B0FD" w:rsidR="00254944" w:rsidRDefault="00254944">
          <w:pPr>
            <w:pStyle w:val="31"/>
            <w:tabs>
              <w:tab w:val="right" w:leader="dot" w:pos="8296"/>
            </w:tabs>
            <w:ind w:firstLine="480"/>
            <w:rPr>
              <w:rFonts w:asciiTheme="minorHAnsi" w:eastAsiaTheme="minorEastAsia" w:hAnsiTheme="minorHAnsi"/>
              <w:noProof/>
            </w:rPr>
          </w:pPr>
          <w:hyperlink w:anchor="_Toc198134402" w:history="1">
            <w:r w:rsidRPr="00916A43">
              <w:rPr>
                <w:rStyle w:val="af1"/>
                <w:noProof/>
              </w:rPr>
              <w:t xml:space="preserve">5.3.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02 \h </w:instrText>
            </w:r>
            <w:r>
              <w:rPr>
                <w:noProof/>
                <w:webHidden/>
              </w:rPr>
            </w:r>
            <w:r>
              <w:rPr>
                <w:noProof/>
                <w:webHidden/>
              </w:rPr>
              <w:fldChar w:fldCharType="separate"/>
            </w:r>
            <w:r>
              <w:rPr>
                <w:noProof/>
                <w:webHidden/>
              </w:rPr>
              <w:t>38</w:t>
            </w:r>
            <w:r>
              <w:rPr>
                <w:noProof/>
                <w:webHidden/>
              </w:rPr>
              <w:fldChar w:fldCharType="end"/>
            </w:r>
          </w:hyperlink>
        </w:p>
        <w:p w14:paraId="521E3748" w14:textId="61260E19" w:rsidR="00254944" w:rsidRDefault="00254944">
          <w:pPr>
            <w:pStyle w:val="31"/>
            <w:tabs>
              <w:tab w:val="right" w:leader="dot" w:pos="8296"/>
            </w:tabs>
            <w:ind w:firstLine="480"/>
            <w:rPr>
              <w:rFonts w:asciiTheme="minorHAnsi" w:eastAsiaTheme="minorEastAsia" w:hAnsiTheme="minorHAnsi"/>
              <w:noProof/>
            </w:rPr>
          </w:pPr>
          <w:hyperlink w:anchor="_Toc198134403" w:history="1">
            <w:r w:rsidRPr="00916A43">
              <w:rPr>
                <w:rStyle w:val="af1"/>
                <w:noProof/>
              </w:rPr>
              <w:t xml:space="preserve">5.3.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03 \h </w:instrText>
            </w:r>
            <w:r>
              <w:rPr>
                <w:noProof/>
                <w:webHidden/>
              </w:rPr>
            </w:r>
            <w:r>
              <w:rPr>
                <w:noProof/>
                <w:webHidden/>
              </w:rPr>
              <w:fldChar w:fldCharType="separate"/>
            </w:r>
            <w:r>
              <w:rPr>
                <w:noProof/>
                <w:webHidden/>
              </w:rPr>
              <w:t>38</w:t>
            </w:r>
            <w:r>
              <w:rPr>
                <w:noProof/>
                <w:webHidden/>
              </w:rPr>
              <w:fldChar w:fldCharType="end"/>
            </w:r>
          </w:hyperlink>
        </w:p>
        <w:p w14:paraId="6C3B9687" w14:textId="67EFA76D" w:rsidR="00254944" w:rsidRDefault="00254944">
          <w:pPr>
            <w:pStyle w:val="21"/>
            <w:tabs>
              <w:tab w:val="right" w:leader="dot" w:pos="8296"/>
            </w:tabs>
            <w:ind w:firstLine="480"/>
            <w:rPr>
              <w:rFonts w:asciiTheme="minorHAnsi" w:eastAsiaTheme="minorEastAsia" w:hAnsiTheme="minorHAnsi"/>
              <w:noProof/>
            </w:rPr>
          </w:pPr>
          <w:hyperlink w:anchor="_Toc198134404" w:history="1">
            <w:r w:rsidRPr="00916A43">
              <w:rPr>
                <w:rStyle w:val="af1"/>
                <w:rFonts w:hint="eastAsia"/>
                <w:noProof/>
              </w:rPr>
              <w:t>階段三、</w:t>
            </w:r>
            <w:r w:rsidR="00B37E7B">
              <w:rPr>
                <w:rStyle w:val="af1"/>
                <w:rFonts w:hint="eastAsia"/>
                <w:bCs/>
                <w:noProof/>
              </w:rPr>
              <w:t>「</w:t>
            </w:r>
            <w:r w:rsidRPr="00916A43">
              <w:rPr>
                <w:rStyle w:val="af1"/>
                <w:rFonts w:hint="eastAsia"/>
                <w:bCs/>
                <w:noProof/>
              </w:rPr>
              <w:t>銷售與推廣</w:t>
            </w:r>
            <w:r w:rsidR="00B37E7B">
              <w:rPr>
                <w:rStyle w:val="af1"/>
                <w:rFonts w:hint="eastAsia"/>
                <w:bCs/>
                <w:noProof/>
              </w:rPr>
              <w:t>」</w:t>
            </w:r>
            <w:r>
              <w:rPr>
                <w:noProof/>
                <w:webHidden/>
              </w:rPr>
              <w:tab/>
            </w:r>
            <w:r>
              <w:rPr>
                <w:noProof/>
                <w:webHidden/>
              </w:rPr>
              <w:fldChar w:fldCharType="begin"/>
            </w:r>
            <w:r>
              <w:rPr>
                <w:noProof/>
                <w:webHidden/>
              </w:rPr>
              <w:instrText xml:space="preserve"> PAGEREF _Toc198134404 \h </w:instrText>
            </w:r>
            <w:r>
              <w:rPr>
                <w:noProof/>
                <w:webHidden/>
              </w:rPr>
            </w:r>
            <w:r>
              <w:rPr>
                <w:noProof/>
                <w:webHidden/>
              </w:rPr>
              <w:fldChar w:fldCharType="separate"/>
            </w:r>
            <w:r>
              <w:rPr>
                <w:noProof/>
                <w:webHidden/>
              </w:rPr>
              <w:t>39</w:t>
            </w:r>
            <w:r>
              <w:rPr>
                <w:noProof/>
                <w:webHidden/>
              </w:rPr>
              <w:fldChar w:fldCharType="end"/>
            </w:r>
          </w:hyperlink>
        </w:p>
        <w:p w14:paraId="450A9CEC" w14:textId="3CCEA948" w:rsidR="00254944" w:rsidRDefault="00254944">
          <w:pPr>
            <w:pStyle w:val="21"/>
            <w:tabs>
              <w:tab w:val="right" w:leader="dot" w:pos="8296"/>
            </w:tabs>
            <w:ind w:firstLine="480"/>
            <w:rPr>
              <w:rFonts w:asciiTheme="minorHAnsi" w:eastAsiaTheme="minorEastAsia" w:hAnsiTheme="minorHAnsi"/>
              <w:noProof/>
            </w:rPr>
          </w:pPr>
          <w:hyperlink w:anchor="_Toc198134405" w:history="1">
            <w:r w:rsidRPr="00916A43">
              <w:rPr>
                <w:rStyle w:val="af1"/>
                <w:noProof/>
              </w:rPr>
              <w:t xml:space="preserve">5.4 </w:t>
            </w:r>
            <w:r w:rsidRPr="00916A43">
              <w:rPr>
                <w:rStyle w:val="af1"/>
                <w:rFonts w:hint="eastAsia"/>
                <w:noProof/>
              </w:rPr>
              <w:t>第三階段：銷售與推廣</w:t>
            </w:r>
            <w:r>
              <w:rPr>
                <w:noProof/>
                <w:webHidden/>
              </w:rPr>
              <w:tab/>
            </w:r>
            <w:r>
              <w:rPr>
                <w:noProof/>
                <w:webHidden/>
              </w:rPr>
              <w:fldChar w:fldCharType="begin"/>
            </w:r>
            <w:r>
              <w:rPr>
                <w:noProof/>
                <w:webHidden/>
              </w:rPr>
              <w:instrText xml:space="preserve"> PAGEREF _Toc198134405 \h </w:instrText>
            </w:r>
            <w:r>
              <w:rPr>
                <w:noProof/>
                <w:webHidden/>
              </w:rPr>
            </w:r>
            <w:r>
              <w:rPr>
                <w:noProof/>
                <w:webHidden/>
              </w:rPr>
              <w:fldChar w:fldCharType="separate"/>
            </w:r>
            <w:r>
              <w:rPr>
                <w:noProof/>
                <w:webHidden/>
              </w:rPr>
              <w:t>40</w:t>
            </w:r>
            <w:r>
              <w:rPr>
                <w:noProof/>
                <w:webHidden/>
              </w:rPr>
              <w:fldChar w:fldCharType="end"/>
            </w:r>
          </w:hyperlink>
        </w:p>
        <w:p w14:paraId="4332E885" w14:textId="62D4CB2D" w:rsidR="00254944" w:rsidRDefault="00254944">
          <w:pPr>
            <w:pStyle w:val="31"/>
            <w:tabs>
              <w:tab w:val="right" w:leader="dot" w:pos="8296"/>
            </w:tabs>
            <w:ind w:firstLine="480"/>
            <w:rPr>
              <w:rFonts w:asciiTheme="minorHAnsi" w:eastAsiaTheme="minorEastAsia" w:hAnsiTheme="minorHAnsi"/>
              <w:noProof/>
            </w:rPr>
          </w:pPr>
          <w:hyperlink w:anchor="_Toc198134406" w:history="1">
            <w:r w:rsidRPr="00916A43">
              <w:rPr>
                <w:rStyle w:val="af1"/>
                <w:noProof/>
              </w:rPr>
              <w:t xml:space="preserve">5.4.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406 \h </w:instrText>
            </w:r>
            <w:r>
              <w:rPr>
                <w:noProof/>
                <w:webHidden/>
              </w:rPr>
            </w:r>
            <w:r>
              <w:rPr>
                <w:noProof/>
                <w:webHidden/>
              </w:rPr>
              <w:fldChar w:fldCharType="separate"/>
            </w:r>
            <w:r>
              <w:rPr>
                <w:noProof/>
                <w:webHidden/>
              </w:rPr>
              <w:t>40</w:t>
            </w:r>
            <w:r>
              <w:rPr>
                <w:noProof/>
                <w:webHidden/>
              </w:rPr>
              <w:fldChar w:fldCharType="end"/>
            </w:r>
          </w:hyperlink>
        </w:p>
        <w:p w14:paraId="130F078B" w14:textId="245E7BFE" w:rsidR="00254944" w:rsidRDefault="00254944">
          <w:pPr>
            <w:pStyle w:val="31"/>
            <w:tabs>
              <w:tab w:val="right" w:leader="dot" w:pos="8296"/>
            </w:tabs>
            <w:ind w:firstLine="480"/>
            <w:rPr>
              <w:rFonts w:asciiTheme="minorHAnsi" w:eastAsiaTheme="minorEastAsia" w:hAnsiTheme="minorHAnsi"/>
              <w:noProof/>
            </w:rPr>
          </w:pPr>
          <w:hyperlink w:anchor="_Toc198134407" w:history="1">
            <w:r w:rsidRPr="00916A43">
              <w:rPr>
                <w:rStyle w:val="af1"/>
                <w:noProof/>
              </w:rPr>
              <w:t xml:space="preserve">5.4.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407 \h </w:instrText>
            </w:r>
            <w:r>
              <w:rPr>
                <w:noProof/>
                <w:webHidden/>
              </w:rPr>
            </w:r>
            <w:r>
              <w:rPr>
                <w:noProof/>
                <w:webHidden/>
              </w:rPr>
              <w:fldChar w:fldCharType="separate"/>
            </w:r>
            <w:r>
              <w:rPr>
                <w:noProof/>
                <w:webHidden/>
              </w:rPr>
              <w:t>41</w:t>
            </w:r>
            <w:r>
              <w:rPr>
                <w:noProof/>
                <w:webHidden/>
              </w:rPr>
              <w:fldChar w:fldCharType="end"/>
            </w:r>
          </w:hyperlink>
        </w:p>
        <w:p w14:paraId="42A10F13" w14:textId="151BB4B3" w:rsidR="00254944" w:rsidRDefault="00254944">
          <w:pPr>
            <w:pStyle w:val="31"/>
            <w:tabs>
              <w:tab w:val="right" w:leader="dot" w:pos="8296"/>
            </w:tabs>
            <w:ind w:firstLine="480"/>
            <w:rPr>
              <w:rFonts w:asciiTheme="minorHAnsi" w:eastAsiaTheme="minorEastAsia" w:hAnsiTheme="minorHAnsi"/>
              <w:noProof/>
            </w:rPr>
          </w:pPr>
          <w:hyperlink w:anchor="_Toc198134408" w:history="1">
            <w:r w:rsidRPr="00916A43">
              <w:rPr>
                <w:rStyle w:val="af1"/>
                <w:noProof/>
              </w:rPr>
              <w:t xml:space="preserve">5.4.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408 \h </w:instrText>
            </w:r>
            <w:r>
              <w:rPr>
                <w:noProof/>
                <w:webHidden/>
              </w:rPr>
            </w:r>
            <w:r>
              <w:rPr>
                <w:noProof/>
                <w:webHidden/>
              </w:rPr>
              <w:fldChar w:fldCharType="separate"/>
            </w:r>
            <w:r>
              <w:rPr>
                <w:noProof/>
                <w:webHidden/>
              </w:rPr>
              <w:t>41</w:t>
            </w:r>
            <w:r>
              <w:rPr>
                <w:noProof/>
                <w:webHidden/>
              </w:rPr>
              <w:fldChar w:fldCharType="end"/>
            </w:r>
          </w:hyperlink>
        </w:p>
        <w:p w14:paraId="37CC32DB" w14:textId="52D9C76C" w:rsidR="00254944" w:rsidRDefault="00254944">
          <w:pPr>
            <w:pStyle w:val="31"/>
            <w:tabs>
              <w:tab w:val="right" w:leader="dot" w:pos="8296"/>
            </w:tabs>
            <w:ind w:firstLine="480"/>
            <w:rPr>
              <w:rFonts w:asciiTheme="minorHAnsi" w:eastAsiaTheme="minorEastAsia" w:hAnsiTheme="minorHAnsi"/>
              <w:noProof/>
            </w:rPr>
          </w:pPr>
          <w:hyperlink w:anchor="_Toc198134409" w:history="1">
            <w:r w:rsidRPr="00916A43">
              <w:rPr>
                <w:rStyle w:val="af1"/>
                <w:noProof/>
              </w:rPr>
              <w:t xml:space="preserve">5.4.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09 \h </w:instrText>
            </w:r>
            <w:r>
              <w:rPr>
                <w:noProof/>
                <w:webHidden/>
              </w:rPr>
            </w:r>
            <w:r>
              <w:rPr>
                <w:noProof/>
                <w:webHidden/>
              </w:rPr>
              <w:fldChar w:fldCharType="separate"/>
            </w:r>
            <w:r>
              <w:rPr>
                <w:noProof/>
                <w:webHidden/>
              </w:rPr>
              <w:t>42</w:t>
            </w:r>
            <w:r>
              <w:rPr>
                <w:noProof/>
                <w:webHidden/>
              </w:rPr>
              <w:fldChar w:fldCharType="end"/>
            </w:r>
          </w:hyperlink>
        </w:p>
        <w:p w14:paraId="2FC7C511" w14:textId="42C89914" w:rsidR="00254944" w:rsidRDefault="00254944">
          <w:pPr>
            <w:pStyle w:val="31"/>
            <w:tabs>
              <w:tab w:val="right" w:leader="dot" w:pos="8296"/>
            </w:tabs>
            <w:ind w:firstLine="480"/>
            <w:rPr>
              <w:rFonts w:asciiTheme="minorHAnsi" w:eastAsiaTheme="minorEastAsia" w:hAnsiTheme="minorHAnsi"/>
              <w:noProof/>
            </w:rPr>
          </w:pPr>
          <w:hyperlink w:anchor="_Toc198134410" w:history="1">
            <w:r w:rsidRPr="00916A43">
              <w:rPr>
                <w:rStyle w:val="af1"/>
                <w:noProof/>
              </w:rPr>
              <w:t xml:space="preserve">5.4.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10 \h </w:instrText>
            </w:r>
            <w:r>
              <w:rPr>
                <w:noProof/>
                <w:webHidden/>
              </w:rPr>
            </w:r>
            <w:r>
              <w:rPr>
                <w:noProof/>
                <w:webHidden/>
              </w:rPr>
              <w:fldChar w:fldCharType="separate"/>
            </w:r>
            <w:r>
              <w:rPr>
                <w:noProof/>
                <w:webHidden/>
              </w:rPr>
              <w:t>42</w:t>
            </w:r>
            <w:r>
              <w:rPr>
                <w:noProof/>
                <w:webHidden/>
              </w:rPr>
              <w:fldChar w:fldCharType="end"/>
            </w:r>
          </w:hyperlink>
        </w:p>
        <w:p w14:paraId="1DDFD7EC" w14:textId="047C1571" w:rsidR="00254944" w:rsidRDefault="00254944">
          <w:pPr>
            <w:pStyle w:val="31"/>
            <w:tabs>
              <w:tab w:val="right" w:leader="dot" w:pos="8296"/>
            </w:tabs>
            <w:ind w:firstLine="480"/>
            <w:rPr>
              <w:rFonts w:asciiTheme="minorHAnsi" w:eastAsiaTheme="minorEastAsia" w:hAnsiTheme="minorHAnsi"/>
              <w:noProof/>
            </w:rPr>
          </w:pPr>
          <w:hyperlink w:anchor="_Toc198134411" w:history="1">
            <w:r w:rsidRPr="00916A43">
              <w:rPr>
                <w:rStyle w:val="af1"/>
                <w:noProof/>
              </w:rPr>
              <w:t xml:space="preserve">5.4.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11 \h </w:instrText>
            </w:r>
            <w:r>
              <w:rPr>
                <w:noProof/>
                <w:webHidden/>
              </w:rPr>
            </w:r>
            <w:r>
              <w:rPr>
                <w:noProof/>
                <w:webHidden/>
              </w:rPr>
              <w:fldChar w:fldCharType="separate"/>
            </w:r>
            <w:r>
              <w:rPr>
                <w:noProof/>
                <w:webHidden/>
              </w:rPr>
              <w:t>42</w:t>
            </w:r>
            <w:r>
              <w:rPr>
                <w:noProof/>
                <w:webHidden/>
              </w:rPr>
              <w:fldChar w:fldCharType="end"/>
            </w:r>
          </w:hyperlink>
        </w:p>
        <w:p w14:paraId="2F6B3BCC" w14:textId="69D8179F" w:rsidR="00254944" w:rsidRDefault="00254944">
          <w:pPr>
            <w:pStyle w:val="31"/>
            <w:tabs>
              <w:tab w:val="right" w:leader="dot" w:pos="8296"/>
            </w:tabs>
            <w:ind w:firstLine="480"/>
            <w:rPr>
              <w:rFonts w:asciiTheme="minorHAnsi" w:eastAsiaTheme="minorEastAsia" w:hAnsiTheme="minorHAnsi"/>
              <w:noProof/>
            </w:rPr>
          </w:pPr>
          <w:hyperlink w:anchor="_Toc198134412" w:history="1">
            <w:r w:rsidRPr="00916A43">
              <w:rPr>
                <w:rStyle w:val="af1"/>
                <w:noProof/>
              </w:rPr>
              <w:t xml:space="preserve">5.4.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12 \h </w:instrText>
            </w:r>
            <w:r>
              <w:rPr>
                <w:noProof/>
                <w:webHidden/>
              </w:rPr>
            </w:r>
            <w:r>
              <w:rPr>
                <w:noProof/>
                <w:webHidden/>
              </w:rPr>
              <w:fldChar w:fldCharType="separate"/>
            </w:r>
            <w:r>
              <w:rPr>
                <w:noProof/>
                <w:webHidden/>
              </w:rPr>
              <w:t>42</w:t>
            </w:r>
            <w:r>
              <w:rPr>
                <w:noProof/>
                <w:webHidden/>
              </w:rPr>
              <w:fldChar w:fldCharType="end"/>
            </w:r>
          </w:hyperlink>
        </w:p>
        <w:p w14:paraId="3FE1CA64" w14:textId="6F9384EA" w:rsidR="00254944" w:rsidRDefault="00254944">
          <w:pPr>
            <w:pStyle w:val="21"/>
            <w:tabs>
              <w:tab w:val="right" w:leader="dot" w:pos="8296"/>
            </w:tabs>
            <w:ind w:firstLine="480"/>
            <w:rPr>
              <w:rFonts w:asciiTheme="minorHAnsi" w:eastAsiaTheme="minorEastAsia" w:hAnsiTheme="minorHAnsi"/>
              <w:noProof/>
            </w:rPr>
          </w:pPr>
          <w:hyperlink w:anchor="_Toc198134413" w:history="1">
            <w:r w:rsidRPr="00916A43">
              <w:rPr>
                <w:rStyle w:val="af1"/>
                <w:rFonts w:hint="eastAsia"/>
                <w:noProof/>
              </w:rPr>
              <w:t>階段四、</w:t>
            </w:r>
            <w:r w:rsidR="00B37E7B">
              <w:rPr>
                <w:rStyle w:val="af1"/>
                <w:rFonts w:hint="eastAsia"/>
                <w:bCs/>
                <w:noProof/>
              </w:rPr>
              <w:t>「</w:t>
            </w:r>
            <w:r w:rsidRPr="00916A43">
              <w:rPr>
                <w:rStyle w:val="af1"/>
                <w:rFonts w:hint="eastAsia"/>
                <w:bCs/>
                <w:noProof/>
              </w:rPr>
              <w:t>多元新應用</w:t>
            </w:r>
            <w:r w:rsidR="00B37E7B">
              <w:rPr>
                <w:rStyle w:val="af1"/>
                <w:rFonts w:hint="eastAsia"/>
                <w:bCs/>
                <w:noProof/>
              </w:rPr>
              <w:t>」</w:t>
            </w:r>
            <w:r>
              <w:rPr>
                <w:noProof/>
                <w:webHidden/>
              </w:rPr>
              <w:tab/>
            </w:r>
            <w:r>
              <w:rPr>
                <w:noProof/>
                <w:webHidden/>
              </w:rPr>
              <w:fldChar w:fldCharType="begin"/>
            </w:r>
            <w:r>
              <w:rPr>
                <w:noProof/>
                <w:webHidden/>
              </w:rPr>
              <w:instrText xml:space="preserve"> PAGEREF _Toc198134413 \h </w:instrText>
            </w:r>
            <w:r>
              <w:rPr>
                <w:noProof/>
                <w:webHidden/>
              </w:rPr>
            </w:r>
            <w:r>
              <w:rPr>
                <w:noProof/>
                <w:webHidden/>
              </w:rPr>
              <w:fldChar w:fldCharType="separate"/>
            </w:r>
            <w:r>
              <w:rPr>
                <w:noProof/>
                <w:webHidden/>
              </w:rPr>
              <w:t>43</w:t>
            </w:r>
            <w:r>
              <w:rPr>
                <w:noProof/>
                <w:webHidden/>
              </w:rPr>
              <w:fldChar w:fldCharType="end"/>
            </w:r>
          </w:hyperlink>
        </w:p>
        <w:p w14:paraId="541E2A88" w14:textId="6C383A9F" w:rsidR="00254944" w:rsidRDefault="00254944">
          <w:pPr>
            <w:pStyle w:val="21"/>
            <w:tabs>
              <w:tab w:val="right" w:leader="dot" w:pos="8296"/>
            </w:tabs>
            <w:ind w:firstLine="480"/>
            <w:rPr>
              <w:rFonts w:asciiTheme="minorHAnsi" w:eastAsiaTheme="minorEastAsia" w:hAnsiTheme="minorHAnsi"/>
              <w:noProof/>
            </w:rPr>
          </w:pPr>
          <w:hyperlink w:anchor="_Toc198134414" w:history="1">
            <w:r w:rsidRPr="00916A43">
              <w:rPr>
                <w:rStyle w:val="af1"/>
                <w:noProof/>
              </w:rPr>
              <w:t xml:space="preserve">5.5 </w:t>
            </w:r>
            <w:r w:rsidRPr="00916A43">
              <w:rPr>
                <w:rStyle w:val="af1"/>
                <w:rFonts w:hint="eastAsia"/>
                <w:noProof/>
              </w:rPr>
              <w:t>第四階段：多元新應用</w:t>
            </w:r>
            <w:r>
              <w:rPr>
                <w:noProof/>
                <w:webHidden/>
              </w:rPr>
              <w:tab/>
            </w:r>
            <w:r>
              <w:rPr>
                <w:noProof/>
                <w:webHidden/>
              </w:rPr>
              <w:fldChar w:fldCharType="begin"/>
            </w:r>
            <w:r>
              <w:rPr>
                <w:noProof/>
                <w:webHidden/>
              </w:rPr>
              <w:instrText xml:space="preserve"> PAGEREF _Toc198134414 \h </w:instrText>
            </w:r>
            <w:r>
              <w:rPr>
                <w:noProof/>
                <w:webHidden/>
              </w:rPr>
            </w:r>
            <w:r>
              <w:rPr>
                <w:noProof/>
                <w:webHidden/>
              </w:rPr>
              <w:fldChar w:fldCharType="separate"/>
            </w:r>
            <w:r>
              <w:rPr>
                <w:noProof/>
                <w:webHidden/>
              </w:rPr>
              <w:t>43</w:t>
            </w:r>
            <w:r>
              <w:rPr>
                <w:noProof/>
                <w:webHidden/>
              </w:rPr>
              <w:fldChar w:fldCharType="end"/>
            </w:r>
          </w:hyperlink>
        </w:p>
        <w:p w14:paraId="245272D5" w14:textId="316CB3DB" w:rsidR="00254944" w:rsidRDefault="00254944">
          <w:pPr>
            <w:pStyle w:val="31"/>
            <w:tabs>
              <w:tab w:val="right" w:leader="dot" w:pos="8296"/>
            </w:tabs>
            <w:ind w:firstLine="480"/>
            <w:rPr>
              <w:rFonts w:asciiTheme="minorHAnsi" w:eastAsiaTheme="minorEastAsia" w:hAnsiTheme="minorHAnsi"/>
              <w:noProof/>
            </w:rPr>
          </w:pPr>
          <w:hyperlink w:anchor="_Toc198134415" w:history="1">
            <w:r w:rsidRPr="00916A43">
              <w:rPr>
                <w:rStyle w:val="af1"/>
                <w:noProof/>
              </w:rPr>
              <w:t xml:space="preserve">5.5.1 </w:t>
            </w:r>
            <w:r w:rsidRPr="00916A43">
              <w:rPr>
                <w:rStyle w:val="af1"/>
                <w:rFonts w:hint="eastAsia"/>
                <w:noProof/>
              </w:rPr>
              <w:t>產業需求</w:t>
            </w:r>
            <w:r>
              <w:rPr>
                <w:noProof/>
                <w:webHidden/>
              </w:rPr>
              <w:tab/>
            </w:r>
            <w:r>
              <w:rPr>
                <w:noProof/>
                <w:webHidden/>
              </w:rPr>
              <w:fldChar w:fldCharType="begin"/>
            </w:r>
            <w:r>
              <w:rPr>
                <w:noProof/>
                <w:webHidden/>
              </w:rPr>
              <w:instrText xml:space="preserve"> PAGEREF _Toc198134415 \h </w:instrText>
            </w:r>
            <w:r>
              <w:rPr>
                <w:noProof/>
                <w:webHidden/>
              </w:rPr>
            </w:r>
            <w:r>
              <w:rPr>
                <w:noProof/>
                <w:webHidden/>
              </w:rPr>
              <w:fldChar w:fldCharType="separate"/>
            </w:r>
            <w:r>
              <w:rPr>
                <w:noProof/>
                <w:webHidden/>
              </w:rPr>
              <w:t>43</w:t>
            </w:r>
            <w:r>
              <w:rPr>
                <w:noProof/>
                <w:webHidden/>
              </w:rPr>
              <w:fldChar w:fldCharType="end"/>
            </w:r>
          </w:hyperlink>
        </w:p>
        <w:p w14:paraId="0A0C1D8A" w14:textId="146D39DB" w:rsidR="00254944" w:rsidRDefault="00254944">
          <w:pPr>
            <w:pStyle w:val="31"/>
            <w:tabs>
              <w:tab w:val="right" w:leader="dot" w:pos="8296"/>
            </w:tabs>
            <w:ind w:firstLine="480"/>
            <w:rPr>
              <w:rFonts w:asciiTheme="minorHAnsi" w:eastAsiaTheme="minorEastAsia" w:hAnsiTheme="minorHAnsi"/>
              <w:noProof/>
            </w:rPr>
          </w:pPr>
          <w:hyperlink w:anchor="_Toc198134416" w:history="1">
            <w:r w:rsidRPr="00916A43">
              <w:rPr>
                <w:rStyle w:val="af1"/>
                <w:noProof/>
              </w:rPr>
              <w:t xml:space="preserve">5.5.2 </w:t>
            </w:r>
            <w:r w:rsidRPr="00916A43">
              <w:rPr>
                <w:rStyle w:val="af1"/>
                <w:rFonts w:hint="eastAsia"/>
                <w:noProof/>
              </w:rPr>
              <w:t>企業能力</w:t>
            </w:r>
            <w:r>
              <w:rPr>
                <w:noProof/>
                <w:webHidden/>
              </w:rPr>
              <w:tab/>
            </w:r>
            <w:r>
              <w:rPr>
                <w:noProof/>
                <w:webHidden/>
              </w:rPr>
              <w:fldChar w:fldCharType="begin"/>
            </w:r>
            <w:r>
              <w:rPr>
                <w:noProof/>
                <w:webHidden/>
              </w:rPr>
              <w:instrText xml:space="preserve"> PAGEREF _Toc198134416 \h </w:instrText>
            </w:r>
            <w:r>
              <w:rPr>
                <w:noProof/>
                <w:webHidden/>
              </w:rPr>
            </w:r>
            <w:r>
              <w:rPr>
                <w:noProof/>
                <w:webHidden/>
              </w:rPr>
              <w:fldChar w:fldCharType="separate"/>
            </w:r>
            <w:r>
              <w:rPr>
                <w:noProof/>
                <w:webHidden/>
              </w:rPr>
              <w:t>44</w:t>
            </w:r>
            <w:r>
              <w:rPr>
                <w:noProof/>
                <w:webHidden/>
              </w:rPr>
              <w:fldChar w:fldCharType="end"/>
            </w:r>
          </w:hyperlink>
        </w:p>
        <w:p w14:paraId="0DD5E78A" w14:textId="547E466D" w:rsidR="00254944" w:rsidRDefault="00254944">
          <w:pPr>
            <w:pStyle w:val="31"/>
            <w:tabs>
              <w:tab w:val="right" w:leader="dot" w:pos="8296"/>
            </w:tabs>
            <w:ind w:firstLine="480"/>
            <w:rPr>
              <w:rFonts w:asciiTheme="minorHAnsi" w:eastAsiaTheme="minorEastAsia" w:hAnsiTheme="minorHAnsi"/>
              <w:noProof/>
            </w:rPr>
          </w:pPr>
          <w:hyperlink w:anchor="_Toc198134417" w:history="1">
            <w:r w:rsidRPr="00916A43">
              <w:rPr>
                <w:rStyle w:val="af1"/>
                <w:noProof/>
              </w:rPr>
              <w:t xml:space="preserve">5.5.3 </w:t>
            </w:r>
            <w:r w:rsidRPr="00916A43">
              <w:rPr>
                <w:rStyle w:val="af1"/>
                <w:rFonts w:hint="eastAsia"/>
                <w:noProof/>
              </w:rPr>
              <w:t>探索可供性</w:t>
            </w:r>
            <w:r>
              <w:rPr>
                <w:noProof/>
                <w:webHidden/>
              </w:rPr>
              <w:tab/>
            </w:r>
            <w:r>
              <w:rPr>
                <w:noProof/>
                <w:webHidden/>
              </w:rPr>
              <w:fldChar w:fldCharType="begin"/>
            </w:r>
            <w:r>
              <w:rPr>
                <w:noProof/>
                <w:webHidden/>
              </w:rPr>
              <w:instrText xml:space="preserve"> PAGEREF _Toc198134417 \h </w:instrText>
            </w:r>
            <w:r>
              <w:rPr>
                <w:noProof/>
                <w:webHidden/>
              </w:rPr>
            </w:r>
            <w:r>
              <w:rPr>
                <w:noProof/>
                <w:webHidden/>
              </w:rPr>
              <w:fldChar w:fldCharType="separate"/>
            </w:r>
            <w:r>
              <w:rPr>
                <w:noProof/>
                <w:webHidden/>
              </w:rPr>
              <w:t>45</w:t>
            </w:r>
            <w:r>
              <w:rPr>
                <w:noProof/>
                <w:webHidden/>
              </w:rPr>
              <w:fldChar w:fldCharType="end"/>
            </w:r>
          </w:hyperlink>
        </w:p>
        <w:p w14:paraId="622059A5" w14:textId="047B4E30" w:rsidR="00254944" w:rsidRDefault="00254944">
          <w:pPr>
            <w:pStyle w:val="31"/>
            <w:tabs>
              <w:tab w:val="right" w:leader="dot" w:pos="8296"/>
            </w:tabs>
            <w:ind w:firstLine="480"/>
            <w:rPr>
              <w:rFonts w:asciiTheme="minorHAnsi" w:eastAsiaTheme="minorEastAsia" w:hAnsiTheme="minorHAnsi"/>
              <w:noProof/>
            </w:rPr>
          </w:pPr>
          <w:hyperlink w:anchor="_Toc198134418" w:history="1">
            <w:r w:rsidRPr="00916A43">
              <w:rPr>
                <w:rStyle w:val="af1"/>
                <w:noProof/>
              </w:rPr>
              <w:t xml:space="preserve">5.5.4 </w:t>
            </w:r>
            <w:r w:rsidRPr="00916A43">
              <w:rPr>
                <w:rStyle w:val="af1"/>
                <w:rFonts w:hint="eastAsia"/>
                <w:noProof/>
              </w:rPr>
              <w:t>深耕運用</w:t>
            </w:r>
            <w:r>
              <w:rPr>
                <w:noProof/>
                <w:webHidden/>
              </w:rPr>
              <w:tab/>
            </w:r>
            <w:r>
              <w:rPr>
                <w:noProof/>
                <w:webHidden/>
              </w:rPr>
              <w:fldChar w:fldCharType="begin"/>
            </w:r>
            <w:r>
              <w:rPr>
                <w:noProof/>
                <w:webHidden/>
              </w:rPr>
              <w:instrText xml:space="preserve"> PAGEREF _Toc198134418 \h </w:instrText>
            </w:r>
            <w:r>
              <w:rPr>
                <w:noProof/>
                <w:webHidden/>
              </w:rPr>
            </w:r>
            <w:r>
              <w:rPr>
                <w:noProof/>
                <w:webHidden/>
              </w:rPr>
              <w:fldChar w:fldCharType="separate"/>
            </w:r>
            <w:r>
              <w:rPr>
                <w:noProof/>
                <w:webHidden/>
              </w:rPr>
              <w:t>46</w:t>
            </w:r>
            <w:r>
              <w:rPr>
                <w:noProof/>
                <w:webHidden/>
              </w:rPr>
              <w:fldChar w:fldCharType="end"/>
            </w:r>
          </w:hyperlink>
        </w:p>
        <w:p w14:paraId="0E1BF7D8" w14:textId="7B91816E" w:rsidR="00254944" w:rsidRDefault="00254944">
          <w:pPr>
            <w:pStyle w:val="31"/>
            <w:tabs>
              <w:tab w:val="right" w:leader="dot" w:pos="8296"/>
            </w:tabs>
            <w:ind w:firstLine="480"/>
            <w:rPr>
              <w:rFonts w:asciiTheme="minorHAnsi" w:eastAsiaTheme="minorEastAsia" w:hAnsiTheme="minorHAnsi"/>
              <w:noProof/>
            </w:rPr>
          </w:pPr>
          <w:hyperlink w:anchor="_Toc198134419" w:history="1">
            <w:r w:rsidRPr="00916A43">
              <w:rPr>
                <w:rStyle w:val="af1"/>
                <w:noProof/>
              </w:rPr>
              <w:t xml:space="preserve">5.5.5 </w:t>
            </w:r>
            <w:r w:rsidRPr="00916A43">
              <w:rPr>
                <w:rStyle w:val="af1"/>
                <w:rFonts w:hint="eastAsia"/>
                <w:noProof/>
              </w:rPr>
              <w:t>創新探索</w:t>
            </w:r>
            <w:r>
              <w:rPr>
                <w:noProof/>
                <w:webHidden/>
              </w:rPr>
              <w:tab/>
            </w:r>
            <w:r>
              <w:rPr>
                <w:noProof/>
                <w:webHidden/>
              </w:rPr>
              <w:fldChar w:fldCharType="begin"/>
            </w:r>
            <w:r>
              <w:rPr>
                <w:noProof/>
                <w:webHidden/>
              </w:rPr>
              <w:instrText xml:space="preserve"> PAGEREF _Toc198134419 \h </w:instrText>
            </w:r>
            <w:r>
              <w:rPr>
                <w:noProof/>
                <w:webHidden/>
              </w:rPr>
            </w:r>
            <w:r>
              <w:rPr>
                <w:noProof/>
                <w:webHidden/>
              </w:rPr>
              <w:fldChar w:fldCharType="separate"/>
            </w:r>
            <w:r>
              <w:rPr>
                <w:noProof/>
                <w:webHidden/>
              </w:rPr>
              <w:t>47</w:t>
            </w:r>
            <w:r>
              <w:rPr>
                <w:noProof/>
                <w:webHidden/>
              </w:rPr>
              <w:fldChar w:fldCharType="end"/>
            </w:r>
          </w:hyperlink>
        </w:p>
        <w:p w14:paraId="61FFD855" w14:textId="18133FD2" w:rsidR="00254944" w:rsidRDefault="00254944">
          <w:pPr>
            <w:pStyle w:val="31"/>
            <w:tabs>
              <w:tab w:val="right" w:leader="dot" w:pos="8296"/>
            </w:tabs>
            <w:ind w:firstLine="480"/>
            <w:rPr>
              <w:rFonts w:asciiTheme="minorHAnsi" w:eastAsiaTheme="minorEastAsia" w:hAnsiTheme="minorHAnsi"/>
              <w:noProof/>
            </w:rPr>
          </w:pPr>
          <w:hyperlink w:anchor="_Toc198134420" w:history="1">
            <w:r w:rsidRPr="00916A43">
              <w:rPr>
                <w:rStyle w:val="af1"/>
                <w:noProof/>
              </w:rPr>
              <w:t xml:space="preserve">5.5.6 </w:t>
            </w:r>
            <w:r w:rsidRPr="00916A43">
              <w:rPr>
                <w:rStyle w:val="af1"/>
                <w:rFonts w:hint="eastAsia"/>
                <w:noProof/>
              </w:rPr>
              <w:t>平衡機制</w:t>
            </w:r>
            <w:r>
              <w:rPr>
                <w:noProof/>
                <w:webHidden/>
              </w:rPr>
              <w:tab/>
            </w:r>
            <w:r>
              <w:rPr>
                <w:noProof/>
                <w:webHidden/>
              </w:rPr>
              <w:fldChar w:fldCharType="begin"/>
            </w:r>
            <w:r>
              <w:rPr>
                <w:noProof/>
                <w:webHidden/>
              </w:rPr>
              <w:instrText xml:space="preserve"> PAGEREF _Toc198134420 \h </w:instrText>
            </w:r>
            <w:r>
              <w:rPr>
                <w:noProof/>
                <w:webHidden/>
              </w:rPr>
            </w:r>
            <w:r>
              <w:rPr>
                <w:noProof/>
                <w:webHidden/>
              </w:rPr>
              <w:fldChar w:fldCharType="separate"/>
            </w:r>
            <w:r>
              <w:rPr>
                <w:noProof/>
                <w:webHidden/>
              </w:rPr>
              <w:t>47</w:t>
            </w:r>
            <w:r>
              <w:rPr>
                <w:noProof/>
                <w:webHidden/>
              </w:rPr>
              <w:fldChar w:fldCharType="end"/>
            </w:r>
          </w:hyperlink>
        </w:p>
        <w:p w14:paraId="2F1B1DEE" w14:textId="622C0737" w:rsidR="00254944" w:rsidRDefault="00254944">
          <w:pPr>
            <w:pStyle w:val="31"/>
            <w:tabs>
              <w:tab w:val="right" w:leader="dot" w:pos="8296"/>
            </w:tabs>
            <w:ind w:firstLine="480"/>
            <w:rPr>
              <w:rFonts w:asciiTheme="minorHAnsi" w:eastAsiaTheme="minorEastAsia" w:hAnsiTheme="minorHAnsi"/>
              <w:noProof/>
            </w:rPr>
          </w:pPr>
          <w:hyperlink w:anchor="_Toc198134421" w:history="1">
            <w:r w:rsidRPr="00916A43">
              <w:rPr>
                <w:rStyle w:val="af1"/>
                <w:noProof/>
              </w:rPr>
              <w:t xml:space="preserve">5.5.7 </w:t>
            </w:r>
            <w:r w:rsidRPr="00916A43">
              <w:rPr>
                <w:rStyle w:val="af1"/>
                <w:rFonts w:hint="eastAsia"/>
                <w:noProof/>
              </w:rPr>
              <w:t>數位創新結果</w:t>
            </w:r>
            <w:r>
              <w:rPr>
                <w:noProof/>
                <w:webHidden/>
              </w:rPr>
              <w:tab/>
            </w:r>
            <w:r>
              <w:rPr>
                <w:noProof/>
                <w:webHidden/>
              </w:rPr>
              <w:fldChar w:fldCharType="begin"/>
            </w:r>
            <w:r>
              <w:rPr>
                <w:noProof/>
                <w:webHidden/>
              </w:rPr>
              <w:instrText xml:space="preserve"> PAGEREF _Toc198134421 \h </w:instrText>
            </w:r>
            <w:r>
              <w:rPr>
                <w:noProof/>
                <w:webHidden/>
              </w:rPr>
            </w:r>
            <w:r>
              <w:rPr>
                <w:noProof/>
                <w:webHidden/>
              </w:rPr>
              <w:fldChar w:fldCharType="separate"/>
            </w:r>
            <w:r>
              <w:rPr>
                <w:noProof/>
                <w:webHidden/>
              </w:rPr>
              <w:t>47</w:t>
            </w:r>
            <w:r>
              <w:rPr>
                <w:noProof/>
                <w:webHidden/>
              </w:rPr>
              <w:fldChar w:fldCharType="end"/>
            </w:r>
          </w:hyperlink>
        </w:p>
        <w:p w14:paraId="3E580043" w14:textId="2878E0E8" w:rsidR="00254944" w:rsidRDefault="00254944">
          <w:pPr>
            <w:pStyle w:val="11"/>
            <w:tabs>
              <w:tab w:val="right" w:leader="dot" w:pos="8296"/>
            </w:tabs>
            <w:ind w:firstLine="480"/>
            <w:rPr>
              <w:rFonts w:asciiTheme="minorHAnsi" w:eastAsiaTheme="minorEastAsia" w:hAnsiTheme="minorHAnsi"/>
              <w:noProof/>
            </w:rPr>
          </w:pPr>
          <w:hyperlink w:anchor="_Toc198134422" w:history="1">
            <w:r w:rsidRPr="00916A43">
              <w:rPr>
                <w:rStyle w:val="af1"/>
                <w:rFonts w:hint="eastAsia"/>
                <w:noProof/>
              </w:rPr>
              <w:t>第六章、研究結論與建議</w:t>
            </w:r>
            <w:r>
              <w:rPr>
                <w:noProof/>
                <w:webHidden/>
              </w:rPr>
              <w:tab/>
            </w:r>
            <w:r>
              <w:rPr>
                <w:noProof/>
                <w:webHidden/>
              </w:rPr>
              <w:fldChar w:fldCharType="begin"/>
            </w:r>
            <w:r>
              <w:rPr>
                <w:noProof/>
                <w:webHidden/>
              </w:rPr>
              <w:instrText xml:space="preserve"> PAGEREF _Toc198134422 \h </w:instrText>
            </w:r>
            <w:r>
              <w:rPr>
                <w:noProof/>
                <w:webHidden/>
              </w:rPr>
            </w:r>
            <w:r>
              <w:rPr>
                <w:noProof/>
                <w:webHidden/>
              </w:rPr>
              <w:fldChar w:fldCharType="separate"/>
            </w:r>
            <w:r>
              <w:rPr>
                <w:noProof/>
                <w:webHidden/>
              </w:rPr>
              <w:t>48</w:t>
            </w:r>
            <w:r>
              <w:rPr>
                <w:noProof/>
                <w:webHidden/>
              </w:rPr>
              <w:fldChar w:fldCharType="end"/>
            </w:r>
          </w:hyperlink>
        </w:p>
        <w:p w14:paraId="510EEB25" w14:textId="0A9688DE" w:rsidR="00254944" w:rsidRDefault="00254944">
          <w:pPr>
            <w:pStyle w:val="21"/>
            <w:tabs>
              <w:tab w:val="right" w:leader="dot" w:pos="8296"/>
            </w:tabs>
            <w:ind w:firstLine="480"/>
            <w:rPr>
              <w:rFonts w:asciiTheme="minorHAnsi" w:eastAsiaTheme="minorEastAsia" w:hAnsiTheme="minorHAnsi"/>
              <w:noProof/>
            </w:rPr>
          </w:pPr>
          <w:hyperlink w:anchor="_Toc198134423" w:history="1">
            <w:r w:rsidRPr="00916A43">
              <w:rPr>
                <w:rStyle w:val="af1"/>
                <w:noProof/>
              </w:rPr>
              <w:t xml:space="preserve">6.1 </w:t>
            </w:r>
            <w:r w:rsidRPr="00916A43">
              <w:rPr>
                <w:rStyle w:val="af1"/>
                <w:rFonts w:hint="eastAsia"/>
                <w:noProof/>
              </w:rPr>
              <w:t>結論與研究貢獻</w:t>
            </w:r>
            <w:r>
              <w:rPr>
                <w:noProof/>
                <w:webHidden/>
              </w:rPr>
              <w:tab/>
            </w:r>
            <w:r>
              <w:rPr>
                <w:noProof/>
                <w:webHidden/>
              </w:rPr>
              <w:fldChar w:fldCharType="begin"/>
            </w:r>
            <w:r>
              <w:rPr>
                <w:noProof/>
                <w:webHidden/>
              </w:rPr>
              <w:instrText xml:space="preserve"> PAGEREF _Toc198134423 \h </w:instrText>
            </w:r>
            <w:r>
              <w:rPr>
                <w:noProof/>
                <w:webHidden/>
              </w:rPr>
            </w:r>
            <w:r>
              <w:rPr>
                <w:noProof/>
                <w:webHidden/>
              </w:rPr>
              <w:fldChar w:fldCharType="separate"/>
            </w:r>
            <w:r>
              <w:rPr>
                <w:noProof/>
                <w:webHidden/>
              </w:rPr>
              <w:t>48</w:t>
            </w:r>
            <w:r>
              <w:rPr>
                <w:noProof/>
                <w:webHidden/>
              </w:rPr>
              <w:fldChar w:fldCharType="end"/>
            </w:r>
          </w:hyperlink>
        </w:p>
        <w:p w14:paraId="445FDE5B" w14:textId="7CE8F63D" w:rsidR="00254944" w:rsidRDefault="00254944">
          <w:pPr>
            <w:pStyle w:val="21"/>
            <w:tabs>
              <w:tab w:val="right" w:leader="dot" w:pos="8296"/>
            </w:tabs>
            <w:ind w:firstLine="480"/>
            <w:rPr>
              <w:rFonts w:asciiTheme="minorHAnsi" w:eastAsiaTheme="minorEastAsia" w:hAnsiTheme="minorHAnsi"/>
              <w:noProof/>
            </w:rPr>
          </w:pPr>
          <w:hyperlink w:anchor="_Toc198134424" w:history="1">
            <w:r w:rsidRPr="00916A43">
              <w:rPr>
                <w:rStyle w:val="af1"/>
                <w:noProof/>
              </w:rPr>
              <w:t xml:space="preserve">6.2 </w:t>
            </w:r>
            <w:r w:rsidRPr="00916A43">
              <w:rPr>
                <w:rStyle w:val="af1"/>
                <w:rFonts w:hint="eastAsia"/>
                <w:noProof/>
              </w:rPr>
              <w:t>研究限制與未來研究方向</w:t>
            </w:r>
            <w:r>
              <w:rPr>
                <w:noProof/>
                <w:webHidden/>
              </w:rPr>
              <w:tab/>
            </w:r>
            <w:r>
              <w:rPr>
                <w:noProof/>
                <w:webHidden/>
              </w:rPr>
              <w:fldChar w:fldCharType="begin"/>
            </w:r>
            <w:r>
              <w:rPr>
                <w:noProof/>
                <w:webHidden/>
              </w:rPr>
              <w:instrText xml:space="preserve"> PAGEREF _Toc198134424 \h </w:instrText>
            </w:r>
            <w:r>
              <w:rPr>
                <w:noProof/>
                <w:webHidden/>
              </w:rPr>
            </w:r>
            <w:r>
              <w:rPr>
                <w:noProof/>
                <w:webHidden/>
              </w:rPr>
              <w:fldChar w:fldCharType="separate"/>
            </w:r>
            <w:r>
              <w:rPr>
                <w:noProof/>
                <w:webHidden/>
              </w:rPr>
              <w:t>48</w:t>
            </w:r>
            <w:r>
              <w:rPr>
                <w:noProof/>
                <w:webHidden/>
              </w:rPr>
              <w:fldChar w:fldCharType="end"/>
            </w:r>
          </w:hyperlink>
        </w:p>
        <w:p w14:paraId="2CE222D3" w14:textId="559654E2" w:rsidR="00254944" w:rsidRDefault="00254944">
          <w:pPr>
            <w:pStyle w:val="11"/>
            <w:tabs>
              <w:tab w:val="right" w:leader="dot" w:pos="8296"/>
            </w:tabs>
            <w:ind w:firstLine="480"/>
            <w:rPr>
              <w:rFonts w:asciiTheme="minorHAnsi" w:eastAsiaTheme="minorEastAsia" w:hAnsiTheme="minorHAnsi"/>
              <w:noProof/>
            </w:rPr>
          </w:pPr>
          <w:hyperlink w:anchor="_Toc198134425" w:history="1">
            <w:r w:rsidRPr="00916A43">
              <w:rPr>
                <w:rStyle w:val="af1"/>
                <w:rFonts w:hint="eastAsia"/>
                <w:noProof/>
              </w:rPr>
              <w:t>第七章、參考文獻</w:t>
            </w:r>
            <w:r>
              <w:rPr>
                <w:noProof/>
                <w:webHidden/>
              </w:rPr>
              <w:tab/>
            </w:r>
            <w:r>
              <w:rPr>
                <w:noProof/>
                <w:webHidden/>
              </w:rPr>
              <w:fldChar w:fldCharType="begin"/>
            </w:r>
            <w:r>
              <w:rPr>
                <w:noProof/>
                <w:webHidden/>
              </w:rPr>
              <w:instrText xml:space="preserve"> PAGEREF _Toc198134425 \h </w:instrText>
            </w:r>
            <w:r>
              <w:rPr>
                <w:noProof/>
                <w:webHidden/>
              </w:rPr>
            </w:r>
            <w:r>
              <w:rPr>
                <w:noProof/>
                <w:webHidden/>
              </w:rPr>
              <w:fldChar w:fldCharType="separate"/>
            </w:r>
            <w:r>
              <w:rPr>
                <w:noProof/>
                <w:webHidden/>
              </w:rPr>
              <w:t>48</w:t>
            </w:r>
            <w:r>
              <w:rPr>
                <w:noProof/>
                <w:webHidden/>
              </w:rPr>
              <w:fldChar w:fldCharType="end"/>
            </w:r>
          </w:hyperlink>
        </w:p>
        <w:p w14:paraId="7988DDC2" w14:textId="7A5EC35A"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134358"/>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134359"/>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8134360"/>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8134361"/>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8134362"/>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8134363"/>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8134364"/>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8134365"/>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8134366"/>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8134367"/>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8134368"/>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8134369"/>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proofErr w:type="gramStart"/>
      <w:r w:rsidR="005908F7">
        <w:rPr>
          <w:rStyle w:val="oypena"/>
          <w:b/>
          <w:bCs/>
          <w:color w:val="FF3131"/>
        </w:rPr>
        <w:t>—</w:t>
      </w:r>
      <w:proofErr w:type="gramEnd"/>
      <w:r w:rsidR="005908F7">
        <w:rPr>
          <w:rStyle w:val="oypena"/>
          <w:b/>
          <w:bCs/>
          <w:color w:val="FF3131"/>
        </w:rPr>
        <w:t>探索</w:t>
      </w:r>
      <w:proofErr w:type="gramStart"/>
      <w:r w:rsidR="005908F7">
        <w:rPr>
          <w:rStyle w:val="oypena"/>
          <w:b/>
          <w:bCs/>
          <w:color w:val="FF3131"/>
        </w:rPr>
        <w:t>—</w:t>
      </w:r>
      <w:proofErr w:type="gramEnd"/>
      <w:r w:rsidR="005908F7">
        <w:rPr>
          <w:rStyle w:val="oypena"/>
          <w:b/>
          <w:bCs/>
          <w:color w:val="FF3131"/>
        </w:rPr>
        <w:t>實踐</w:t>
      </w:r>
      <w:proofErr w:type="gramStart"/>
      <w:r w:rsidR="005908F7">
        <w:rPr>
          <w:rStyle w:val="oypena"/>
          <w:b/>
          <w:bCs/>
          <w:color w:val="FF3131"/>
        </w:rPr>
        <w:t>—</w:t>
      </w:r>
      <w:proofErr w:type="gramEnd"/>
      <w:r w:rsidR="005908F7">
        <w:rPr>
          <w:rStyle w:val="oypena"/>
          <w:b/>
          <w:bCs/>
          <w:color w:val="FF3131"/>
        </w:rPr>
        <w:t>結果</w:t>
      </w:r>
      <w:proofErr w:type="gramStart"/>
      <w:r w:rsidR="005908F7">
        <w:rPr>
          <w:rStyle w:val="oypena"/>
          <w:b/>
          <w:bCs/>
          <w:color w:val="FF3131"/>
        </w:rPr>
        <w:t>—</w:t>
      </w:r>
      <w:proofErr w:type="gramEnd"/>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7E6DA029" w:rsidR="000A11B8" w:rsidRPr="003765E0" w:rsidRDefault="00DD155B" w:rsidP="00307DAA">
      <w:pPr>
        <w:pStyle w:val="2"/>
        <w:numPr>
          <w:ilvl w:val="1"/>
          <w:numId w:val="20"/>
        </w:numPr>
      </w:pPr>
      <w:bookmarkStart w:id="31" w:name="_Toc198134370"/>
      <w:r>
        <w:t>研究觀察重點</w:t>
      </w:r>
      <w:bookmarkEnd w:id="31"/>
      <w:r w:rsidR="00D947A2">
        <w:rPr>
          <w:rFonts w:hint="eastAsia"/>
        </w:rPr>
        <w:t xml:space="preserve">  </w:t>
      </w:r>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proofErr w:type="gramStart"/>
            <w:r w:rsidR="00B37E7B">
              <w:rPr>
                <w:rFonts w:hint="eastAsia"/>
                <w:color w:val="FF0000"/>
              </w:rPr>
              <w:t>（</w:t>
            </w:r>
            <w:proofErr w:type="gramEnd"/>
            <w:r w:rsidRPr="003F68C5">
              <w:rPr>
                <w:rFonts w:hint="eastAsia"/>
                <w:color w:val="FF0000"/>
              </w:rPr>
              <w:t>文化</w:t>
            </w:r>
            <w:r w:rsidRPr="003F68C5">
              <w:rPr>
                <w:rFonts w:hint="eastAsia"/>
                <w:color w:val="FF0000"/>
              </w:rPr>
              <w:t>?</w:t>
            </w:r>
            <w:r w:rsidRPr="003F68C5">
              <w:rPr>
                <w:rFonts w:hint="eastAsia"/>
                <w:color w:val="FF0000"/>
              </w:rPr>
              <w:t>價值觀等內部經營理念</w:t>
            </w:r>
            <w:proofErr w:type="gramStart"/>
            <w:r w:rsidR="00B37E7B">
              <w:rPr>
                <w:rFonts w:hint="eastAsia"/>
                <w:color w:val="FF0000"/>
              </w:rPr>
              <w:t>）</w:t>
            </w:r>
            <w:proofErr w:type="gramEnd"/>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proofErr w:type="gramStart"/>
            <w:r w:rsidR="00B37E7B">
              <w:rPr>
                <w:rFonts w:hint="eastAsia"/>
                <w:color w:val="FF0000"/>
              </w:rPr>
              <w:t>（</w:t>
            </w:r>
            <w:proofErr w:type="gramEnd"/>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proofErr w:type="gramStart"/>
            <w:r w:rsidR="00B37E7B">
              <w:rPr>
                <w:rFonts w:hint="eastAsia"/>
                <w:color w:val="FF0000"/>
              </w:rPr>
              <w:t>）</w:t>
            </w:r>
            <w:proofErr w:type="gramEnd"/>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8134371"/>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8134372"/>
      <w:proofErr w:type="gramStart"/>
      <w:r>
        <w:rPr>
          <w:rFonts w:hint="eastAsia"/>
        </w:rPr>
        <w:t>母版觀察</w:t>
      </w:r>
      <w:proofErr w:type="gramEnd"/>
      <w:r>
        <w:rPr>
          <w:rFonts w:hint="eastAsia"/>
        </w:rPr>
        <w:t>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E9B1604" w:rsidR="002A521C" w:rsidRDefault="00D22F41" w:rsidP="002A521C">
            <w:pPr>
              <w:ind w:firstLineChars="0" w:firstLine="0"/>
              <w:jc w:val="center"/>
            </w:pPr>
            <w:r>
              <w:rPr>
                <w:rFonts w:ascii="標楷體" w:hAnsi="標楷體" w:hint="eastAsia"/>
              </w:rPr>
              <w:t>深耕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t>企業能力</w:t>
      </w:r>
    </w:p>
    <w:p w14:paraId="366E1EFB" w14:textId="77777777" w:rsidR="00EC1A8B" w:rsidRDefault="00EC1A8B" w:rsidP="008B7A3D">
      <w:pPr>
        <w:pStyle w:val="a"/>
      </w:pPr>
      <w:r>
        <w:rPr>
          <w:rFonts w:hint="eastAsia"/>
        </w:rPr>
        <w:t>探索</w:t>
      </w:r>
      <w:proofErr w:type="gramStart"/>
      <w:r>
        <w:rPr>
          <w:rFonts w:hint="eastAsia"/>
        </w:rPr>
        <w:t>可供性</w:t>
      </w:r>
      <w:proofErr w:type="gramEnd"/>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lastRenderedPageBreak/>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8134373"/>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8134374"/>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8134375"/>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8134376"/>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8134377"/>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8134378"/>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8134379"/>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8134380"/>
      <w:r>
        <w:rPr>
          <w:rFonts w:hint="eastAsia"/>
        </w:rPr>
        <w:lastRenderedPageBreak/>
        <w:t>第五章、個案分析</w:t>
      </w:r>
      <w:bookmarkEnd w:id="42"/>
    </w:p>
    <w:p w14:paraId="2CA70D62" w14:textId="459FCBE3" w:rsidR="001A7C22" w:rsidRDefault="00953384" w:rsidP="001A7C22">
      <w:pPr>
        <w:pStyle w:val="2"/>
      </w:pPr>
      <w:bookmarkStart w:id="43" w:name="_Toc198134381"/>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813438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w:t>
      </w:r>
      <w:proofErr w:type="gramStart"/>
      <w:r>
        <w:t>低效且</w:t>
      </w:r>
      <w:proofErr w:type="gramEnd"/>
      <w:r>
        <w:t>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32C2FF1D"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進行</w:t>
      </w:r>
      <w:proofErr w:type="gramEnd"/>
      <w:r w:rsidR="007421A3">
        <w:t>反覆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幾乎都高度依賴人工操作與</w:t>
      </w:r>
      <w:proofErr w:type="gramStart"/>
      <w:r w:rsidR="0095632E">
        <w:t>實體樣布的</w:t>
      </w:r>
      <w:proofErr w:type="gramEnd"/>
      <w:r w:rsidR="0095632E">
        <w:t>傳遞，</w:t>
      </w:r>
      <w:r w:rsidR="0095632E">
        <w:rPr>
          <w:rFonts w:hint="eastAsia"/>
        </w:rPr>
        <w:t>這也</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B24AB9">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4B894760" w:rsidR="008361B7" w:rsidRPr="008361B7" w:rsidRDefault="00843318" w:rsidP="00F01EAE">
      <w:pPr>
        <w:ind w:firstLine="480"/>
      </w:pPr>
      <w:proofErr w:type="gramStart"/>
      <w:r>
        <w:rPr>
          <w:rFonts w:hint="eastAsia"/>
        </w:rPr>
        <w:t>此外，</w:t>
      </w:r>
      <w:proofErr w:type="gramEnd"/>
      <w:r>
        <w:rPr>
          <w:rFonts w:hint="eastAsia"/>
        </w:rPr>
        <w:t>團隊也發現</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w:t>
      </w:r>
      <w:r w:rsidR="00A04919">
        <w:rPr>
          <w:rFonts w:hint="eastAsia"/>
        </w:rPr>
        <w:lastRenderedPageBreak/>
        <w:t>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各環節從樣布</w:t>
      </w:r>
      <w:proofErr w:type="gramEnd"/>
      <w:r w:rsidR="008361B7" w:rsidRPr="008361B7">
        <w:t>、原物料到成衣製造皆出現</w:t>
      </w:r>
      <w:r w:rsidR="00FC0FD5">
        <w:rPr>
          <w:rFonts w:hint="eastAsia"/>
        </w:rPr>
        <w:t>過量</w:t>
      </w:r>
      <w:r w:rsidR="008361B7" w:rsidRPr="008361B7">
        <w:t>生產，不僅造成過多庫存堆積，也加深了企業對高庫存的依賴性</w:t>
      </w:r>
      <w:r w:rsidR="00FC0FD5">
        <w:rPr>
          <w:rFonts w:hint="eastAsia"/>
        </w:rPr>
        <w:t>，這種</w:t>
      </w:r>
      <w:r w:rsidR="00FC0FD5" w:rsidRPr="008361B7">
        <w:t>資訊不完全的情況</w:t>
      </w:r>
      <w:r w:rsidR="00FC0FD5">
        <w:rPr>
          <w:rFonts w:hint="eastAsia"/>
        </w:rPr>
        <w:t>下</w:t>
      </w:r>
      <w:r w:rsidR="00FC0FD5" w:rsidRPr="008361B7">
        <w:t>做出預測與決策，</w:t>
      </w:r>
      <w:r w:rsidR="00FC0FD5">
        <w:rPr>
          <w:rFonts w:hint="eastAsia"/>
        </w:rPr>
        <w:t>使紡</w:t>
      </w:r>
      <w:r w:rsidR="00FC0FD5" w:rsidRPr="008361B7">
        <w:t>織產業面臨更高的經營風險與環境壓力</w:t>
      </w:r>
      <w:r w:rsidR="008361B7" w:rsidRPr="008361B7">
        <w:t>。</w:t>
      </w:r>
    </w:p>
    <w:p w14:paraId="3B5E7A61" w14:textId="4D578E3F" w:rsidR="0088677F" w:rsidRPr="00166DCA" w:rsidRDefault="0088677F" w:rsidP="00773521">
      <w:pPr>
        <w:pStyle w:val="aff3"/>
      </w:pPr>
      <w:r w:rsidRPr="002C4B55">
        <w:t>「</w:t>
      </w:r>
      <w:r w:rsidRPr="00433D23">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5EBABB1F" w14:textId="781E55CF" w:rsidR="003816D2" w:rsidRDefault="003816D2" w:rsidP="003816D2">
      <w:pPr>
        <w:pStyle w:val="3"/>
      </w:pPr>
      <w:bookmarkStart w:id="45" w:name="_Toc19813438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40CAD0CB"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的過度使用。</w:t>
      </w:r>
    </w:p>
    <w:p w14:paraId="6D7B883F" w14:textId="34A28833" w:rsidR="005C7784" w:rsidRPr="005C7784" w:rsidRDefault="006D3FA4" w:rsidP="005C7784">
      <w:pPr>
        <w:ind w:firstLine="480"/>
        <w:rPr>
          <w:rStyle w:val="aff7"/>
          <w:b w:val="0"/>
          <w:bCs w:val="0"/>
          <w:color w:val="auto"/>
        </w:rPr>
      </w:pPr>
      <w:r>
        <w:rPr>
          <w:rFonts w:hint="eastAsia"/>
        </w:rPr>
        <w:t>創辦人</w:t>
      </w:r>
      <w:r w:rsidR="005C7784" w:rsidRPr="005C7784">
        <w:t>萌生了以數位創新來改變現況的強烈意圖，嘗試從源頭解決問題。他們希望透過</w:t>
      </w:r>
      <w:r w:rsidR="00D362E1">
        <w:rPr>
          <w:rFonts w:hint="eastAsia"/>
        </w:rPr>
        <w:t>數位創新科技來解決資源浪費的問題，如何</w:t>
      </w:r>
      <w:r w:rsidR="005C7784" w:rsidRPr="005C7784">
        <w:t>讓設計端與採購端在</w:t>
      </w:r>
      <w:r w:rsidR="005C7784" w:rsidRPr="005C7784">
        <w:rPr>
          <w:b/>
          <w:bCs/>
        </w:rPr>
        <w:t>尚未進行</w:t>
      </w:r>
      <w:proofErr w:type="gramStart"/>
      <w:r w:rsidR="005C7784" w:rsidRPr="005C7784">
        <w:rPr>
          <w:b/>
          <w:bCs/>
        </w:rPr>
        <w:t>實體樣布製作</w:t>
      </w:r>
      <w:proofErr w:type="gramEnd"/>
      <w:r w:rsidR="005C7784" w:rsidRPr="005C7784">
        <w:rPr>
          <w:b/>
          <w:bCs/>
        </w:rPr>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團隊便</w:t>
      </w:r>
      <w:proofErr w:type="gramStart"/>
      <w:r w:rsidR="00D362E1">
        <w:rPr>
          <w:rFonts w:hint="eastAsia"/>
        </w:rPr>
        <w:t>開始朝者這個</w:t>
      </w:r>
      <w:proofErr w:type="gramEnd"/>
      <w:r w:rsidR="00D362E1">
        <w:rPr>
          <w:rFonts w:hint="eastAsia"/>
        </w:rPr>
        <w:t>發想前進，想要替產業做出改變，利用數位創新科技提出相對應的解決方案。</w:t>
      </w:r>
    </w:p>
    <w:p w14:paraId="134C6F01" w14:textId="11536B6D" w:rsidR="00372D59" w:rsidRPr="00166DCA" w:rsidRDefault="00372D59" w:rsidP="00B24AB9">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w:t>
      </w:r>
      <w:proofErr w:type="gramStart"/>
      <w:r w:rsidRPr="00236436">
        <w:rPr>
          <w:rFonts w:hint="eastAsia"/>
        </w:rPr>
        <w:t>來說是一個</w:t>
      </w:r>
      <w:proofErr w:type="gramEnd"/>
      <w:r w:rsidRPr="00236436">
        <w:rPr>
          <w:rFonts w:hint="eastAsia"/>
        </w:rPr>
        <w:t>很大的污染，那我們那時候是這樣想</w:t>
      </w:r>
      <w:r w:rsidRPr="00845316">
        <w:rPr>
          <w:rFonts w:hint="eastAsia"/>
        </w:rPr>
        <w:t>。</w:t>
      </w:r>
      <w:r>
        <w:rPr>
          <w:rFonts w:hint="eastAsia"/>
        </w:rPr>
        <w:t>」</w:t>
      </w:r>
      <w:r w:rsidR="00B37E7B">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r w:rsidR="00B37E7B">
        <w:rPr>
          <w:rFonts w:hint="eastAsia"/>
          <w:color w:val="auto"/>
        </w:rPr>
        <w:t>）</w:t>
      </w:r>
    </w:p>
    <w:p w14:paraId="04F6D019" w14:textId="77777777" w:rsidR="00E62B15" w:rsidRDefault="00E62B15" w:rsidP="003F7704">
      <w:pPr>
        <w:pStyle w:val="a"/>
      </w:pPr>
      <w:r w:rsidRPr="00E62B15">
        <w:rPr>
          <w:rFonts w:hint="eastAsia"/>
        </w:rPr>
        <w:t>提升訂單溝通效率，打破產業僵化的契機</w:t>
      </w:r>
    </w:p>
    <w:p w14:paraId="247507A3" w14:textId="60F07CF6" w:rsidR="00F866BC" w:rsidRPr="00F866BC" w:rsidRDefault="00F866BC" w:rsidP="00F866BC">
      <w:pPr>
        <w:ind w:firstLine="480"/>
      </w:pPr>
      <w:r w:rsidRPr="00F866BC">
        <w:t>除了庫存問題外，創辦團隊也觀察到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w:t>
      </w:r>
      <w:r w:rsidRPr="00F866BC">
        <w:lastRenderedPageBreak/>
        <w:t>進一步增加成本與工廠負擔。</w:t>
      </w:r>
    </w:p>
    <w:p w14:paraId="03BE1C8F" w14:textId="4ECCAA56" w:rsidR="00F866BC" w:rsidRDefault="00F866BC" w:rsidP="00F866BC">
      <w:pPr>
        <w:ind w:firstLine="480"/>
      </w:pPr>
      <w:r w:rsidRPr="00F866BC">
        <w:t>面對這樣的溝通瓶頸，創辦團隊認為應導入數位溝通機制，</w:t>
      </w:r>
      <w:r w:rsidRPr="00F866BC">
        <w:rPr>
          <w:b/>
          <w:bCs/>
        </w:rPr>
        <w:t>透過布料數位化與平台化管理，實現遠端即時檢視、確認與回饋</w:t>
      </w:r>
      <w:r w:rsidRPr="00F866BC">
        <w:t>，不僅能縮短生產週期，也能提升整體產業鏈的協作效率</w:t>
      </w:r>
      <w:r>
        <w:rPr>
          <w:rFonts w:hint="eastAsia"/>
        </w:rPr>
        <w:t>。</w:t>
      </w:r>
    </w:p>
    <w:p w14:paraId="3B41191E" w14:textId="4A53085B" w:rsidR="00372D59" w:rsidRPr="00372D59" w:rsidRDefault="00372D59" w:rsidP="003C7954">
      <w:pPr>
        <w:pStyle w:val="aff3"/>
      </w:pPr>
      <w:r w:rsidRPr="00A93A9A">
        <w:rPr>
          <w:rFonts w:hint="eastAsia"/>
        </w:rPr>
        <w:t>「</w:t>
      </w:r>
      <w:r>
        <w:rPr>
          <w:rFonts w:hint="eastAsia"/>
        </w:rPr>
        <w:t>我們發現品牌跟供應鏈在溝通的時候是缺乏一個有效的方式。我是亞洲的供應鏈，我永遠都是在寄實體的</w:t>
      </w:r>
      <w:proofErr w:type="gramStart"/>
      <w:r>
        <w:rPr>
          <w:rFonts w:hint="eastAsia"/>
        </w:rPr>
        <w:t>樣布去</w:t>
      </w:r>
      <w:proofErr w:type="gramEnd"/>
      <w:r>
        <w:rPr>
          <w:rFonts w:hint="eastAsia"/>
        </w:rPr>
        <w:t>給品牌的設計師去看、去review，那這個過程也是花三到六個月。</w:t>
      </w:r>
      <w:r w:rsidRPr="00A93A9A">
        <w:rPr>
          <w:rFonts w:hint="eastAsia"/>
        </w:rPr>
        <w:t>那這個，第一個寄實體</w:t>
      </w:r>
      <w:proofErr w:type="gramStart"/>
      <w:r w:rsidRPr="00A93A9A">
        <w:rPr>
          <w:rFonts w:hint="eastAsia"/>
        </w:rPr>
        <w:t>的樣布需要</w:t>
      </w:r>
      <w:proofErr w:type="gramEnd"/>
      <w:r w:rsidRPr="00A93A9A">
        <w:rPr>
          <w:rFonts w:hint="eastAsia"/>
        </w:rPr>
        <w:t>錢，第二</w:t>
      </w:r>
      <w:proofErr w:type="gramStart"/>
      <w:r w:rsidRPr="00A93A9A">
        <w:rPr>
          <w:rFonts w:hint="eastAsia"/>
        </w:rPr>
        <w:t>個生產樣布也</w:t>
      </w:r>
      <w:proofErr w:type="gramEnd"/>
      <w:r w:rsidRPr="00A93A9A">
        <w:rPr>
          <w:rFonts w:hint="eastAsia"/>
        </w:rPr>
        <w:t>需要開機台</w:t>
      </w:r>
      <w:r w:rsidR="00A8764C">
        <w:t>…</w:t>
      </w:r>
      <w:r w:rsidRPr="00A93A9A">
        <w:rPr>
          <w:rFonts w:hint="eastAsia"/>
        </w:rPr>
        <w:t>那時候沒有什麼</w:t>
      </w:r>
      <w:proofErr w:type="gramStart"/>
      <w:r w:rsidRPr="00A93A9A">
        <w:rPr>
          <w:rFonts w:hint="eastAsia"/>
        </w:rPr>
        <w:t>永續阿</w:t>
      </w:r>
      <w:proofErr w:type="gramEnd"/>
      <w:r w:rsidRPr="00A93A9A">
        <w:rPr>
          <w:rFonts w:hint="eastAsia"/>
        </w:rPr>
        <w:t>、</w:t>
      </w:r>
      <w:r w:rsidRPr="00680B0E">
        <w:rPr>
          <w:rFonts w:hint="eastAsia"/>
          <w:b/>
          <w:bCs/>
        </w:rPr>
        <w:t>要做Sustainable這個概念，那時候就覺得很不合理、很沒有效率，我們就想要改變</w:t>
      </w:r>
      <w:r w:rsidRPr="00A93A9A">
        <w:rPr>
          <w:rFonts w:hint="eastAsia"/>
        </w:rPr>
        <w:t>。」</w:t>
      </w:r>
      <w:r w:rsidR="00B37E7B">
        <w:rPr>
          <w:rFonts w:hint="eastAsia"/>
          <w:color w:val="auto"/>
        </w:rPr>
        <w:t>（</w:t>
      </w:r>
      <w:r w:rsidR="006E36DD">
        <w:rPr>
          <w:color w:val="auto"/>
        </w:rPr>
        <w:t>李菁</w:t>
      </w:r>
      <w:r w:rsidRPr="00DE3052">
        <w:rPr>
          <w:color w:val="auto"/>
        </w:rPr>
        <w:t xml:space="preserve"> </w:t>
      </w:r>
      <w:r w:rsidRPr="00DE3052">
        <w:rPr>
          <w:rFonts w:hint="eastAsia"/>
          <w:color w:val="auto"/>
        </w:rPr>
        <w:t>執行長，2025訪談資料</w:t>
      </w:r>
      <w:r w:rsidR="00B37E7B">
        <w:rPr>
          <w:rFonts w:hint="eastAsia"/>
          <w:color w:val="auto"/>
        </w:rPr>
        <w:t>）</w:t>
      </w:r>
    </w:p>
    <w:p w14:paraId="66D10850" w14:textId="1E987B23" w:rsidR="00E04C66" w:rsidRDefault="00E04C66" w:rsidP="00E04C66">
      <w:pPr>
        <w:pStyle w:val="3"/>
      </w:pPr>
      <w:bookmarkStart w:id="46" w:name="_Toc198134384"/>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6C4883BB" w:rsidR="002F25D0" w:rsidRDefault="00402848" w:rsidP="002F25D0">
      <w:pPr>
        <w:ind w:firstLine="480"/>
      </w:pPr>
      <w:r>
        <w:rPr>
          <w:rFonts w:hint="eastAsia"/>
        </w:rPr>
        <w:t>公司</w:t>
      </w:r>
      <w:r w:rsidR="00126691">
        <w:t>創立初期</w:t>
      </w:r>
      <w:r w:rsidR="00D54DA8">
        <w:rPr>
          <w:rFonts w:hint="eastAsia"/>
        </w:rPr>
        <w:t>就</w:t>
      </w:r>
      <w:r w:rsidR="00001810">
        <w:rPr>
          <w:rFonts w:hint="eastAsia"/>
        </w:rPr>
        <w:t>發想</w:t>
      </w:r>
      <w:r w:rsidR="00D54DA8">
        <w:rPr>
          <w:rFonts w:hint="eastAsia"/>
        </w:rPr>
        <w:t>了</w:t>
      </w:r>
      <w:r w:rsidR="00126691">
        <w:t>宏觀</w:t>
      </w:r>
      <w:r w:rsidR="00D54DA8">
        <w:rPr>
          <w:rFonts w:hint="eastAsia"/>
        </w:rPr>
        <w:t>的企業</w:t>
      </w:r>
      <w:r w:rsidR="00126691">
        <w:t>願景</w:t>
      </w:r>
      <w:proofErr w:type="gramStart"/>
      <w:r w:rsidR="00BF2E08">
        <w:t>——</w:t>
      </w:r>
      <w:proofErr w:type="gramEnd"/>
      <w:r w:rsidR="00126691">
        <w:t>打造紡織產業零庫存的理想模式</w:t>
      </w:r>
      <w:r w:rsidR="0076782F">
        <w:t>。</w:t>
      </w:r>
      <w:r w:rsidR="00152C2B">
        <w:rPr>
          <w:rFonts w:hint="eastAsia"/>
        </w:rPr>
        <w:t>於是</w:t>
      </w:r>
      <w:r w:rsidR="00081972">
        <w:rPr>
          <w:rFonts w:hint="eastAsia"/>
        </w:rPr>
        <w:t>團隊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ED182C">
        <w:rPr>
          <w:rFonts w:hint="eastAsia"/>
        </w:rPr>
        <w:t>團隊認為，</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C9C6D74" w:rsidR="000B65EC" w:rsidRDefault="000B65EC" w:rsidP="008B4689">
      <w:pPr>
        <w:ind w:firstLine="480"/>
      </w:pPr>
      <w:r>
        <w:t>為實踐這項願景，</w:t>
      </w:r>
      <w:r w:rsidR="002C6130">
        <w:rPr>
          <w:rFonts w:hint="eastAsia"/>
        </w:rPr>
        <w:t>團隊</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05325BFE" w:rsidR="00144A7F" w:rsidRPr="00AE5626" w:rsidRDefault="00144A7F" w:rsidP="00B24AB9">
      <w:pPr>
        <w:pStyle w:val="aff3"/>
        <w:rPr>
          <w:rFonts w:ascii="新細明體" w:eastAsia="新細明體" w:hAnsi="新細明體"/>
        </w:rPr>
      </w:pPr>
      <w:r>
        <w:rPr>
          <w:rFonts w:hint="eastAsia"/>
        </w:rPr>
        <w:t>「</w:t>
      </w:r>
      <w:r w:rsidRPr="00AE5626">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w:t>
      </w:r>
      <w:r w:rsidRPr="006E141F">
        <w:rPr>
          <w:rFonts w:hint="eastAsia"/>
          <w:b/>
          <w:bCs/>
        </w:rPr>
        <w:t>這樣就是一個零庫存，就只需要一點點</w:t>
      </w:r>
      <w:r w:rsidR="00C40447">
        <w:rPr>
          <w:rFonts w:hint="eastAsia"/>
          <w:b/>
          <w:bCs/>
        </w:rPr>
        <w:t>或</w:t>
      </w:r>
      <w:r w:rsidRPr="006E141F">
        <w:rPr>
          <w:rFonts w:hint="eastAsia"/>
          <w:b/>
          <w:bCs/>
        </w:rPr>
        <w:t>非常少的庫存。以這個未來的願景來看，我們要回推說前面要先做甚麼？</w:t>
      </w:r>
      <w:proofErr w:type="gramStart"/>
      <w:r w:rsidRPr="006E141F">
        <w:rPr>
          <w:rFonts w:hint="eastAsia"/>
          <w:b/>
          <w:bCs/>
        </w:rPr>
        <w:t>那第一個</w:t>
      </w:r>
      <w:proofErr w:type="gramEnd"/>
      <w:r w:rsidRPr="006E141F">
        <w:rPr>
          <w:rFonts w:hint="eastAsia"/>
          <w:b/>
          <w:bCs/>
        </w:rPr>
        <w:t>就是要做「布料的數位化</w:t>
      </w:r>
      <w:r w:rsidRPr="00A66344">
        <w:rPr>
          <w:rFonts w:hint="eastAsia"/>
        </w:rPr>
        <w:t>」</w:t>
      </w:r>
      <w:proofErr w:type="gramStart"/>
      <w:r>
        <w:rPr>
          <w:rFonts w:hint="eastAsia"/>
        </w:rPr>
        <w:t>」</w:t>
      </w:r>
      <w:proofErr w:type="gramEnd"/>
      <w:r w:rsidR="00B37E7B">
        <w:rPr>
          <w:rFonts w:hint="eastAsia"/>
          <w:color w:val="auto"/>
        </w:rPr>
        <w:t>（</w:t>
      </w:r>
      <w:r w:rsidR="006E36DD">
        <w:rPr>
          <w:color w:val="auto"/>
        </w:rPr>
        <w:t>李菁</w:t>
      </w:r>
      <w:r w:rsidRPr="00A11FC0">
        <w:rPr>
          <w:color w:val="auto"/>
        </w:rPr>
        <w:t xml:space="preserve"> </w:t>
      </w:r>
      <w:r w:rsidRPr="00A11FC0">
        <w:rPr>
          <w:rFonts w:hint="eastAsia"/>
          <w:color w:val="auto"/>
        </w:rPr>
        <w:t>執行長，2025訪談資料</w:t>
      </w:r>
      <w:r w:rsidR="00B37E7B">
        <w:rPr>
          <w:rFonts w:hint="eastAsia"/>
          <w:color w:val="auto"/>
        </w:rPr>
        <w:t>）</w:t>
      </w:r>
    </w:p>
    <w:p w14:paraId="601362D7" w14:textId="2DEA52B7" w:rsidR="00217A22" w:rsidRDefault="00144A7F" w:rsidP="003238AA">
      <w:pPr>
        <w:pStyle w:val="a"/>
      </w:pPr>
      <w:r w:rsidRPr="006C4B55">
        <w:rPr>
          <w:rFonts w:hint="eastAsia"/>
        </w:rPr>
        <w:t>目的：創新訂單模式，生產前先讓顧客看到布料，</w:t>
      </w:r>
      <w:proofErr w:type="gramStart"/>
      <w:r w:rsidRPr="006C4B55">
        <w:rPr>
          <w:rFonts w:hint="eastAsia"/>
        </w:rPr>
        <w:t>解決樣布浪費</w:t>
      </w:r>
      <w:proofErr w:type="gramEnd"/>
      <w:r w:rsidRPr="006C4B55">
        <w:rPr>
          <w:rFonts w:hint="eastAsia"/>
        </w:rPr>
        <w:t>與高庫存的問題，達到永續目標減少資源浪費，協助供應商降低生產成本</w:t>
      </w:r>
    </w:p>
    <w:p w14:paraId="38B86568" w14:textId="36D7031C" w:rsidR="00F510B0" w:rsidRDefault="00F510B0" w:rsidP="00217A22">
      <w:pPr>
        <w:ind w:firstLine="480"/>
      </w:pPr>
      <w:r>
        <w:t>之所以選擇從布料數位化著手，是因為</w:t>
      </w:r>
      <w:r>
        <w:rPr>
          <w:rFonts w:hint="eastAsia"/>
        </w:rPr>
        <w:t>過往經營紡織業的經驗</w:t>
      </w:r>
      <w:r w:rsidR="00F47B96">
        <w:rPr>
          <w:rFonts w:hint="eastAsia"/>
        </w:rPr>
        <w:t>中</w:t>
      </w:r>
      <w:r>
        <w:rPr>
          <w:rFonts w:hint="eastAsia"/>
        </w:rPr>
        <w:t>發現，</w:t>
      </w:r>
      <w:r w:rsidR="00EF5B8A">
        <w:rPr>
          <w:rFonts w:hint="eastAsia"/>
        </w:rPr>
        <w:t>布料</w:t>
      </w:r>
      <w:r>
        <w:t>在整件成衣</w:t>
      </w:r>
      <w:r w:rsidR="00F326C9">
        <w:rPr>
          <w:rFonts w:hint="eastAsia"/>
        </w:rPr>
        <w:t>組成</w:t>
      </w:r>
      <w:r>
        <w:t>占比高達</w:t>
      </w:r>
      <w:r>
        <w:t>80%</w:t>
      </w:r>
      <w:r>
        <w:t>，不僅是最重要的構成元素，更是決定整個訂</w:t>
      </w:r>
      <w:r>
        <w:lastRenderedPageBreak/>
        <w:t>單是否能推進的關鍵節點</w:t>
      </w:r>
      <w:r w:rsidR="00A47B38">
        <w:rPr>
          <w:rFonts w:hint="eastAsia"/>
        </w:rPr>
        <w:t>，</w:t>
      </w:r>
      <w:r>
        <w:t>若沒有布料的確認，後續設計、生產乃至行銷</w:t>
      </w:r>
      <w:r w:rsidR="006C5ED9">
        <w:t>皆無法展開，等同空談</w:t>
      </w:r>
      <w:r>
        <w:t>。</w:t>
      </w:r>
    </w:p>
    <w:p w14:paraId="31BBB769" w14:textId="6BE23383" w:rsidR="00F510B0" w:rsidRDefault="006C5ED9" w:rsidP="00217A22">
      <w:pPr>
        <w:ind w:firstLine="480"/>
      </w:pPr>
      <w:r>
        <w:rPr>
          <w:rFonts w:hint="eastAsia"/>
        </w:rPr>
        <w:t>團隊便開始</w:t>
      </w:r>
      <w:r w:rsidR="00F510B0">
        <w:t>從</w:t>
      </w:r>
      <w:proofErr w:type="gramStart"/>
      <w:r w:rsidR="00F510B0">
        <w:t>最</w:t>
      </w:r>
      <w:proofErr w:type="gramEnd"/>
      <w:r w:rsidR="00F510B0">
        <w:t>源頭的「實體布片掃描技術」</w:t>
      </w:r>
      <w:r w:rsidR="00D453A6">
        <w:rPr>
          <w:rFonts w:hint="eastAsia"/>
        </w:rPr>
        <w:t>著手</w:t>
      </w:r>
      <w:r w:rsidR="00F510B0">
        <w:t>研發，透過數位科技的導入，重新</w:t>
      </w:r>
      <w:r w:rsidR="00661D11">
        <w:rPr>
          <w:rFonts w:hint="eastAsia"/>
        </w:rPr>
        <w:t>調整</w:t>
      </w:r>
      <w:r w:rsidR="00F510B0">
        <w:t>傳統訂單流程，</w:t>
      </w:r>
      <w:r w:rsidR="00247C34">
        <w:t>並針對紡織業長期面臨的多重痛點</w:t>
      </w:r>
      <w:r w:rsidR="008C3596">
        <w:rPr>
          <w:rFonts w:hint="eastAsia"/>
        </w:rPr>
        <w:t>，</w:t>
      </w:r>
      <w:r w:rsidR="00F510B0">
        <w:t>包括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透過數位化布片技術，消費者與品牌商可以在生產啟動前預覽與確認材料細節，縮短溝通流程、提升決策效率。</w:t>
      </w:r>
    </w:p>
    <w:p w14:paraId="08D177F5" w14:textId="2FB002BB" w:rsidR="00E67B9B" w:rsidRPr="00E67B9B" w:rsidRDefault="00FE4D3E" w:rsidP="00E67B9B">
      <w:pPr>
        <w:ind w:firstLine="480"/>
      </w:pPr>
      <w:r>
        <w:rPr>
          <w:rFonts w:hint="eastAsia"/>
        </w:rPr>
        <w:t>只要</w:t>
      </w:r>
      <w:r w:rsidR="00E67B9B">
        <w:rPr>
          <w:rFonts w:hint="eastAsia"/>
        </w:rPr>
        <w:t>將</w:t>
      </w:r>
      <w:r w:rsidR="00A279CF">
        <w:rPr>
          <w:rFonts w:hint="eastAsia"/>
        </w:rPr>
        <w:t>實體布片掃描後產生的</w:t>
      </w:r>
      <w:r w:rsidR="00E67B9B" w:rsidRPr="00E67B9B">
        <w:t>數位布片資料整合至創新平台中，</w:t>
      </w:r>
      <w:r>
        <w:rPr>
          <w:rFonts w:hint="eastAsia"/>
        </w:rPr>
        <w:t>利用</w:t>
      </w:r>
      <w:r w:rsidR="00927265">
        <w:rPr>
          <w:rFonts w:hint="eastAsia"/>
        </w:rPr>
        <w:t>雲端技術</w:t>
      </w:r>
      <w:r w:rsidR="00FF17A9">
        <w:rPr>
          <w:rFonts w:hint="eastAsia"/>
        </w:rPr>
        <w:t>就可以</w:t>
      </w:r>
      <w:r w:rsidR="00E67B9B" w:rsidRPr="00E67B9B">
        <w:t>規模</w:t>
      </w:r>
      <w:r w:rsidR="00B5733E">
        <w:rPr>
          <w:rFonts w:hint="eastAsia"/>
        </w:rPr>
        <w:t>化的進行</w:t>
      </w:r>
      <w:r w:rsidR="00E67B9B" w:rsidRPr="00E67B9B">
        <w:t>資料處理</w:t>
      </w:r>
      <w:r w:rsidR="00E12690">
        <w:rPr>
          <w:rFonts w:hint="eastAsia"/>
        </w:rPr>
        <w:t>、儲存</w:t>
      </w:r>
      <w:r w:rsidR="00E67B9B" w:rsidRPr="00E67B9B">
        <w:t>與</w:t>
      </w:r>
      <w:r w:rsidR="001E2329" w:rsidRPr="00E67B9B">
        <w:t>建構</w:t>
      </w:r>
      <w:r w:rsidR="00E67B9B" w:rsidRPr="00E67B9B">
        <w:t>資料庫</w:t>
      </w:r>
      <w:r w:rsidR="00EC6090">
        <w:rPr>
          <w:rFonts w:hint="eastAsia"/>
        </w:rPr>
        <w:t>等</w:t>
      </w:r>
      <w:r w:rsidR="00E67B9B" w:rsidRPr="00E67B9B">
        <w:t>，協助</w:t>
      </w:r>
      <w:r w:rsidR="00EA085D">
        <w:rPr>
          <w:rFonts w:hint="eastAsia"/>
        </w:rPr>
        <w:t>產業</w:t>
      </w:r>
      <w:r w:rsidR="00E67B9B" w:rsidRPr="00E67B9B">
        <w:t>有效管理多樣化的布片資訊。</w:t>
      </w:r>
      <w:r w:rsidR="004A67A0">
        <w:rPr>
          <w:rFonts w:hint="eastAsia"/>
        </w:rPr>
        <w:t>成功</w:t>
      </w:r>
      <w:r w:rsidR="00FA57FC">
        <w:rPr>
          <w:rFonts w:hint="eastAsia"/>
        </w:rPr>
        <w:t>改善傳統</w:t>
      </w:r>
      <w:r w:rsidR="00E67B9B" w:rsidRPr="00E67B9B">
        <w:t>布片管理</w:t>
      </w:r>
      <w:r w:rsidR="00FA57FC">
        <w:rPr>
          <w:rFonts w:hint="eastAsia"/>
        </w:rPr>
        <w:t>可能出現的問題</w:t>
      </w:r>
      <w:r w:rsidR="00E67B9B" w:rsidRPr="00E67B9B">
        <w:t>，也</w:t>
      </w:r>
      <w:r w:rsidR="00124312">
        <w:rPr>
          <w:rFonts w:hint="eastAsia"/>
        </w:rPr>
        <w:t>解決</w:t>
      </w:r>
      <w:r w:rsidR="00E67B9B" w:rsidRPr="00E67B9B">
        <w:t>傳統人工作業中常見的錯誤與</w:t>
      </w:r>
      <w:r w:rsidR="007070FA">
        <w:rPr>
          <w:rFonts w:hint="eastAsia"/>
        </w:rPr>
        <w:t>供應鏈</w:t>
      </w:r>
      <w:r w:rsidR="00E67B9B" w:rsidRPr="00E67B9B">
        <w:t>溝通瓶頸。</w:t>
      </w:r>
    </w:p>
    <w:p w14:paraId="164D3117" w14:textId="3A29123E" w:rsidR="00F510B0" w:rsidRPr="00F510B0" w:rsidRDefault="00EC6090" w:rsidP="004B79E3">
      <w:pPr>
        <w:ind w:firstLine="480"/>
      </w:pPr>
      <w:r>
        <w:rPr>
          <w:rFonts w:hint="eastAsia"/>
        </w:rPr>
        <w:t>frontier</w:t>
      </w:r>
      <w:r w:rsidR="00E67B9B" w:rsidRPr="00E67B9B">
        <w:t>希望藉由數位科技的導入與落地實踐，</w:t>
      </w:r>
      <w:r w:rsidR="008203E2">
        <w:rPr>
          <w:rFonts w:hint="eastAsia"/>
        </w:rPr>
        <w:t>塑造</w:t>
      </w:r>
      <w:r w:rsidR="00E67B9B" w:rsidRPr="00E67B9B">
        <w:t>零浪費、高度協作、智慧化的數位紡織產業新生態系，翻轉產業現況，並為永續發展提供實質助力。</w:t>
      </w:r>
    </w:p>
    <w:p w14:paraId="17FB1A2E" w14:textId="2E784813" w:rsidR="00144A7F" w:rsidRPr="00A93A9A" w:rsidRDefault="00144A7F" w:rsidP="00B24AB9">
      <w:pPr>
        <w:pStyle w:val="aff3"/>
      </w:pPr>
      <w:r w:rsidRPr="00C01F5E">
        <w:rPr>
          <w:rFonts w:hint="eastAsia"/>
        </w:rPr>
        <w:t>「那我們第一個想的是，怎麼樣讓我們不用生產</w:t>
      </w:r>
      <w:r w:rsidR="00234A05">
        <w:rPr>
          <w:rFonts w:hint="eastAsia"/>
        </w:rPr>
        <w:t>、</w:t>
      </w:r>
      <w:r w:rsidRPr="00C01F5E">
        <w:rPr>
          <w:rFonts w:hint="eastAsia"/>
        </w:rPr>
        <w:t>不用寄到</w:t>
      </w:r>
      <w:r w:rsidR="00234A05">
        <w:rPr>
          <w:rFonts w:hint="eastAsia"/>
        </w:rPr>
        <w:t>客戶</w:t>
      </w:r>
      <w:proofErr w:type="gramStart"/>
      <w:r w:rsidRPr="00C01F5E">
        <w:rPr>
          <w:rFonts w:hint="eastAsia"/>
        </w:rPr>
        <w:t>那邊，</w:t>
      </w:r>
      <w:proofErr w:type="gramEnd"/>
      <w:r w:rsidRPr="00C01F5E">
        <w:rPr>
          <w:rFonts w:hint="eastAsia"/>
        </w:rPr>
        <w:t>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材料是一件衣服生產的瓶頸</w:t>
      </w:r>
      <w:r w:rsidR="00256890">
        <w:rPr>
          <w:b/>
          <w:bCs/>
        </w:rPr>
        <w:t>…</w:t>
      </w:r>
      <w:r w:rsidRPr="00E137F4">
        <w:rPr>
          <w:rFonts w:hint="eastAsia"/>
          <w:b/>
          <w:bCs/>
        </w:rPr>
        <w:t>所以生產材料</w:t>
      </w:r>
      <w:r w:rsidR="00234A05">
        <w:rPr>
          <w:rFonts w:hint="eastAsia"/>
          <w:b/>
          <w:bCs/>
        </w:rPr>
        <w:t>時間也很長</w:t>
      </w:r>
      <w:r w:rsidRPr="00E137F4">
        <w:rPr>
          <w:rFonts w:hint="eastAsia"/>
          <w:b/>
          <w:bCs/>
        </w:rPr>
        <w:t>的，所以就是怎麼樣讓材料先完成？我剛剛</w:t>
      </w:r>
      <w:proofErr w:type="gramStart"/>
      <w:r w:rsidRPr="00E137F4">
        <w:rPr>
          <w:rFonts w:hint="eastAsia"/>
          <w:b/>
          <w:bCs/>
        </w:rPr>
        <w:t>所說的</w:t>
      </w:r>
      <w:proofErr w:type="gramEnd"/>
      <w:r w:rsidRPr="00E137F4">
        <w:rPr>
          <w:rFonts w:hint="eastAsia"/>
          <w:b/>
          <w:bCs/>
        </w:rPr>
        <w:t>，做之前、生產之前就給客戶看到，是我們想要解決的第一個最大的痛點。</w:t>
      </w:r>
      <w:r w:rsidRPr="00D21F07">
        <w:rPr>
          <w:rFonts w:hint="eastAsia"/>
        </w:rPr>
        <w:t>」</w:t>
      </w:r>
      <w:r w:rsidR="00B37E7B">
        <w:rPr>
          <w:rFonts w:hint="eastAsia"/>
          <w:color w:val="auto"/>
        </w:rPr>
        <w:t>（</w:t>
      </w:r>
      <w:r w:rsidR="006E36DD">
        <w:rPr>
          <w:color w:val="auto"/>
        </w:rPr>
        <w:t>李菁</w:t>
      </w:r>
      <w:r w:rsidRPr="00D21F07">
        <w:rPr>
          <w:color w:val="auto"/>
        </w:rPr>
        <w:t xml:space="preserve"> </w:t>
      </w:r>
      <w:r w:rsidRPr="00D21F07">
        <w:rPr>
          <w:rFonts w:hint="eastAsia"/>
          <w:color w:val="auto"/>
        </w:rPr>
        <w:t>執行長，2025訪談資料</w:t>
      </w:r>
      <w:r w:rsidR="00B37E7B">
        <w:rPr>
          <w:rFonts w:hint="eastAsia"/>
          <w:color w:val="auto"/>
        </w:rPr>
        <w:t>）</w:t>
      </w:r>
    </w:p>
    <w:p w14:paraId="521DD4FF" w14:textId="77777777" w:rsidR="00144A7F" w:rsidRPr="00144A7F" w:rsidRDefault="00144A7F" w:rsidP="00144A7F">
      <w:pPr>
        <w:ind w:firstLine="480"/>
      </w:pPr>
    </w:p>
    <w:p w14:paraId="03829FCA" w14:textId="77777777" w:rsidR="001A7C22" w:rsidRPr="00AB396B" w:rsidRDefault="001A7C22" w:rsidP="001A7C22">
      <w:pPr>
        <w:pStyle w:val="2"/>
        <w:rPr>
          <w:rFonts w:eastAsia="新細明體"/>
        </w:rPr>
      </w:pPr>
      <w:bookmarkStart w:id="47" w:name="_Toc198134385"/>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proofErr w:type="gramStart"/>
            <w:r w:rsidRPr="00850A1F">
              <w:rPr>
                <w:rFonts w:hint="eastAsia"/>
              </w:rPr>
              <w:t>資安與</w:t>
            </w:r>
            <w:proofErr w:type="gramEnd"/>
            <w:r w:rsidRPr="00850A1F">
              <w:rPr>
                <w:rFonts w:hint="eastAsia"/>
              </w:rPr>
              <w:t>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lastRenderedPageBreak/>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18E56D94" w:rsidR="001A7C22" w:rsidRDefault="001A7C22" w:rsidP="001A7C22">
      <w:pPr>
        <w:pStyle w:val="2"/>
      </w:pPr>
      <w:bookmarkStart w:id="48" w:name="_Toc198134386"/>
      <w:r>
        <w:rPr>
          <w:rFonts w:hint="eastAsia"/>
        </w:rPr>
        <w:t>階段一、</w:t>
      </w:r>
      <w:r w:rsidR="00B37E7B">
        <w:rPr>
          <w:bCs/>
        </w:rPr>
        <w:t>「</w:t>
      </w:r>
      <w:r w:rsidR="009A76C1">
        <w:rPr>
          <w:rFonts w:hint="eastAsia"/>
        </w:rPr>
        <w:t>開源與協作</w:t>
      </w:r>
      <w:r w:rsidR="00B37E7B">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77777777" w:rsidR="001A7C22" w:rsidRPr="00126CE6" w:rsidRDefault="001A7C22" w:rsidP="001A7C22">
            <w:pPr>
              <w:pStyle w:val="aa"/>
              <w:widowControl/>
              <w:numPr>
                <w:ilvl w:val="0"/>
                <w:numId w:val="74"/>
              </w:numPr>
              <w:spacing w:after="160" w:line="278" w:lineRule="auto"/>
              <w:ind w:firstLineChars="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p>
          <w:p w14:paraId="13B801FA" w14:textId="77777777" w:rsidR="001A7C22" w:rsidRPr="00804CB3" w:rsidRDefault="001A7C22" w:rsidP="001A7C22">
            <w:pPr>
              <w:pStyle w:val="aa"/>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15308640"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019B0219"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7777777" w:rsidR="001A7C22" w:rsidRPr="004D66D2" w:rsidRDefault="001A7C22" w:rsidP="001A7C22">
            <w:pPr>
              <w:pStyle w:val="aa"/>
              <w:widowControl/>
              <w:numPr>
                <w:ilvl w:val="0"/>
                <w:numId w:val="74"/>
              </w:numPr>
              <w:ind w:firstLineChars="0"/>
              <w:jc w:val="both"/>
              <w:rPr>
                <w:rFonts w:eastAsia="新細明體"/>
              </w:rPr>
            </w:pPr>
            <w:r>
              <w:rPr>
                <w:rFonts w:hint="eastAsia"/>
              </w:rPr>
              <w:t>透過創新科技協助紡織產業數位轉型</w:t>
            </w:r>
          </w:p>
          <w:p w14:paraId="6A0FFAAF" w14:textId="5694C131" w:rsidR="001A7C22" w:rsidRPr="005B27FF" w:rsidRDefault="001A7C22" w:rsidP="001A7C22">
            <w:pPr>
              <w:pStyle w:val="aa"/>
              <w:widowControl/>
              <w:numPr>
                <w:ilvl w:val="0"/>
                <w:numId w:val="74"/>
              </w:numPr>
              <w:ind w:firstLineChars="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p>
          <w:p w14:paraId="0210ECE9" w14:textId="77777777" w:rsidR="001A7C22" w:rsidRPr="00012A8F" w:rsidRDefault="001A7C22" w:rsidP="001A7C22">
            <w:pPr>
              <w:pStyle w:val="aa"/>
              <w:widowControl/>
              <w:numPr>
                <w:ilvl w:val="0"/>
                <w:numId w:val="74"/>
              </w:numPr>
              <w:ind w:firstLineChars="0"/>
              <w:jc w:val="both"/>
              <w:rPr>
                <w:rFonts w:eastAsia="新細明體"/>
              </w:rPr>
            </w:pPr>
            <w:r>
              <w:rPr>
                <w:rFonts w:hint="eastAsia"/>
              </w:rPr>
              <w:t>提升整體生產效率、降低資源浪費</w:t>
            </w:r>
          </w:p>
          <w:p w14:paraId="5E5D583F" w14:textId="77777777" w:rsidR="001A7C22" w:rsidRPr="00126CE6" w:rsidRDefault="001A7C22" w:rsidP="001A7C22">
            <w:pPr>
              <w:pStyle w:val="aa"/>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1A7C22" w14:paraId="0CAD5B7A" w14:textId="77777777" w:rsidTr="00591030">
        <w:tc>
          <w:tcPr>
            <w:tcW w:w="1136" w:type="dxa"/>
            <w:gridSpan w:val="2"/>
            <w:vAlign w:val="center"/>
          </w:tcPr>
          <w:p w14:paraId="6BE9F1F3" w14:textId="77777777" w:rsidR="001A7C22" w:rsidRDefault="001A7C22" w:rsidP="00591030">
            <w:pPr>
              <w:ind w:firstLineChars="0" w:firstLine="0"/>
              <w:jc w:val="center"/>
            </w:pPr>
            <w:r w:rsidRPr="002D6F80">
              <w:rPr>
                <w:rFonts w:ascii="標楷體" w:hAnsi="標楷體" w:hint="eastAsia"/>
              </w:rPr>
              <w:t>目的</w:t>
            </w:r>
          </w:p>
        </w:tc>
        <w:tc>
          <w:tcPr>
            <w:tcW w:w="7160" w:type="dxa"/>
            <w:vAlign w:val="center"/>
          </w:tcPr>
          <w:p w14:paraId="08F3D970" w14:textId="77777777" w:rsidR="001A7C22" w:rsidRPr="00B45267" w:rsidRDefault="001A7C22" w:rsidP="001A7C22">
            <w:pPr>
              <w:pStyle w:val="aa"/>
              <w:widowControl/>
              <w:numPr>
                <w:ilvl w:val="0"/>
                <w:numId w:val="79"/>
              </w:numPr>
              <w:ind w:firstLineChars="0"/>
              <w:jc w:val="both"/>
              <w:rPr>
                <w:rFonts w:eastAsia="新細明體"/>
              </w:rPr>
            </w:pPr>
            <w:r w:rsidRPr="009A077C">
              <w:t>協助傳統產業導入創新科技，提升應變能力</w:t>
            </w:r>
          </w:p>
          <w:p w14:paraId="0DE94F5E" w14:textId="77777777" w:rsidR="001A7C22" w:rsidRPr="003D633E" w:rsidRDefault="001A7C22" w:rsidP="001A7C22">
            <w:pPr>
              <w:pStyle w:val="aa"/>
              <w:widowControl/>
              <w:numPr>
                <w:ilvl w:val="0"/>
                <w:numId w:val="79"/>
              </w:numPr>
              <w:ind w:firstLineChars="0"/>
              <w:jc w:val="both"/>
              <w:rPr>
                <w:rFonts w:eastAsia="新細明體"/>
              </w:rPr>
            </w:pPr>
            <w:r w:rsidRPr="009A17F1">
              <w:t>透過數位創新平台功能，回應產業需求</w:t>
            </w:r>
            <w:r>
              <w:rPr>
                <w:rFonts w:hint="eastAsia"/>
              </w:rPr>
              <w:t>並</w:t>
            </w:r>
            <w:r w:rsidRPr="009A17F1">
              <w:t>解決困境</w:t>
            </w:r>
          </w:p>
          <w:p w14:paraId="4A968D08" w14:textId="77777777" w:rsidR="001A7C22" w:rsidRPr="00413CB6" w:rsidRDefault="001A7C22" w:rsidP="001A7C22">
            <w:pPr>
              <w:pStyle w:val="aa"/>
              <w:widowControl/>
              <w:numPr>
                <w:ilvl w:val="0"/>
                <w:numId w:val="79"/>
              </w:numPr>
              <w:ind w:firstLineChars="0"/>
              <w:jc w:val="both"/>
              <w:rPr>
                <w:rFonts w:eastAsia="新細明體"/>
              </w:rPr>
            </w:pPr>
            <w:r w:rsidRPr="00700D11">
              <w:t>建立數位紡織產業生態系，</w:t>
            </w:r>
            <w:r w:rsidRPr="00202081">
              <w:t>推動設計創新與</w:t>
            </w:r>
            <w:r>
              <w:rPr>
                <w:rFonts w:hint="eastAsia"/>
              </w:rPr>
              <w:t>供應鏈協作</w:t>
            </w:r>
          </w:p>
        </w:tc>
      </w:tr>
    </w:tbl>
    <w:p w14:paraId="3146F576" w14:textId="77777777" w:rsidR="001A7C22" w:rsidRPr="004164D9" w:rsidRDefault="001A7C22" w:rsidP="001A7C22">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1A7C22" w14:paraId="635659CF" w14:textId="77777777" w:rsidTr="00591030">
        <w:tc>
          <w:tcPr>
            <w:tcW w:w="1164" w:type="dxa"/>
            <w:gridSpan w:val="2"/>
            <w:vAlign w:val="center"/>
          </w:tcPr>
          <w:p w14:paraId="0A43824B"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5AEA233A" w14:textId="77777777" w:rsidR="001A7C22" w:rsidRDefault="001A7C22" w:rsidP="00591030">
            <w:pPr>
              <w:ind w:firstLineChars="0" w:firstLine="0"/>
              <w:jc w:val="center"/>
            </w:pPr>
            <w:r w:rsidRPr="002D6F80">
              <w:rPr>
                <w:rFonts w:ascii="標楷體" w:hAnsi="標楷體" w:hint="eastAsia"/>
              </w:rPr>
              <w:t>觀察重點</w:t>
            </w:r>
          </w:p>
        </w:tc>
      </w:tr>
      <w:tr w:rsidR="001A7C22" w14:paraId="5CDBED29" w14:textId="77777777" w:rsidTr="00591030">
        <w:tc>
          <w:tcPr>
            <w:tcW w:w="582" w:type="dxa"/>
            <w:textDirection w:val="tbRlV"/>
            <w:vAlign w:val="center"/>
          </w:tcPr>
          <w:p w14:paraId="02C05011" w14:textId="77777777" w:rsidR="001A7C22" w:rsidRDefault="001A7C22" w:rsidP="00591030">
            <w:pPr>
              <w:ind w:left="113" w:right="113" w:firstLineChars="0" w:firstLine="0"/>
              <w:jc w:val="center"/>
            </w:pPr>
            <w:r>
              <w:rPr>
                <w:rFonts w:hint="eastAsia"/>
              </w:rPr>
              <w:t>制定</w:t>
            </w:r>
          </w:p>
        </w:tc>
        <w:tc>
          <w:tcPr>
            <w:tcW w:w="582" w:type="dxa"/>
            <w:textDirection w:val="tbRlV"/>
            <w:vAlign w:val="center"/>
          </w:tcPr>
          <w:p w14:paraId="26CC44F0"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057D7DD7"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3A5152A2" w14:textId="77777777" w:rsidR="001A7C22" w:rsidRDefault="001A7C22" w:rsidP="00591030">
            <w:pPr>
              <w:ind w:firstLineChars="0" w:firstLine="0"/>
              <w:jc w:val="center"/>
            </w:pPr>
            <w:r w:rsidRPr="002D6F80">
              <w:rPr>
                <w:rFonts w:ascii="標楷體" w:hAnsi="標楷體" w:hint="eastAsia"/>
              </w:rPr>
              <w:t>企業能力</w:t>
            </w:r>
          </w:p>
        </w:tc>
      </w:tr>
    </w:tbl>
    <w:p w14:paraId="2601A4DF" w14:textId="77777777" w:rsidR="006F0BE3" w:rsidRDefault="006F0BE3">
      <w:pPr>
        <w:ind w:firstLine="480"/>
      </w:pPr>
      <w:r>
        <w:br w:type="page"/>
      </w:r>
    </w:p>
    <w:tbl>
      <w:tblPr>
        <w:tblStyle w:val="aff0"/>
        <w:tblW w:w="0" w:type="auto"/>
        <w:tblLook w:val="04A0" w:firstRow="1" w:lastRow="0" w:firstColumn="1" w:lastColumn="0" w:noHBand="0" w:noVBand="1"/>
      </w:tblPr>
      <w:tblGrid>
        <w:gridCol w:w="582"/>
        <w:gridCol w:w="582"/>
        <w:gridCol w:w="3692"/>
        <w:gridCol w:w="3440"/>
      </w:tblGrid>
      <w:tr w:rsidR="001A7C22" w14:paraId="1DADDAE2" w14:textId="77777777" w:rsidTr="00591030">
        <w:trPr>
          <w:trHeight w:val="384"/>
        </w:trPr>
        <w:tc>
          <w:tcPr>
            <w:tcW w:w="582" w:type="dxa"/>
            <w:vMerge w:val="restart"/>
            <w:textDirection w:val="tbRlV"/>
            <w:vAlign w:val="center"/>
          </w:tcPr>
          <w:p w14:paraId="7C2635B4" w14:textId="06C74729" w:rsidR="001A7C22" w:rsidRDefault="001A7C22" w:rsidP="00591030">
            <w:pPr>
              <w:ind w:left="113" w:right="113" w:firstLineChars="0" w:firstLine="0"/>
              <w:jc w:val="center"/>
            </w:pPr>
          </w:p>
        </w:tc>
        <w:tc>
          <w:tcPr>
            <w:tcW w:w="582" w:type="dxa"/>
            <w:textDirection w:val="tbRlV"/>
            <w:vAlign w:val="center"/>
          </w:tcPr>
          <w:p w14:paraId="60E7253D" w14:textId="77777777" w:rsidR="001A7C22" w:rsidRDefault="001A7C22" w:rsidP="00591030">
            <w:pPr>
              <w:ind w:left="113" w:right="113" w:firstLineChars="0" w:firstLine="0"/>
              <w:jc w:val="center"/>
            </w:pPr>
          </w:p>
        </w:tc>
        <w:tc>
          <w:tcPr>
            <w:tcW w:w="3692" w:type="dxa"/>
            <w:vAlign w:val="center"/>
          </w:tcPr>
          <w:p w14:paraId="675851A9" w14:textId="272576F3" w:rsidR="003877FD" w:rsidRPr="003877FD" w:rsidRDefault="00D64C36" w:rsidP="0081574B">
            <w:pPr>
              <w:widowControl/>
              <w:numPr>
                <w:ilvl w:val="0"/>
                <w:numId w:val="85"/>
              </w:numPr>
              <w:ind w:firstLineChars="0"/>
              <w:textAlignment w:val="baseline"/>
              <w:rPr>
                <w:rFonts w:ascii="標楷體" w:hAnsi="標楷體" w:cs="新細明體"/>
                <w:color w:val="000000"/>
                <w:kern w:val="0"/>
                <w14:ligatures w14:val="none"/>
              </w:rPr>
            </w:pPr>
            <w:r>
              <w:rPr>
                <w:rFonts w:ascii="標楷體" w:hAnsi="標楷體" w:hint="eastAsia"/>
                <w:color w:val="000000"/>
              </w:rPr>
              <w:t>傳統營運模式</w:t>
            </w:r>
            <w:r w:rsidR="003877FD">
              <w:rPr>
                <w:rFonts w:ascii="標楷體" w:hAnsi="標楷體" w:hint="eastAsia"/>
                <w:color w:val="000000"/>
              </w:rPr>
              <w:t>受</w:t>
            </w:r>
            <w:proofErr w:type="gramStart"/>
            <w:r w:rsidR="003877FD">
              <w:rPr>
                <w:rFonts w:ascii="標楷體" w:hAnsi="標楷體" w:hint="eastAsia"/>
                <w:color w:val="000000"/>
              </w:rPr>
              <w:t>實體樣布運輸</w:t>
            </w:r>
            <w:proofErr w:type="gramEnd"/>
            <w:r w:rsidR="003877FD">
              <w:rPr>
                <w:rFonts w:ascii="標楷體" w:hAnsi="標楷體" w:hint="eastAsia"/>
                <w:color w:val="000000"/>
              </w:rPr>
              <w:t>影響、生產週期長</w:t>
            </w:r>
          </w:p>
          <w:p w14:paraId="192600FC" w14:textId="77777777" w:rsidR="002E1B36" w:rsidRDefault="0081574B" w:rsidP="002E1B36">
            <w:pPr>
              <w:widowControl/>
              <w:numPr>
                <w:ilvl w:val="0"/>
                <w:numId w:val="85"/>
              </w:numPr>
              <w:ind w:firstLineChars="0"/>
              <w:textAlignment w:val="baseline"/>
              <w:rPr>
                <w:rFonts w:ascii="標楷體" w:hAnsi="標楷體" w:cs="新細明體"/>
                <w:color w:val="000000"/>
                <w:kern w:val="0"/>
                <w14:ligatures w14:val="none"/>
              </w:rPr>
            </w:pPr>
            <w:r w:rsidRPr="0081574B">
              <w:rPr>
                <w:rFonts w:ascii="標楷體" w:hAnsi="標楷體" w:cs="新細明體" w:hint="eastAsia"/>
                <w:color w:val="000000"/>
                <w:kern w:val="0"/>
                <w14:ligatures w14:val="none"/>
              </w:rPr>
              <w:t>高庫存、資源浪費問題</w:t>
            </w:r>
          </w:p>
          <w:p w14:paraId="7C57AA8F" w14:textId="460DC406" w:rsidR="001D4619" w:rsidRPr="001D4619" w:rsidRDefault="0081574B" w:rsidP="002E1B36">
            <w:pPr>
              <w:widowControl/>
              <w:numPr>
                <w:ilvl w:val="0"/>
                <w:numId w:val="85"/>
              </w:numPr>
              <w:ind w:firstLineChars="0"/>
              <w:textAlignment w:val="baseline"/>
              <w:rPr>
                <w:rFonts w:ascii="標楷體" w:hAnsi="標楷體" w:cs="新細明體"/>
                <w:color w:val="000000"/>
                <w:kern w:val="0"/>
                <w14:ligatures w14:val="none"/>
              </w:rPr>
            </w:pPr>
            <w:r w:rsidRPr="0081574B">
              <w:rPr>
                <w:rFonts w:ascii="標楷體" w:hAnsi="標楷體" w:cs="新細明體" w:hint="eastAsia"/>
                <w:color w:val="000000"/>
                <w:kern w:val="0"/>
                <w14:ligatures w14:val="none"/>
              </w:rPr>
              <w:t>人工作業隱患</w:t>
            </w:r>
          </w:p>
        </w:tc>
        <w:tc>
          <w:tcPr>
            <w:tcW w:w="3440" w:type="dxa"/>
            <w:vAlign w:val="center"/>
          </w:tcPr>
          <w:p w14:paraId="4D5B8840" w14:textId="5C3BE5C2" w:rsidR="006F0BE3" w:rsidRPr="001819BB" w:rsidRDefault="006F0BE3" w:rsidP="00A23230">
            <w:pPr>
              <w:pStyle w:val="aff8"/>
              <w:numPr>
                <w:ilvl w:val="0"/>
                <w:numId w:val="85"/>
              </w:numPr>
              <w:rPr>
                <w:b/>
                <w:bCs/>
              </w:rPr>
            </w:pPr>
            <w:r w:rsidRPr="001819BB">
              <w:rPr>
                <w:b/>
                <w:bCs/>
              </w:rPr>
              <w:t>初步技術與平台雛型建立</w:t>
            </w:r>
          </w:p>
          <w:p w14:paraId="4000114D" w14:textId="75FC9541" w:rsidR="006F0BE3" w:rsidRDefault="007D4AD1" w:rsidP="00A23230">
            <w:pPr>
              <w:pStyle w:val="aff8"/>
              <w:numPr>
                <w:ilvl w:val="0"/>
                <w:numId w:val="85"/>
              </w:numPr>
            </w:pPr>
            <w:r>
              <w:rPr>
                <w:b/>
                <w:bCs/>
              </w:rPr>
              <w:t>經營策略</w:t>
            </w:r>
            <w:r w:rsidR="006F0BE3">
              <w:rPr>
                <w:rFonts w:hint="eastAsia"/>
              </w:rPr>
              <w:t>：</w:t>
            </w:r>
            <w:r w:rsidR="006F0BE3">
              <w:t>從自用</w:t>
            </w:r>
            <w:r w:rsidR="001A28E3">
              <w:rPr>
                <w:rFonts w:hint="eastAsia"/>
              </w:rPr>
              <w:t>數位布片</w:t>
            </w:r>
            <w:r w:rsidR="00CE6B5A">
              <w:rPr>
                <w:rFonts w:hint="eastAsia"/>
              </w:rPr>
              <w:t>掃描</w:t>
            </w:r>
            <w:r w:rsidR="006F0BE3">
              <w:t>工具轉向</w:t>
            </w:r>
            <w:r w:rsidR="001A28E3">
              <w:rPr>
                <w:rFonts w:hint="eastAsia"/>
              </w:rPr>
              <w:t>商業化的</w:t>
            </w:r>
            <w:r w:rsidR="006F0BE3">
              <w:t>平台經營模式</w:t>
            </w:r>
          </w:p>
          <w:p w14:paraId="412E0620" w14:textId="03D14169" w:rsidR="001A7C22" w:rsidRPr="00A23230" w:rsidRDefault="006F0BE3" w:rsidP="006F0BE3">
            <w:pPr>
              <w:pStyle w:val="aff8"/>
              <w:numPr>
                <w:ilvl w:val="0"/>
                <w:numId w:val="85"/>
              </w:numPr>
            </w:pPr>
            <w:r w:rsidRPr="001819BB">
              <w:rPr>
                <w:b/>
                <w:bCs/>
              </w:rPr>
              <w:t>資源整合與分配</w:t>
            </w:r>
            <w:r>
              <w:rPr>
                <w:rFonts w:hint="eastAsia"/>
              </w:rPr>
              <w:t>：</w:t>
            </w:r>
            <w:r>
              <w:t>技術與</w:t>
            </w:r>
            <w:r w:rsidR="00793D00">
              <w:rPr>
                <w:rFonts w:hint="eastAsia"/>
              </w:rPr>
              <w:t>過去</w:t>
            </w:r>
            <w:r>
              <w:t>產業經驗整合，</w:t>
            </w:r>
            <w:r w:rsidR="00793D00">
              <w:rPr>
                <w:rFonts w:hint="eastAsia"/>
              </w:rPr>
              <w:t>開發</w:t>
            </w:r>
            <w:r>
              <w:t>數位</w:t>
            </w:r>
            <w:r w:rsidR="001A28E3">
              <w:rPr>
                <w:rFonts w:hint="eastAsia"/>
              </w:rPr>
              <w:t>創新協作平台</w:t>
            </w:r>
          </w:p>
        </w:tc>
      </w:tr>
      <w:tr w:rsidR="001A7C22" w14:paraId="2DE61D62" w14:textId="77777777" w:rsidTr="00591030">
        <w:tc>
          <w:tcPr>
            <w:tcW w:w="582" w:type="dxa"/>
            <w:vMerge/>
            <w:textDirection w:val="tbRlV"/>
            <w:vAlign w:val="center"/>
          </w:tcPr>
          <w:p w14:paraId="31B2E11A" w14:textId="77777777" w:rsidR="001A7C22" w:rsidRDefault="001A7C22" w:rsidP="00591030">
            <w:pPr>
              <w:ind w:left="113" w:right="113" w:firstLineChars="0" w:firstLine="0"/>
              <w:jc w:val="center"/>
            </w:pPr>
          </w:p>
        </w:tc>
        <w:tc>
          <w:tcPr>
            <w:tcW w:w="582" w:type="dxa"/>
            <w:vMerge w:val="restart"/>
            <w:textDirection w:val="tbRlV"/>
            <w:vAlign w:val="center"/>
          </w:tcPr>
          <w:p w14:paraId="3672637C"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5D5F58FF"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6DEA50D8" w14:textId="77777777" w:rsidTr="00591030">
        <w:tc>
          <w:tcPr>
            <w:tcW w:w="582" w:type="dxa"/>
            <w:vMerge/>
            <w:vAlign w:val="center"/>
          </w:tcPr>
          <w:p w14:paraId="7001FDE8" w14:textId="77777777" w:rsidR="001A7C22" w:rsidRDefault="001A7C22" w:rsidP="00591030">
            <w:pPr>
              <w:ind w:firstLineChars="0" w:firstLine="0"/>
              <w:jc w:val="center"/>
            </w:pPr>
          </w:p>
        </w:tc>
        <w:tc>
          <w:tcPr>
            <w:tcW w:w="582" w:type="dxa"/>
            <w:vMerge/>
            <w:vAlign w:val="center"/>
          </w:tcPr>
          <w:p w14:paraId="1776AE29" w14:textId="77777777" w:rsidR="001A7C22" w:rsidRDefault="001A7C22" w:rsidP="00591030">
            <w:pPr>
              <w:ind w:firstLineChars="0" w:firstLine="0"/>
              <w:jc w:val="center"/>
            </w:pPr>
          </w:p>
        </w:tc>
        <w:tc>
          <w:tcPr>
            <w:tcW w:w="3692" w:type="dxa"/>
            <w:vAlign w:val="center"/>
          </w:tcPr>
          <w:p w14:paraId="3F041E8E"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C150840" w14:textId="77777777" w:rsidR="001A7C22" w:rsidRDefault="001A7C22" w:rsidP="00591030">
            <w:pPr>
              <w:ind w:firstLineChars="0" w:firstLine="0"/>
              <w:jc w:val="center"/>
            </w:pPr>
            <w:r w:rsidRPr="002D6F80">
              <w:rPr>
                <w:rFonts w:ascii="標楷體" w:hAnsi="標楷體" w:hint="eastAsia"/>
              </w:rPr>
              <w:t>機會</w:t>
            </w:r>
          </w:p>
        </w:tc>
      </w:tr>
      <w:tr w:rsidR="001A7C22" w14:paraId="13AC81A2" w14:textId="77777777" w:rsidTr="00591030">
        <w:tc>
          <w:tcPr>
            <w:tcW w:w="582" w:type="dxa"/>
            <w:vMerge/>
            <w:vAlign w:val="center"/>
          </w:tcPr>
          <w:p w14:paraId="512C6741" w14:textId="77777777" w:rsidR="001A7C22" w:rsidRDefault="001A7C22" w:rsidP="00591030">
            <w:pPr>
              <w:ind w:firstLineChars="0" w:firstLine="0"/>
              <w:jc w:val="center"/>
            </w:pPr>
          </w:p>
        </w:tc>
        <w:tc>
          <w:tcPr>
            <w:tcW w:w="582" w:type="dxa"/>
            <w:vMerge/>
            <w:vAlign w:val="center"/>
          </w:tcPr>
          <w:p w14:paraId="2F81FAF6" w14:textId="77777777" w:rsidR="001A7C22" w:rsidRDefault="001A7C22" w:rsidP="00591030">
            <w:pPr>
              <w:ind w:firstLineChars="0" w:firstLine="0"/>
              <w:jc w:val="center"/>
            </w:pPr>
          </w:p>
        </w:tc>
        <w:tc>
          <w:tcPr>
            <w:tcW w:w="7132" w:type="dxa"/>
            <w:gridSpan w:val="2"/>
            <w:vAlign w:val="center"/>
          </w:tcPr>
          <w:p w14:paraId="72F4D670" w14:textId="43258CE8" w:rsidR="00C12444" w:rsidRPr="00C12444" w:rsidRDefault="00C12444" w:rsidP="00562C42">
            <w:pPr>
              <w:pStyle w:val="aff8"/>
              <w:rPr>
                <w:rFonts w:ascii="標楷體" w:hAnsi="標楷體" w:cs="新細明體"/>
                <w:color w:val="000000"/>
                <w:kern w:val="0"/>
                <w14:ligatures w14:val="none"/>
              </w:rPr>
            </w:pPr>
            <w:r>
              <w:rPr>
                <w:rStyle w:val="af"/>
              </w:rPr>
              <w:t>掃描技術</w:t>
            </w:r>
            <w:r>
              <w:t>：透過</w:t>
            </w:r>
            <w:r>
              <w:rPr>
                <w:rFonts w:hint="eastAsia"/>
              </w:rPr>
              <w:t>穩定且</w:t>
            </w:r>
            <w:r>
              <w:t>標準化掃描流程精</w:t>
            </w:r>
            <w:proofErr w:type="gramStart"/>
            <w:r>
              <w:t>準</w:t>
            </w:r>
            <w:proofErr w:type="gramEnd"/>
            <w:r>
              <w:t>呈現布料紋理與材質，取代人工記憶與實體管理，</w:t>
            </w:r>
            <w:proofErr w:type="gramStart"/>
            <w:r>
              <w:t>減少</w:t>
            </w:r>
            <w:r>
              <w:rPr>
                <w:rFonts w:hint="eastAsia"/>
              </w:rPr>
              <w:t>撿布</w:t>
            </w:r>
            <w:r>
              <w:t>出錯</w:t>
            </w:r>
            <w:proofErr w:type="gramEnd"/>
            <w:r>
              <w:t>與</w:t>
            </w:r>
            <w:r>
              <w:rPr>
                <w:rFonts w:hint="eastAsia"/>
              </w:rPr>
              <w:t>業務流程</w:t>
            </w:r>
            <w:r>
              <w:t>依賴</w:t>
            </w:r>
            <w:proofErr w:type="gramStart"/>
            <w:r>
              <w:rPr>
                <w:rFonts w:hint="eastAsia"/>
              </w:rPr>
              <w:t>實體</w:t>
            </w:r>
            <w:r>
              <w:t>樣布</w:t>
            </w:r>
            <w:r>
              <w:rPr>
                <w:rFonts w:hint="eastAsia"/>
              </w:rPr>
              <w:t>進行</w:t>
            </w:r>
            <w:proofErr w:type="gramEnd"/>
            <w:r>
              <w:rPr>
                <w:rFonts w:hint="eastAsia"/>
              </w:rPr>
              <w:t>推廣</w:t>
            </w:r>
            <w:r>
              <w:t>的困擾。</w:t>
            </w:r>
          </w:p>
          <w:p w14:paraId="2E3B8136" w14:textId="23E65E67" w:rsidR="004A45CD" w:rsidRPr="004A45CD" w:rsidRDefault="004A45CD" w:rsidP="00562C42">
            <w:pPr>
              <w:pStyle w:val="aff8"/>
              <w:rPr>
                <w:rFonts w:ascii="標楷體" w:hAnsi="標楷體" w:cs="新細明體"/>
                <w:color w:val="000000"/>
                <w:kern w:val="0"/>
                <w14:ligatures w14:val="none"/>
              </w:rPr>
            </w:pPr>
            <w:r w:rsidRPr="00C12444">
              <w:rPr>
                <w:rFonts w:ascii="標楷體" w:hAnsi="標楷體" w:cs="新細明體" w:hint="eastAsia"/>
                <w:b/>
                <w:bCs/>
                <w:color w:val="000000"/>
                <w:kern w:val="0"/>
                <w14:ligatures w14:val="none"/>
              </w:rPr>
              <w:t>AI模型</w:t>
            </w:r>
            <w:r w:rsidRPr="004A45CD">
              <w:rPr>
                <w:rFonts w:ascii="標楷體" w:hAnsi="標楷體" w:cs="新細明體" w:hint="eastAsia"/>
                <w:color w:val="000000"/>
                <w:kern w:val="0"/>
                <w14:ligatures w14:val="none"/>
              </w:rPr>
              <w:t>：</w:t>
            </w:r>
            <w:r w:rsidR="00C12444">
              <w:t>自動辨識花紋、色彩、布種等特徵，減少人工標記與分類錯誤，使</w:t>
            </w:r>
            <w:r w:rsidR="008166B0">
              <w:rPr>
                <w:rFonts w:hint="eastAsia"/>
              </w:rPr>
              <w:t>資料庫能加速處理大</w:t>
            </w:r>
            <w:r w:rsidR="00057731">
              <w:rPr>
                <w:rFonts w:hint="eastAsia"/>
              </w:rPr>
              <w:t>規模</w:t>
            </w:r>
            <w:r w:rsidR="008166B0">
              <w:rPr>
                <w:rFonts w:hint="eastAsia"/>
              </w:rPr>
              <w:t>資料，為後續數位布片開發各項</w:t>
            </w:r>
            <w:r w:rsidR="0052043A">
              <w:rPr>
                <w:rFonts w:hint="eastAsia"/>
              </w:rPr>
              <w:t>多元</w:t>
            </w:r>
            <w:r w:rsidR="00C12444">
              <w:t>應用</w:t>
            </w:r>
            <w:r w:rsidR="008166B0">
              <w:rPr>
                <w:rFonts w:hint="eastAsia"/>
              </w:rPr>
              <w:t>建立基礎</w:t>
            </w:r>
            <w:r w:rsidRPr="004A45CD">
              <w:rPr>
                <w:rFonts w:ascii="標楷體" w:hAnsi="標楷體" w:cs="新細明體" w:hint="eastAsia"/>
                <w:color w:val="000000"/>
                <w:kern w:val="0"/>
                <w14:ligatures w14:val="none"/>
              </w:rPr>
              <w:t>。</w:t>
            </w:r>
          </w:p>
          <w:p w14:paraId="36748C7A" w14:textId="77777777" w:rsidR="00B26DFC" w:rsidRPr="00B26DFC" w:rsidRDefault="00B26DFC" w:rsidP="00562C42">
            <w:pPr>
              <w:pStyle w:val="aff8"/>
              <w:rPr>
                <w:rFonts w:eastAsia="新細明體"/>
                <w:highlight w:val="yellow"/>
              </w:rPr>
            </w:pPr>
            <w:r>
              <w:rPr>
                <w:rStyle w:val="af"/>
              </w:rPr>
              <w:t>雲端儲存</w:t>
            </w:r>
            <w:r>
              <w:t>：讓不同角色隨時隨地存取相同布料資料，取代紙本傳遞，實現即時共享與協作。</w:t>
            </w:r>
          </w:p>
          <w:p w14:paraId="296B47C1" w14:textId="03D83E66" w:rsidR="001A7C22" w:rsidRPr="005D15F8" w:rsidRDefault="004A45CD" w:rsidP="00562C42">
            <w:pPr>
              <w:pStyle w:val="aff8"/>
              <w:rPr>
                <w:rFonts w:eastAsia="新細明體"/>
                <w:highlight w:val="yellow"/>
              </w:rPr>
            </w:pPr>
            <w:r w:rsidRPr="00562C42">
              <w:rPr>
                <w:rFonts w:ascii="標楷體" w:hAnsi="標楷體" w:cs="新細明體" w:hint="eastAsia"/>
                <w:b/>
                <w:bCs/>
                <w:color w:val="000000"/>
                <w:kern w:val="0"/>
                <w14:ligatures w14:val="none"/>
              </w:rPr>
              <w:t>數位</w:t>
            </w:r>
            <w:proofErr w:type="gramStart"/>
            <w:r w:rsidRPr="00562C42">
              <w:rPr>
                <w:rFonts w:ascii="標楷體" w:hAnsi="標楷體" w:cs="新細明體" w:hint="eastAsia"/>
                <w:b/>
                <w:bCs/>
                <w:color w:val="000000"/>
                <w:kern w:val="0"/>
                <w14:ligatures w14:val="none"/>
              </w:rPr>
              <w:t>平台－社群</w:t>
            </w:r>
            <w:proofErr w:type="gramEnd"/>
            <w:r w:rsidRPr="00562C42">
              <w:rPr>
                <w:rFonts w:ascii="標楷體" w:hAnsi="標楷體" w:cs="新細明體" w:hint="eastAsia"/>
                <w:b/>
                <w:bCs/>
                <w:color w:val="000000"/>
                <w:kern w:val="0"/>
                <w14:ligatures w14:val="none"/>
              </w:rPr>
              <w:t>化與情境化</w:t>
            </w:r>
            <w:r w:rsidRPr="004A45CD">
              <w:rPr>
                <w:rFonts w:ascii="標楷體" w:hAnsi="標楷體" w:cs="新細明體" w:hint="eastAsia"/>
                <w:color w:val="000000"/>
                <w:kern w:val="0"/>
                <w14:ligatures w14:val="none"/>
              </w:rPr>
              <w:t>：</w:t>
            </w:r>
            <w:r w:rsidR="00562C42">
              <w:rPr>
                <w:rFonts w:ascii="標楷體" w:hAnsi="標楷體" w:cs="新細明體" w:hint="eastAsia"/>
                <w:color w:val="000000"/>
                <w:kern w:val="0"/>
                <w14:ligatures w14:val="none"/>
              </w:rPr>
              <w:t>平台開發</w:t>
            </w:r>
            <w:r w:rsidRPr="004A45CD">
              <w:rPr>
                <w:rFonts w:ascii="標楷體" w:hAnsi="標楷體" w:cs="新細明體" w:hint="eastAsia"/>
                <w:color w:val="000000"/>
                <w:kern w:val="0"/>
                <w14:ligatures w14:val="none"/>
              </w:rPr>
              <w:t>工作區、對話看板等</w:t>
            </w:r>
            <w:r w:rsidR="00562C42">
              <w:rPr>
                <w:rFonts w:ascii="標楷體" w:hAnsi="標楷體" w:cs="新細明體" w:hint="eastAsia"/>
                <w:color w:val="000000"/>
                <w:kern w:val="0"/>
                <w14:ligatures w14:val="none"/>
              </w:rPr>
              <w:t>功能</w:t>
            </w:r>
            <w:r w:rsidRPr="004A45CD">
              <w:rPr>
                <w:rFonts w:ascii="標楷體" w:hAnsi="標楷體" w:cs="新細明體" w:hint="eastAsia"/>
                <w:color w:val="000000"/>
                <w:kern w:val="0"/>
                <w14:ligatures w14:val="none"/>
              </w:rPr>
              <w:t>模組，</w:t>
            </w:r>
            <w:r w:rsidR="00F27426">
              <w:rPr>
                <w:rFonts w:ascii="標楷體" w:hAnsi="標楷體" w:cs="新細明體" w:hint="eastAsia"/>
                <w:color w:val="000000"/>
                <w:kern w:val="0"/>
                <w14:ligatures w14:val="none"/>
              </w:rPr>
              <w:t>讓平台成為</w:t>
            </w:r>
            <w:r w:rsidRPr="004A45CD">
              <w:rPr>
                <w:rFonts w:ascii="標楷體" w:hAnsi="標楷體" w:cs="新細明體" w:hint="eastAsia"/>
                <w:color w:val="000000"/>
                <w:kern w:val="0"/>
                <w14:ligatures w14:val="none"/>
              </w:rPr>
              <w:t>設計者、品牌與供應</w:t>
            </w:r>
            <w:proofErr w:type="gramStart"/>
            <w:r w:rsidRPr="004A45CD">
              <w:rPr>
                <w:rFonts w:ascii="標楷體" w:hAnsi="標楷體" w:cs="新細明體" w:hint="eastAsia"/>
                <w:color w:val="000000"/>
                <w:kern w:val="0"/>
                <w14:ligatures w14:val="none"/>
              </w:rPr>
              <w:t>鏈間的情境</w:t>
            </w:r>
            <w:proofErr w:type="gramEnd"/>
            <w:r w:rsidRPr="004A45CD">
              <w:rPr>
                <w:rFonts w:ascii="標楷體" w:hAnsi="標楷體" w:cs="新細明體" w:hint="eastAsia"/>
                <w:color w:val="000000"/>
                <w:kern w:val="0"/>
                <w14:ligatures w14:val="none"/>
              </w:rPr>
              <w:t>式協作空間，提升情感連結與</w:t>
            </w:r>
            <w:r w:rsidR="00454574">
              <w:rPr>
                <w:rFonts w:ascii="標楷體" w:hAnsi="標楷體" w:cs="新細明體" w:hint="eastAsia"/>
                <w:color w:val="000000"/>
                <w:kern w:val="0"/>
                <w14:ligatures w14:val="none"/>
              </w:rPr>
              <w:t>工作</w:t>
            </w:r>
            <w:r w:rsidRPr="004A45CD">
              <w:rPr>
                <w:rFonts w:ascii="標楷體" w:hAnsi="標楷體" w:cs="新細明體" w:hint="eastAsia"/>
                <w:color w:val="000000"/>
                <w:kern w:val="0"/>
                <w14:ligatures w14:val="none"/>
              </w:rPr>
              <w:t>效率。</w:t>
            </w:r>
          </w:p>
        </w:tc>
      </w:tr>
      <w:tr w:rsidR="001A7C22" w14:paraId="4B8E36E1" w14:textId="77777777" w:rsidTr="00591030">
        <w:tc>
          <w:tcPr>
            <w:tcW w:w="582" w:type="dxa"/>
            <w:vMerge/>
            <w:vAlign w:val="center"/>
          </w:tcPr>
          <w:p w14:paraId="5BF5DCC2" w14:textId="77777777" w:rsidR="001A7C22" w:rsidRDefault="001A7C22" w:rsidP="00591030">
            <w:pPr>
              <w:ind w:firstLineChars="0" w:firstLine="0"/>
              <w:jc w:val="center"/>
            </w:pPr>
          </w:p>
        </w:tc>
        <w:tc>
          <w:tcPr>
            <w:tcW w:w="582" w:type="dxa"/>
            <w:vMerge/>
            <w:vAlign w:val="center"/>
          </w:tcPr>
          <w:p w14:paraId="0222E9D1" w14:textId="77777777" w:rsidR="001A7C22" w:rsidRDefault="001A7C22" w:rsidP="00591030">
            <w:pPr>
              <w:ind w:firstLineChars="0" w:firstLine="0"/>
              <w:jc w:val="center"/>
            </w:pPr>
          </w:p>
        </w:tc>
        <w:tc>
          <w:tcPr>
            <w:tcW w:w="7132" w:type="dxa"/>
            <w:gridSpan w:val="2"/>
            <w:vAlign w:val="center"/>
          </w:tcPr>
          <w:p w14:paraId="10709EF1"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5048AAD3" w14:textId="77777777" w:rsidTr="00591030">
        <w:tc>
          <w:tcPr>
            <w:tcW w:w="582" w:type="dxa"/>
            <w:vMerge/>
            <w:vAlign w:val="center"/>
          </w:tcPr>
          <w:p w14:paraId="29DC307A" w14:textId="77777777" w:rsidR="001A7C22" w:rsidRDefault="001A7C22" w:rsidP="00591030">
            <w:pPr>
              <w:ind w:firstLineChars="0" w:firstLine="0"/>
              <w:jc w:val="center"/>
            </w:pPr>
          </w:p>
        </w:tc>
        <w:tc>
          <w:tcPr>
            <w:tcW w:w="582" w:type="dxa"/>
            <w:vMerge/>
            <w:vAlign w:val="center"/>
          </w:tcPr>
          <w:p w14:paraId="7F3C90E2" w14:textId="77777777" w:rsidR="001A7C22" w:rsidRDefault="001A7C22" w:rsidP="00591030">
            <w:pPr>
              <w:ind w:firstLineChars="0" w:firstLine="0"/>
              <w:jc w:val="center"/>
            </w:pPr>
          </w:p>
        </w:tc>
        <w:tc>
          <w:tcPr>
            <w:tcW w:w="3692" w:type="dxa"/>
            <w:vAlign w:val="center"/>
          </w:tcPr>
          <w:p w14:paraId="518F22C4" w14:textId="77777777" w:rsidR="001A7C22" w:rsidRPr="007F334B" w:rsidRDefault="001A7C22" w:rsidP="00591030">
            <w:pPr>
              <w:ind w:firstLineChars="0" w:firstLine="0"/>
              <w:jc w:val="center"/>
              <w:rPr>
                <w:rFonts w:ascii="標楷體" w:hAnsi="標楷體"/>
              </w:rPr>
            </w:pPr>
            <w:r w:rsidRPr="007F334B">
              <w:rPr>
                <w:rFonts w:ascii="標楷體" w:hAnsi="標楷體" w:hint="eastAsia"/>
              </w:rPr>
              <w:t>深耕運用</w:t>
            </w:r>
          </w:p>
        </w:tc>
        <w:tc>
          <w:tcPr>
            <w:tcW w:w="3440" w:type="dxa"/>
            <w:vAlign w:val="center"/>
          </w:tcPr>
          <w:p w14:paraId="7B358BFF" w14:textId="77777777" w:rsidR="001A7C22" w:rsidRPr="007F334B" w:rsidRDefault="001A7C22" w:rsidP="00591030">
            <w:pPr>
              <w:ind w:firstLineChars="0" w:firstLine="0"/>
              <w:jc w:val="center"/>
            </w:pPr>
            <w:r w:rsidRPr="007F334B">
              <w:rPr>
                <w:rFonts w:ascii="標楷體" w:hAnsi="標楷體" w:hint="eastAsia"/>
              </w:rPr>
              <w:t>創新探索</w:t>
            </w:r>
          </w:p>
        </w:tc>
      </w:tr>
      <w:tr w:rsidR="001A7C22" w14:paraId="4CA13667" w14:textId="77777777" w:rsidTr="00591030">
        <w:tc>
          <w:tcPr>
            <w:tcW w:w="582" w:type="dxa"/>
            <w:vMerge/>
            <w:vAlign w:val="center"/>
          </w:tcPr>
          <w:p w14:paraId="0ECE3DCB" w14:textId="77777777" w:rsidR="001A7C22" w:rsidRDefault="001A7C22" w:rsidP="00591030">
            <w:pPr>
              <w:ind w:firstLineChars="0" w:firstLine="0"/>
              <w:jc w:val="center"/>
            </w:pPr>
          </w:p>
        </w:tc>
        <w:tc>
          <w:tcPr>
            <w:tcW w:w="582" w:type="dxa"/>
            <w:vMerge/>
            <w:vAlign w:val="center"/>
          </w:tcPr>
          <w:p w14:paraId="19253FC2" w14:textId="77777777" w:rsidR="001A7C22" w:rsidRDefault="001A7C22" w:rsidP="00591030">
            <w:pPr>
              <w:ind w:firstLineChars="0" w:firstLine="0"/>
              <w:jc w:val="center"/>
            </w:pPr>
          </w:p>
        </w:tc>
        <w:tc>
          <w:tcPr>
            <w:tcW w:w="3692" w:type="dxa"/>
            <w:vAlign w:val="center"/>
          </w:tcPr>
          <w:p w14:paraId="6493EF13" w14:textId="77777777" w:rsidR="00954584" w:rsidRPr="00954584" w:rsidRDefault="00954584" w:rsidP="001A7C22">
            <w:pPr>
              <w:pStyle w:val="aa"/>
              <w:widowControl/>
              <w:numPr>
                <w:ilvl w:val="0"/>
                <w:numId w:val="76"/>
              </w:numPr>
              <w:ind w:firstLineChars="0"/>
              <w:jc w:val="both"/>
            </w:pPr>
            <w:r>
              <w:rPr>
                <w:rFonts w:ascii="Arial" w:hAnsi="Arial" w:cs="Arial"/>
                <w:b/>
                <w:bCs/>
              </w:rPr>
              <w:t>以產業底蘊為基礎，精</w:t>
            </w:r>
            <w:proofErr w:type="gramStart"/>
            <w:r>
              <w:rPr>
                <w:rFonts w:ascii="Arial" w:hAnsi="Arial" w:cs="Arial"/>
                <w:b/>
                <w:bCs/>
              </w:rPr>
              <w:t>準</w:t>
            </w:r>
            <w:proofErr w:type="gramEnd"/>
            <w:r>
              <w:rPr>
                <w:rFonts w:ascii="Arial" w:hAnsi="Arial" w:cs="Arial"/>
                <w:b/>
                <w:bCs/>
              </w:rPr>
              <w:t>掌握需求脈絡</w:t>
            </w:r>
            <w:r>
              <w:rPr>
                <w:rFonts w:ascii="Arial" w:hAnsi="Arial" w:cs="Arial"/>
              </w:rPr>
              <w:t>：將過去的經驗深耕運用於平台技術開發，做為日後企業經營數位化平台的基礎</w:t>
            </w:r>
          </w:p>
          <w:p w14:paraId="781BCA5C" w14:textId="458580D5" w:rsidR="00604451" w:rsidRPr="00604451" w:rsidRDefault="00954584" w:rsidP="001A7C22">
            <w:pPr>
              <w:pStyle w:val="aa"/>
              <w:widowControl/>
              <w:numPr>
                <w:ilvl w:val="0"/>
                <w:numId w:val="76"/>
              </w:numPr>
              <w:ind w:firstLineChars="0"/>
              <w:jc w:val="both"/>
            </w:pPr>
            <w:r>
              <w:rPr>
                <w:rFonts w:ascii="Arial" w:hAnsi="Arial" w:cs="Arial"/>
                <w:b/>
                <w:bCs/>
              </w:rPr>
              <w:t>從既有資源出發，探索掃描技術新應用</w:t>
            </w:r>
            <w:r>
              <w:rPr>
                <w:rFonts w:ascii="Arial" w:hAnsi="Arial" w:cs="Arial"/>
              </w:rPr>
              <w:t>：掃描技術起初是</w:t>
            </w:r>
            <w:r>
              <w:rPr>
                <w:rFonts w:ascii="Arial" w:hAnsi="Arial" w:cs="Arial"/>
                <w:color w:val="FF0000"/>
              </w:rPr>
              <w:t>從團隊內部開始自主研發</w:t>
            </w:r>
            <w:r>
              <w:rPr>
                <w:rFonts w:ascii="Arial" w:hAnsi="Arial" w:cs="Arial"/>
              </w:rPr>
              <w:t>的，利用手邊現有設備開始嘗試、實驗（手機、事務機</w:t>
            </w:r>
            <w:r w:rsidR="00B37E7B">
              <w:rPr>
                <w:rFonts w:ascii="Arial" w:hAnsi="Arial" w:cs="Arial"/>
              </w:rPr>
              <w:t>）</w:t>
            </w:r>
            <w:r>
              <w:rPr>
                <w:rFonts w:ascii="Arial" w:hAnsi="Arial" w:cs="Arial"/>
              </w:rPr>
              <w:t>，因概念與方法尚不成熟，需要反覆實驗（</w:t>
            </w:r>
            <w:r>
              <w:rPr>
                <w:rFonts w:ascii="Arial" w:hAnsi="Arial" w:cs="Arial"/>
              </w:rPr>
              <w:t>image caption → OCR</w:t>
            </w:r>
            <w:r>
              <w:rPr>
                <w:rFonts w:ascii="Arial" w:hAnsi="Arial" w:cs="Arial"/>
              </w:rPr>
              <w:t>辨識）</w:t>
            </w:r>
          </w:p>
          <w:p w14:paraId="76DFFE3F" w14:textId="62B3E43F" w:rsidR="001A7C22" w:rsidRPr="008A51C2" w:rsidRDefault="00954584" w:rsidP="001A7C22">
            <w:pPr>
              <w:pStyle w:val="aa"/>
              <w:widowControl/>
              <w:numPr>
                <w:ilvl w:val="0"/>
                <w:numId w:val="76"/>
              </w:numPr>
              <w:ind w:firstLineChars="0"/>
              <w:jc w:val="both"/>
            </w:pPr>
            <w:r>
              <w:rPr>
                <w:rFonts w:ascii="Arial" w:hAnsi="Arial" w:cs="Arial"/>
                <w:b/>
                <w:bCs/>
              </w:rPr>
              <w:t>將掃描技術應用於供應商工廠現場試煉，驗證與累積布片基礎</w:t>
            </w:r>
            <w:r w:rsidR="007F334B">
              <w:rPr>
                <w:rFonts w:ascii="Arial" w:hAnsi="Arial" w:cs="Arial" w:hint="eastAsia"/>
                <w:b/>
                <w:bCs/>
              </w:rPr>
              <w:t>（</w:t>
            </w:r>
            <w:r w:rsidR="007F334B">
              <w:rPr>
                <w:rFonts w:ascii="Arial" w:hAnsi="Arial" w:cs="Arial" w:hint="eastAsia"/>
                <w:b/>
                <w:bCs/>
              </w:rPr>
              <w:t>2018</w:t>
            </w:r>
            <w:r w:rsidR="007F334B">
              <w:rPr>
                <w:rFonts w:ascii="Arial" w:hAnsi="Arial" w:cs="Arial" w:hint="eastAsia"/>
                <w:b/>
                <w:bCs/>
              </w:rPr>
              <w:t>）</w:t>
            </w:r>
            <w:r>
              <w:rPr>
                <w:rFonts w:ascii="Arial" w:hAnsi="Arial" w:cs="Arial"/>
              </w:rPr>
              <w:t>：</w:t>
            </w:r>
            <w:r>
              <w:rPr>
                <w:rFonts w:ascii="Arial" w:hAnsi="Arial" w:cs="Arial"/>
              </w:rPr>
              <w:t>2018</w:t>
            </w:r>
            <w:r>
              <w:rPr>
                <w:rFonts w:ascii="Arial" w:hAnsi="Arial" w:cs="Arial"/>
              </w:rPr>
              <w:t>年底開</w:t>
            </w:r>
            <w:r>
              <w:rPr>
                <w:rFonts w:ascii="Arial" w:hAnsi="Arial" w:cs="Arial"/>
              </w:rPr>
              <w:lastRenderedPageBreak/>
              <w:t>始，</w:t>
            </w:r>
            <w:r>
              <w:rPr>
                <w:rFonts w:ascii="Arial" w:hAnsi="Arial" w:cs="Arial"/>
                <w:u w:val="single"/>
              </w:rPr>
              <w:t>藉由</w:t>
            </w:r>
            <w:r>
              <w:rPr>
                <w:rFonts w:ascii="Arial" w:hAnsi="Arial" w:cs="Arial"/>
                <w:color w:val="FF0000"/>
                <w:u w:val="single"/>
              </w:rPr>
              <w:t>紡織廠</w:t>
            </w:r>
            <w:r>
              <w:rPr>
                <w:rFonts w:ascii="Arial" w:hAnsi="Arial" w:cs="Arial"/>
                <w:u w:val="single"/>
              </w:rPr>
              <w:t>測試掃描技術、累積數位化布片檔案</w:t>
            </w:r>
            <w:r>
              <w:rPr>
                <w:rFonts w:ascii="Arial" w:hAnsi="Arial" w:cs="Arial"/>
              </w:rPr>
              <w:t>，透過實作回饋與掃描結果研發標準化</w:t>
            </w:r>
            <w:r>
              <w:rPr>
                <w:rFonts w:ascii="Arial" w:hAnsi="Arial" w:cs="Arial"/>
              </w:rPr>
              <w:t>SOP</w:t>
            </w:r>
            <w:r>
              <w:rPr>
                <w:rFonts w:ascii="Arial" w:hAnsi="Arial" w:cs="Arial"/>
              </w:rPr>
              <w:t>，同時思索多元應用可能性。</w:t>
            </w:r>
          </w:p>
        </w:tc>
        <w:tc>
          <w:tcPr>
            <w:tcW w:w="3440" w:type="dxa"/>
            <w:vAlign w:val="center"/>
          </w:tcPr>
          <w:p w14:paraId="5298F27D" w14:textId="62EA2630" w:rsidR="007F334B" w:rsidRDefault="007F334B" w:rsidP="007F334B">
            <w:pPr>
              <w:pStyle w:val="aa"/>
              <w:widowControl/>
              <w:numPr>
                <w:ilvl w:val="0"/>
                <w:numId w:val="78"/>
              </w:numPr>
              <w:ind w:firstLineChars="0"/>
              <w:jc w:val="both"/>
            </w:pPr>
            <w:r w:rsidRPr="007F334B">
              <w:rPr>
                <w:rFonts w:hint="eastAsia"/>
                <w:b/>
                <w:bCs/>
              </w:rPr>
              <w:lastRenderedPageBreak/>
              <w:t>引入</w:t>
            </w:r>
            <w:r w:rsidRPr="007F334B">
              <w:rPr>
                <w:rFonts w:hint="eastAsia"/>
                <w:b/>
                <w:bCs/>
              </w:rPr>
              <w:t>MIT</w:t>
            </w:r>
            <w:r w:rsidRPr="007F334B">
              <w:rPr>
                <w:rFonts w:hint="eastAsia"/>
                <w:b/>
                <w:bCs/>
              </w:rPr>
              <w:t>團隊技術強化布料掃描精度（</w:t>
            </w:r>
            <w:r w:rsidRPr="007F334B">
              <w:rPr>
                <w:rFonts w:hint="eastAsia"/>
                <w:b/>
                <w:bCs/>
              </w:rPr>
              <w:t>2019</w:t>
            </w:r>
            <w:r w:rsidRPr="007F334B">
              <w:rPr>
                <w:rFonts w:hint="eastAsia"/>
                <w:b/>
                <w:bCs/>
              </w:rPr>
              <w:t>）</w:t>
            </w:r>
            <w:r>
              <w:rPr>
                <w:rFonts w:hint="eastAsia"/>
              </w:rPr>
              <w:t>：為了升級掃描技術品質與精</w:t>
            </w:r>
            <w:proofErr w:type="gramStart"/>
            <w:r>
              <w:rPr>
                <w:rFonts w:hint="eastAsia"/>
              </w:rPr>
              <w:t>準</w:t>
            </w:r>
            <w:proofErr w:type="gramEnd"/>
            <w:r>
              <w:rPr>
                <w:rFonts w:hint="eastAsia"/>
              </w:rPr>
              <w:t>度，團隊引進</w:t>
            </w:r>
            <w:r>
              <w:rPr>
                <w:rFonts w:hint="eastAsia"/>
              </w:rPr>
              <w:t>MIT</w:t>
            </w:r>
            <w:r>
              <w:rPr>
                <w:rFonts w:hint="eastAsia"/>
              </w:rPr>
              <w:t>提供的</w:t>
            </w:r>
            <w:proofErr w:type="spellStart"/>
            <w:r>
              <w:rPr>
                <w:rFonts w:hint="eastAsia"/>
              </w:rPr>
              <w:t>CycleGAN</w:t>
            </w:r>
            <w:proofErr w:type="spellEnd"/>
            <w:r>
              <w:rPr>
                <w:rFonts w:hint="eastAsia"/>
              </w:rPr>
              <w:t>模型與現有掃描技術做結合，織品掃描的六種圖層辨識技術被打造出來</w:t>
            </w:r>
          </w:p>
          <w:p w14:paraId="5EBE7BD3" w14:textId="509B805F" w:rsidR="001A7C22" w:rsidRPr="008A51C2" w:rsidRDefault="007F334B" w:rsidP="007F334B">
            <w:pPr>
              <w:pStyle w:val="aa"/>
              <w:widowControl/>
              <w:numPr>
                <w:ilvl w:val="0"/>
                <w:numId w:val="78"/>
              </w:numPr>
              <w:ind w:firstLineChars="0"/>
              <w:jc w:val="both"/>
            </w:pPr>
            <w:r w:rsidRPr="007F334B">
              <w:rPr>
                <w:rFonts w:hint="eastAsia"/>
                <w:b/>
                <w:bCs/>
              </w:rPr>
              <w:t>於</w:t>
            </w:r>
            <w:r w:rsidRPr="007F334B">
              <w:rPr>
                <w:rFonts w:hint="eastAsia"/>
                <w:b/>
                <w:bCs/>
              </w:rPr>
              <w:t>PI Apparel 2019</w:t>
            </w:r>
            <w:r w:rsidRPr="007F334B">
              <w:rPr>
                <w:rFonts w:hint="eastAsia"/>
                <w:b/>
                <w:bCs/>
              </w:rPr>
              <w:t>國際論壇發表技術，獲得多方關注和認可（</w:t>
            </w:r>
            <w:r w:rsidRPr="007F334B">
              <w:rPr>
                <w:rFonts w:hint="eastAsia"/>
                <w:b/>
                <w:bCs/>
              </w:rPr>
              <w:t>2019</w:t>
            </w:r>
            <w:r w:rsidRPr="007F334B">
              <w:rPr>
                <w:rFonts w:hint="eastAsia"/>
                <w:b/>
                <w:bCs/>
              </w:rPr>
              <w:t>）</w:t>
            </w:r>
            <w:r>
              <w:rPr>
                <w:rFonts w:hint="eastAsia"/>
              </w:rPr>
              <w:t>：團隊被</w:t>
            </w:r>
            <w:r>
              <w:rPr>
                <w:rFonts w:hint="eastAsia"/>
              </w:rPr>
              <w:t xml:space="preserve">JCpenny </w:t>
            </w:r>
            <w:r>
              <w:rPr>
                <w:rFonts w:hint="eastAsia"/>
              </w:rPr>
              <w:t>舉薦參展，獲得外部關係擴展市場與知名度，也成功將技術宣傳至歐美市場，為平台未來的推廣與應用打下基礎</w:t>
            </w:r>
          </w:p>
        </w:tc>
      </w:tr>
      <w:tr w:rsidR="001A7C22" w14:paraId="2114D73F" w14:textId="77777777" w:rsidTr="00591030">
        <w:tc>
          <w:tcPr>
            <w:tcW w:w="582" w:type="dxa"/>
            <w:vMerge/>
            <w:vAlign w:val="center"/>
          </w:tcPr>
          <w:p w14:paraId="5FB0FBB6" w14:textId="77777777" w:rsidR="001A7C22" w:rsidRDefault="001A7C22" w:rsidP="00591030">
            <w:pPr>
              <w:ind w:firstLineChars="0" w:firstLine="0"/>
              <w:jc w:val="center"/>
            </w:pPr>
          </w:p>
        </w:tc>
        <w:tc>
          <w:tcPr>
            <w:tcW w:w="582" w:type="dxa"/>
            <w:vMerge/>
            <w:vAlign w:val="center"/>
          </w:tcPr>
          <w:p w14:paraId="23B55D58" w14:textId="77777777" w:rsidR="001A7C22" w:rsidRDefault="001A7C22" w:rsidP="00591030">
            <w:pPr>
              <w:ind w:firstLineChars="0" w:firstLine="0"/>
              <w:jc w:val="center"/>
            </w:pPr>
          </w:p>
        </w:tc>
        <w:tc>
          <w:tcPr>
            <w:tcW w:w="7132" w:type="dxa"/>
            <w:gridSpan w:val="2"/>
            <w:vAlign w:val="center"/>
          </w:tcPr>
          <w:p w14:paraId="7FCAC5D7" w14:textId="77777777" w:rsidR="001A7C22" w:rsidRDefault="001A7C22" w:rsidP="00591030">
            <w:pPr>
              <w:ind w:firstLineChars="0" w:firstLine="0"/>
              <w:jc w:val="center"/>
            </w:pPr>
            <w:r>
              <w:rPr>
                <w:rFonts w:hint="eastAsia"/>
              </w:rPr>
              <w:t>平衡機制</w:t>
            </w:r>
          </w:p>
        </w:tc>
      </w:tr>
      <w:tr w:rsidR="001A7C22" w14:paraId="0CD43C09" w14:textId="77777777" w:rsidTr="00591030">
        <w:tc>
          <w:tcPr>
            <w:tcW w:w="582" w:type="dxa"/>
            <w:vMerge/>
            <w:vAlign w:val="center"/>
          </w:tcPr>
          <w:p w14:paraId="37925564" w14:textId="77777777" w:rsidR="001A7C22" w:rsidRDefault="001A7C22" w:rsidP="00591030">
            <w:pPr>
              <w:ind w:firstLineChars="0" w:firstLine="0"/>
              <w:jc w:val="center"/>
            </w:pPr>
          </w:p>
        </w:tc>
        <w:tc>
          <w:tcPr>
            <w:tcW w:w="582" w:type="dxa"/>
            <w:vMerge/>
            <w:vAlign w:val="center"/>
          </w:tcPr>
          <w:p w14:paraId="03E2BE70" w14:textId="77777777" w:rsidR="001A7C22" w:rsidRDefault="001A7C22" w:rsidP="00591030">
            <w:pPr>
              <w:ind w:firstLineChars="0" w:firstLine="0"/>
              <w:jc w:val="center"/>
            </w:pPr>
          </w:p>
        </w:tc>
        <w:tc>
          <w:tcPr>
            <w:tcW w:w="7132" w:type="dxa"/>
            <w:gridSpan w:val="2"/>
            <w:vAlign w:val="center"/>
          </w:tcPr>
          <w:p w14:paraId="2CB091C0" w14:textId="77777777" w:rsidR="001A7C22" w:rsidRPr="00206DEC" w:rsidRDefault="001A7C22" w:rsidP="00591030">
            <w:pPr>
              <w:ind w:firstLineChars="0" w:firstLine="0"/>
              <w:jc w:val="both"/>
              <w:rPr>
                <w:color w:val="FF0000"/>
              </w:rPr>
            </w:pPr>
            <w:commentRangeStart w:id="49"/>
            <w:r>
              <w:rPr>
                <w:rFonts w:hint="eastAsia"/>
                <w:color w:val="FF0000"/>
              </w:rPr>
              <w:t>???</w:t>
            </w:r>
            <w:commentRangeEnd w:id="49"/>
            <w:r>
              <w:rPr>
                <w:rStyle w:val="af6"/>
              </w:rPr>
              <w:commentReference w:id="49"/>
            </w:r>
          </w:p>
        </w:tc>
      </w:tr>
      <w:tr w:rsidR="001A7C22" w14:paraId="18F4C6CA" w14:textId="77777777" w:rsidTr="00591030">
        <w:tc>
          <w:tcPr>
            <w:tcW w:w="582" w:type="dxa"/>
            <w:vAlign w:val="center"/>
          </w:tcPr>
          <w:p w14:paraId="450FCB1C"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09EFC099"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43117454" w14:textId="77777777" w:rsidR="002C1001" w:rsidRDefault="002C1001" w:rsidP="002C1001">
            <w:pPr>
              <w:pStyle w:val="aff8"/>
              <w:numPr>
                <w:ilvl w:val="0"/>
                <w:numId w:val="96"/>
              </w:numPr>
            </w:pPr>
            <w:r>
              <w:t>打造紡織產業的數位協作大平台</w:t>
            </w:r>
          </w:p>
          <w:p w14:paraId="263C2B35" w14:textId="77777777" w:rsidR="002C1001" w:rsidRDefault="002C1001" w:rsidP="002C1001">
            <w:pPr>
              <w:pStyle w:val="aff8"/>
              <w:numPr>
                <w:ilvl w:val="0"/>
                <w:numId w:val="96"/>
              </w:numPr>
            </w:pPr>
            <w:r>
              <w:t>跨越時間與地域限制，加速產品設計流程</w:t>
            </w:r>
          </w:p>
          <w:p w14:paraId="485250DB" w14:textId="5B144A39" w:rsidR="001A7C22" w:rsidRPr="0036202F" w:rsidRDefault="002C1001" w:rsidP="002C1001">
            <w:pPr>
              <w:pStyle w:val="aff8"/>
              <w:numPr>
                <w:ilvl w:val="0"/>
                <w:numId w:val="96"/>
              </w:numPr>
            </w:pPr>
            <w:r>
              <w:t>平台功能遭遇使用者「瀏覽但不採購」的徵用現象</w:t>
            </w:r>
          </w:p>
        </w:tc>
      </w:tr>
    </w:tbl>
    <w:p w14:paraId="017AF613" w14:textId="77777777" w:rsidR="001A7C22" w:rsidRDefault="001A7C22" w:rsidP="00B24AB9">
      <w:pPr>
        <w:pStyle w:val="aff3"/>
      </w:pPr>
    </w:p>
    <w:p w14:paraId="653EDD57" w14:textId="37503F05" w:rsidR="001A7C22" w:rsidRDefault="00751323" w:rsidP="00112BF5">
      <w:pPr>
        <w:pStyle w:val="2"/>
      </w:pPr>
      <w:bookmarkStart w:id="50" w:name="_Toc198134387"/>
      <w:r>
        <w:t xml:space="preserve">5.2 </w:t>
      </w:r>
      <w:r>
        <w:t>第一階段：</w:t>
      </w:r>
      <w:r w:rsidR="00475031">
        <w:t>技術研發與平台推出</w:t>
      </w:r>
      <w:bookmarkEnd w:id="50"/>
    </w:p>
    <w:p w14:paraId="7B61FAA2" w14:textId="7C09188F" w:rsidR="004E127E" w:rsidRPr="007A3DF7" w:rsidRDefault="004E127E" w:rsidP="007A3DF7">
      <w:pPr>
        <w:pStyle w:val="3"/>
        <w:rPr>
          <w:bCs/>
          <w:sz w:val="28"/>
          <w:szCs w:val="28"/>
        </w:rPr>
      </w:pPr>
      <w:bookmarkStart w:id="51" w:name="_Toc19813438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1"/>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61C3785C" w14:textId="2159C1D1" w:rsidR="00100AC9" w:rsidRDefault="00D1616F" w:rsidP="006E36DD">
      <w:pPr>
        <w:ind w:firstLine="480"/>
      </w:pPr>
      <w:r>
        <w:rPr>
          <w:rFonts w:hint="eastAsia"/>
        </w:rPr>
        <w:t>畢業後</w:t>
      </w:r>
      <w:r w:rsidR="006E36DD">
        <w:rPr>
          <w:rFonts w:hint="eastAsia"/>
        </w:rPr>
        <w:t>，</w:t>
      </w:r>
      <w:r>
        <w:rPr>
          <w:rFonts w:hint="eastAsia"/>
        </w:rPr>
        <w:t>創辦人接手家族在江蘇無錫的布料貿易商</w:t>
      </w:r>
      <w:proofErr w:type="gramStart"/>
      <w:r w:rsidR="00717939">
        <w:rPr>
          <w:rFonts w:hint="eastAsia"/>
        </w:rPr>
        <w:t>──</w:t>
      </w:r>
      <w:proofErr w:type="gramEnd"/>
      <w:r w:rsidR="006E36DD" w:rsidRPr="006E36DD">
        <w:rPr>
          <w:rFonts w:hint="eastAsia"/>
        </w:rPr>
        <w:t>美</w:t>
      </w:r>
      <w:proofErr w:type="gramStart"/>
      <w:r w:rsidR="006E36DD" w:rsidRPr="006E36DD">
        <w:rPr>
          <w:rFonts w:hint="eastAsia"/>
        </w:rPr>
        <w:t>祺</w:t>
      </w:r>
      <w:proofErr w:type="gramEnd"/>
      <w:r w:rsidR="006E36DD" w:rsidRPr="006E36DD">
        <w:rPr>
          <w:rFonts w:hint="eastAsia"/>
        </w:rPr>
        <w:t>國際</w:t>
      </w:r>
      <w:r>
        <w:rPr>
          <w:rFonts w:hint="eastAsia"/>
        </w:rPr>
        <w:t>，</w:t>
      </w:r>
      <w:r w:rsidR="00717939">
        <w:t>使團隊累積了多年紡織產業的實務經驗，更能貼近理解產業的實際需求與痛點</w:t>
      </w:r>
      <w:r w:rsidR="00020474">
        <w:rPr>
          <w:rFonts w:hint="eastAsia"/>
        </w:rPr>
        <w:t>。他們發現</w:t>
      </w:r>
      <w:r w:rsidR="0003506F">
        <w:t>在日常業務流程中，與客戶展示產品時往往需要花費大量時間搜尋實體布料</w:t>
      </w:r>
      <w:r w:rsidR="0003506F">
        <w:rPr>
          <w:rFonts w:hint="eastAsia"/>
        </w:rPr>
        <w:t>，</w:t>
      </w:r>
      <w:r w:rsidR="00020474">
        <w:rPr>
          <w:rFonts w:hint="eastAsia"/>
        </w:rPr>
        <w:t>而</w:t>
      </w:r>
      <w:r w:rsidR="00100AC9">
        <w:rPr>
          <w:rFonts w:hint="eastAsia"/>
        </w:rPr>
        <w:t>傳統</w:t>
      </w:r>
      <w:r w:rsidR="00020474">
        <w:rPr>
          <w:rFonts w:hint="eastAsia"/>
        </w:rPr>
        <w:t>實體</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proofErr w:type="gramStart"/>
      <w:r w:rsidR="00912089">
        <w:rPr>
          <w:rFonts w:hint="eastAsia"/>
        </w:rPr>
        <w:t>不僅</w:t>
      </w:r>
      <w:r w:rsidR="00134544">
        <w:rPr>
          <w:rFonts w:hint="eastAsia"/>
        </w:rPr>
        <w:t>找布時間</w:t>
      </w:r>
      <w:proofErr w:type="gramEnd"/>
      <w:r w:rsidR="00134544">
        <w:rPr>
          <w:rFonts w:hint="eastAsia"/>
        </w:rPr>
        <w:t>長、容易</w:t>
      </w:r>
      <w:r w:rsidR="00100AC9">
        <w:rPr>
          <w:rFonts w:hint="eastAsia"/>
        </w:rPr>
        <w:t>出錯且缺乏標準化</w:t>
      </w:r>
      <w:r w:rsidR="0003506F">
        <w:rPr>
          <w:rFonts w:hint="eastAsia"/>
        </w:rPr>
        <w:t>流程</w:t>
      </w:r>
      <w:r w:rsidR="00100AC9">
        <w:rPr>
          <w:rFonts w:hint="eastAsia"/>
        </w:rPr>
        <w:t>，</w:t>
      </w:r>
      <w:r w:rsidR="0003506F">
        <w:t>當人員流動（如資深員工離職）發生時，交接困難的問題也會隨之而來。因為這些資深員工對於布片的擺放位置、倉庫中布料的內容相當熟悉，即使這些資訊通常已記錄於實體樣本冊中，但翻閱</w:t>
      </w:r>
      <w:r w:rsidR="00812257">
        <w:rPr>
          <w:rFonts w:hint="eastAsia"/>
        </w:rPr>
        <w:t>樣本</w:t>
      </w:r>
      <w:proofErr w:type="gramStart"/>
      <w:r w:rsidR="00812257">
        <w:rPr>
          <w:rFonts w:hint="eastAsia"/>
        </w:rPr>
        <w:t>冊</w:t>
      </w:r>
      <w:proofErr w:type="gramEnd"/>
      <w:r w:rsidR="0003506F">
        <w:t>過程仍相當緩慢</w:t>
      </w:r>
      <w:r w:rsidR="00812257">
        <w:rPr>
          <w:rFonts w:hint="eastAsia"/>
        </w:rPr>
        <w:t>，各</w:t>
      </w:r>
      <w:r w:rsidR="0003506F">
        <w:t>供應商與品牌商的</w:t>
      </w:r>
      <w:proofErr w:type="gramStart"/>
      <w:r w:rsidR="0003506F">
        <w:t>樣品間裡</w:t>
      </w:r>
      <w:proofErr w:type="gramEnd"/>
      <w:r w:rsidR="0003506F">
        <w:t>，收藏著</w:t>
      </w:r>
      <w:r w:rsidR="00812257">
        <w:rPr>
          <w:rFonts w:hint="eastAsia"/>
        </w:rPr>
        <w:t>大規模</w:t>
      </w:r>
      <w:r w:rsidR="0003506F">
        <w:t>來自世界各地、各品牌</w:t>
      </w:r>
      <w:proofErr w:type="gramStart"/>
      <w:r w:rsidR="0003506F">
        <w:t>的樣布</w:t>
      </w:r>
      <w:proofErr w:type="gramEnd"/>
      <w:r w:rsidR="0003506F">
        <w:t>，若仍以人工方式逐一翻閱，不僅效率低落，也難以快速回應市場需求。</w:t>
      </w:r>
    </w:p>
    <w:p w14:paraId="356A6F71" w14:textId="475AEAD3" w:rsidR="00960AF9" w:rsidRDefault="001A7C22" w:rsidP="00B24AB9">
      <w:pPr>
        <w:pStyle w:val="aff3"/>
        <w:rPr>
          <w:color w:val="auto"/>
        </w:rPr>
      </w:pPr>
      <w:r>
        <w:rPr>
          <w:rFonts w:hint="eastAsia"/>
        </w:rPr>
        <w:t>「</w:t>
      </w:r>
      <w:r w:rsidRPr="00D821A3">
        <w:rPr>
          <w:rFonts w:hint="eastAsia"/>
        </w:rPr>
        <w:t>以前的紡織廠可能都是用</w:t>
      </w:r>
      <w:proofErr w:type="gramStart"/>
      <w:r w:rsidRPr="00D821A3">
        <w:rPr>
          <w:rFonts w:hint="eastAsia"/>
        </w:rPr>
        <w:t>實體樣卡本</w:t>
      </w:r>
      <w:proofErr w:type="gramEnd"/>
      <w:r w:rsidRPr="00D821A3">
        <w:rPr>
          <w:rFonts w:hint="eastAsia"/>
        </w:rPr>
        <w:t>，那全部都是手寫的，然後貼一塊布在旁邊，然後他們的</w:t>
      </w:r>
      <w:proofErr w:type="gramStart"/>
      <w:r w:rsidRPr="00D821A3">
        <w:rPr>
          <w:rFonts w:hint="eastAsia"/>
        </w:rPr>
        <w:t>樣品間很大</w:t>
      </w:r>
      <w:proofErr w:type="gramEnd"/>
      <w:r w:rsidRPr="00D821A3">
        <w:rPr>
          <w:rFonts w:hint="eastAsia"/>
        </w:rPr>
        <w:t>喔！有的是有三層樓，全世界都有收錄。但是要找你要</w:t>
      </w:r>
      <w:proofErr w:type="gramStart"/>
      <w:r w:rsidRPr="00D821A3">
        <w:rPr>
          <w:rFonts w:hint="eastAsia"/>
        </w:rPr>
        <w:t>的布很困難</w:t>
      </w:r>
      <w:proofErr w:type="gramEnd"/>
      <w:r w:rsidRPr="00D821A3">
        <w:rPr>
          <w:rFonts w:hint="eastAsia"/>
        </w:rPr>
        <w:t>，你得翻那個catalog都是實體的，然後可能會有一個年紀很大的那個阿姨在</w:t>
      </w:r>
      <w:proofErr w:type="gramStart"/>
      <w:r w:rsidRPr="00D821A3">
        <w:rPr>
          <w:rFonts w:hint="eastAsia"/>
        </w:rPr>
        <w:t>那邊，</w:t>
      </w:r>
      <w:proofErr w:type="gramEnd"/>
      <w:r w:rsidRPr="00B7185B">
        <w:rPr>
          <w:rFonts w:hint="eastAsia"/>
          <w:b/>
          <w:bCs/>
        </w:rPr>
        <w:t>然後你就問他:「阿姨，有沒有這個？」</w:t>
      </w:r>
      <w:proofErr w:type="gramStart"/>
      <w:r w:rsidR="006849D1">
        <w:rPr>
          <w:rFonts w:hint="eastAsia"/>
        </w:rPr>
        <w:t>」</w:t>
      </w:r>
      <w:proofErr w:type="gramEnd"/>
      <w:r w:rsidR="006849D1" w:rsidRPr="009A4BC1">
        <w:rPr>
          <w:rFonts w:hint="eastAsia"/>
          <w:color w:val="auto"/>
        </w:rPr>
        <w:t xml:space="preserve"> </w:t>
      </w:r>
      <w:r w:rsidR="00B37E7B">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r w:rsidR="00B37E7B">
        <w:rPr>
          <w:rFonts w:hint="eastAsia"/>
          <w:color w:val="auto"/>
        </w:rPr>
        <w:t>）</w:t>
      </w:r>
    </w:p>
    <w:p w14:paraId="26830057" w14:textId="05E8F362" w:rsidR="00FA1275" w:rsidRDefault="00FA1275" w:rsidP="00FA1275">
      <w:pPr>
        <w:pStyle w:val="a"/>
      </w:pPr>
      <w:r>
        <w:rPr>
          <w:rFonts w:hint="eastAsia"/>
        </w:rPr>
        <w:t>傳統製程生產週期長，高庫存量等問題，如何加速生產？</w:t>
      </w:r>
    </w:p>
    <w:p w14:paraId="64D8D151" w14:textId="77777777" w:rsidR="000815B5" w:rsidRDefault="000815B5" w:rsidP="000815B5">
      <w:pPr>
        <w:ind w:firstLine="480"/>
      </w:pPr>
      <w:r>
        <w:lastRenderedPageBreak/>
        <w:t>現行產業運作模式中，品牌與供應商之間對訂單細節的來回確認，往往仰賴</w:t>
      </w:r>
      <w:proofErr w:type="gramStart"/>
      <w:r>
        <w:t>實體樣布的</w:t>
      </w:r>
      <w:proofErr w:type="gramEnd"/>
      <w:r>
        <w:t>運輸與審核流程，導致整體生產週期冗長，進一步促成「高庫存、長交期」的傳統經營模式難以突破。</w:t>
      </w:r>
    </w:p>
    <w:p w14:paraId="087FD317" w14:textId="4CC2A1E6" w:rsidR="00FA1275" w:rsidRDefault="00FA1275" w:rsidP="00B24AB9">
      <w:pPr>
        <w:pStyle w:val="aff3"/>
        <w:rPr>
          <w:color w:val="auto"/>
        </w:rPr>
      </w:pPr>
      <w:r>
        <w:rPr>
          <w:rFonts w:hint="eastAsia"/>
        </w:rPr>
        <w:t>「</w:t>
      </w:r>
      <w:r w:rsidRPr="00ED5D2B">
        <w:rPr>
          <w:rFonts w:hint="eastAsia"/>
        </w:rPr>
        <w:t>生產一批布料我可能</w:t>
      </w:r>
      <w:r w:rsidR="00C463BF">
        <w:rPr>
          <w:rFonts w:hint="eastAsia"/>
        </w:rPr>
        <w:t>就</w:t>
      </w:r>
      <w:r w:rsidRPr="00ED5D2B">
        <w:rPr>
          <w:rFonts w:hint="eastAsia"/>
        </w:rPr>
        <w:t>要三到六個月，</w:t>
      </w:r>
      <w:r w:rsidR="00C463BF">
        <w:rPr>
          <w:rFonts w:hint="eastAsia"/>
        </w:rPr>
        <w:t>再花</w:t>
      </w:r>
      <w:r w:rsidRPr="00ED5D2B">
        <w:rPr>
          <w:rFonts w:hint="eastAsia"/>
        </w:rPr>
        <w:t>三到六個月生產成衣，那中間生產的時候</w:t>
      </w:r>
      <w:r w:rsidR="00C463BF">
        <w:rPr>
          <w:rFonts w:hint="eastAsia"/>
        </w:rPr>
        <w:t>還要</w:t>
      </w:r>
      <w:r w:rsidRPr="00ED5D2B">
        <w:rPr>
          <w:rFonts w:hint="eastAsia"/>
        </w:rPr>
        <w:t>根據每</w:t>
      </w:r>
      <w:proofErr w:type="gramStart"/>
      <w:r w:rsidRPr="00ED5D2B">
        <w:rPr>
          <w:rFonts w:hint="eastAsia"/>
        </w:rPr>
        <w:t>個</w:t>
      </w:r>
      <w:proofErr w:type="gramEnd"/>
      <w:r w:rsidRPr="00ED5D2B">
        <w:rPr>
          <w:rFonts w:hint="eastAsia"/>
        </w:rPr>
        <w:t>市場預期不同，然後我要去安排訂貨的量是大量的？還是小量的？</w:t>
      </w:r>
      <w:r>
        <w:rPr>
          <w:rFonts w:hint="eastAsia"/>
        </w:rPr>
        <w:t>」</w:t>
      </w:r>
      <w:r w:rsidR="00B37E7B">
        <w:rPr>
          <w:rFonts w:hint="eastAsia"/>
          <w:color w:val="auto"/>
        </w:rPr>
        <w:t>（</w:t>
      </w:r>
      <w:r w:rsidR="006E36DD">
        <w:rPr>
          <w:color w:val="auto"/>
        </w:rPr>
        <w:t>李菁</w:t>
      </w:r>
      <w:r w:rsidRPr="009A4BC1">
        <w:rPr>
          <w:color w:val="auto"/>
        </w:rPr>
        <w:t xml:space="preserve"> </w:t>
      </w:r>
      <w:r w:rsidRPr="009A4BC1">
        <w:rPr>
          <w:rFonts w:hint="eastAsia"/>
          <w:color w:val="auto"/>
        </w:rPr>
        <w:t>執行長，2025訪談資料</w:t>
      </w:r>
      <w:r w:rsidR="00B37E7B">
        <w:rPr>
          <w:rFonts w:hint="eastAsia"/>
          <w:color w:val="auto"/>
        </w:rPr>
        <w:t>）</w:t>
      </w:r>
    </w:p>
    <w:p w14:paraId="3E1F6D44" w14:textId="2AD1BC0D" w:rsidR="00FA1275" w:rsidRPr="00FA1275" w:rsidRDefault="00FA1275" w:rsidP="00B24AB9">
      <w:pPr>
        <w:pStyle w:val="aff3"/>
      </w:pPr>
    </w:p>
    <w:p w14:paraId="3590CCE8" w14:textId="13ECE18B" w:rsidR="005901BE" w:rsidRPr="005901BE" w:rsidRDefault="005901BE" w:rsidP="005901BE">
      <w:pPr>
        <w:pStyle w:val="3"/>
        <w:rPr>
          <w:bCs/>
          <w:sz w:val="28"/>
          <w:szCs w:val="28"/>
        </w:rPr>
      </w:pPr>
      <w:bookmarkStart w:id="52" w:name="_Toc198134389"/>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2"/>
    </w:p>
    <w:p w14:paraId="69D41991" w14:textId="4EFDF50E" w:rsidR="001D4619" w:rsidRDefault="001A28E3" w:rsidP="00C254DA">
      <w:pPr>
        <w:pStyle w:val="a"/>
      </w:pPr>
      <w:r w:rsidRPr="001A28E3">
        <w:rPr>
          <w:rFonts w:hint="eastAsia"/>
        </w:rPr>
        <w:t>初步技術與平台雛型建立</w:t>
      </w:r>
    </w:p>
    <w:p w14:paraId="18A989EB" w14:textId="1B5E8335" w:rsidR="005008B9" w:rsidRPr="00C463BF" w:rsidRDefault="007D4AD1" w:rsidP="00B532AA">
      <w:pPr>
        <w:pStyle w:val="a"/>
      </w:pPr>
      <w:r>
        <w:t>經營策略</w:t>
      </w:r>
      <w:r w:rsidR="001D4619" w:rsidRPr="00C463BF">
        <w:rPr>
          <w:rFonts w:hint="eastAsia"/>
        </w:rPr>
        <w:t>：</w:t>
      </w:r>
      <w:r w:rsidR="00C463BF" w:rsidRPr="00C463BF">
        <w:t>從自用工具到平台雛型</w:t>
      </w:r>
      <w:r w:rsidR="00C463BF" w:rsidRPr="00C463BF">
        <w:rPr>
          <w:rFonts w:hint="eastAsia"/>
        </w:rPr>
        <w:t>，傳統</w:t>
      </w:r>
      <w:r w:rsidR="00C463BF" w:rsidRPr="00C463BF">
        <w:t>貿易商的數位轉向</w:t>
      </w:r>
    </w:p>
    <w:p w14:paraId="7E5E03AD" w14:textId="45FBD7F2" w:rsidR="001E45E3" w:rsidRPr="001E45E3" w:rsidRDefault="001E45E3" w:rsidP="006F6112">
      <w:pPr>
        <w:ind w:firstLine="480"/>
      </w:pPr>
      <w:r w:rsidRPr="001E45E3">
        <w:t>創辦人原具機械工程背景，畢業後加入家族在江蘇無錫經營的布料貿易商</w:t>
      </w:r>
      <w:proofErr w:type="gramStart"/>
      <w:r w:rsidRPr="001E45E3">
        <w:t>──</w:t>
      </w:r>
      <w:proofErr w:type="gramEnd"/>
      <w:r w:rsidRPr="001E45E3">
        <w:t>美</w:t>
      </w:r>
      <w:proofErr w:type="gramStart"/>
      <w:r w:rsidRPr="001E45E3">
        <w:t>祺</w:t>
      </w:r>
      <w:proofErr w:type="gramEnd"/>
      <w:r w:rsidRPr="001E45E3">
        <w:t>國際，親身體會到產業在布料管理與展示流程上的各種效率瓶頸。當時連續導入三套</w:t>
      </w:r>
      <w:r w:rsidRPr="001E45E3">
        <w:t>ERP</w:t>
      </w:r>
      <w:r w:rsidRPr="001E45E3">
        <w:t>系統都未見成效，</w:t>
      </w:r>
      <w:r w:rsidR="001F6F8D">
        <w:rPr>
          <w:rFonts w:hint="eastAsia"/>
        </w:rPr>
        <w:t>並</w:t>
      </w:r>
      <w:r w:rsidRPr="001E45E3">
        <w:t>決定開發</w:t>
      </w:r>
      <w:r w:rsidR="004A751F">
        <w:rPr>
          <w:rFonts w:hint="eastAsia"/>
        </w:rPr>
        <w:t>系統</w:t>
      </w:r>
      <w:r w:rsidR="00F2017D">
        <w:rPr>
          <w:rFonts w:hint="eastAsia"/>
        </w:rPr>
        <w:t>用於自家</w:t>
      </w:r>
      <w:r w:rsidR="004A751F">
        <w:rPr>
          <w:rFonts w:hint="eastAsia"/>
        </w:rPr>
        <w:t>業務推廣</w:t>
      </w:r>
      <w:r w:rsidRPr="001E45E3">
        <w:t>。</w:t>
      </w:r>
      <w:r w:rsidR="00E352E3">
        <w:rPr>
          <w:rFonts w:hint="eastAsia"/>
        </w:rPr>
        <w:t>創辦人</w:t>
      </w:r>
      <w:r w:rsidRPr="001E45E3">
        <w:t>親自訪談部門成員、</w:t>
      </w:r>
      <w:proofErr w:type="gramStart"/>
      <w:r w:rsidRPr="001E45E3">
        <w:t>釐</w:t>
      </w:r>
      <w:proofErr w:type="gramEnd"/>
      <w:r w:rsidRPr="001E45E3">
        <w:t>清流程問題，並與兩位來自宏碁的技術夥伴合作，著手開發布料數位化掃描技術與管理平台，讓原本僅用於自家業務推廣的數位布片工具，逐步成為具有商品化潛力的數位平台雛型。</w:t>
      </w:r>
    </w:p>
    <w:p w14:paraId="4CD26001" w14:textId="50C9E431" w:rsidR="001E45E3" w:rsidRPr="004B3089" w:rsidRDefault="001E45E3" w:rsidP="00B532AA">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77C00193" w14:textId="140B54F1" w:rsidR="001E45E3" w:rsidRPr="001E45E3" w:rsidRDefault="001E45E3" w:rsidP="004B3089">
      <w:pPr>
        <w:ind w:firstLine="480"/>
      </w:pPr>
      <w:r w:rsidRPr="001E45E3">
        <w:t>初期資源多來自家族</w:t>
      </w:r>
      <w:r w:rsidR="007E373E">
        <w:rPr>
          <w:rFonts w:hint="eastAsia"/>
        </w:rPr>
        <w:t>多年經營的貿易商與產業經驗</w:t>
      </w:r>
      <w:r w:rsidRPr="001E45E3">
        <w:t>，包含既有的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團隊將多年累積的紡織實務經驗轉化為技術規格與平台設計依據，</w:t>
      </w:r>
      <w:r w:rsidR="006559A0" w:rsidRPr="006559A0">
        <w:rPr>
          <w:rFonts w:hint="eastAsia"/>
        </w:rPr>
        <w:t>發揮團隊具備的商業與技術雙重能力，使新創企業快速理解產業痛點並</w:t>
      </w:r>
      <w:r w:rsidR="007470CE">
        <w:rPr>
          <w:rFonts w:hint="eastAsia"/>
        </w:rPr>
        <w:t>應用於</w:t>
      </w:r>
      <w:r w:rsidR="006559A0" w:rsidRPr="006559A0">
        <w:rPr>
          <w:rFonts w:hint="eastAsia"/>
        </w:rPr>
        <w:t>平台開發</w:t>
      </w:r>
      <w:r w:rsidR="006559A0">
        <w:rPr>
          <w:rFonts w:hint="eastAsia"/>
        </w:rPr>
        <w:t>，</w:t>
      </w:r>
      <w:r w:rsidRPr="001E45E3">
        <w:t>完成數位布片技術與平台的</w:t>
      </w:r>
      <w:r w:rsidR="006559A0">
        <w:rPr>
          <w:rFonts w:hint="eastAsia"/>
        </w:rPr>
        <w:t>初代版本</w:t>
      </w:r>
      <w:r w:rsidRPr="001E45E3">
        <w:t>，</w:t>
      </w:r>
      <w:r w:rsidR="007470CE">
        <w:rPr>
          <w:rFonts w:hint="eastAsia"/>
        </w:rPr>
        <w:t>為後續平台與企業轉型奠定了</w:t>
      </w:r>
      <w:r w:rsidRPr="001E45E3">
        <w:t>基礎。</w:t>
      </w:r>
    </w:p>
    <w:p w14:paraId="146195F5" w14:textId="13D22375" w:rsidR="001A7C22" w:rsidRDefault="001A7C22" w:rsidP="00B24AB9">
      <w:pPr>
        <w:pStyle w:val="aff3"/>
        <w:rPr>
          <w:iCs/>
        </w:rPr>
      </w:pPr>
      <w:r w:rsidRPr="00E72FC6">
        <w:rPr>
          <w:rFonts w:hint="eastAsia"/>
        </w:rPr>
        <w:t>「其實那個時候開始，我們3個</w:t>
      </w:r>
      <w:r w:rsidR="00E72FC6">
        <w:rPr>
          <w:rFonts w:hint="eastAsia"/>
        </w:rPr>
        <w:t>創辦人</w:t>
      </w:r>
      <w:r w:rsidRPr="00E72FC6">
        <w:rPr>
          <w:rFonts w:hint="eastAsia"/>
        </w:rPr>
        <w:t>都是在美國讀大學，我們其中1位就是我先生，是讀這個機械工程，那我跟另外1位是讀經濟管理。</w:t>
      </w:r>
      <w:r>
        <w:rPr>
          <w:rFonts w:hint="eastAsia"/>
          <w:iCs/>
        </w:rPr>
        <w:t>」</w:t>
      </w:r>
      <w:r w:rsidR="00B37E7B">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r w:rsidR="00B37E7B">
        <w:rPr>
          <w:rFonts w:hint="eastAsia"/>
          <w:color w:val="auto"/>
        </w:rPr>
        <w:t>）</w:t>
      </w:r>
    </w:p>
    <w:p w14:paraId="7EC2A241" w14:textId="56C5F327" w:rsidR="001A7C22" w:rsidRPr="00537C55" w:rsidRDefault="000946CB" w:rsidP="00537C55">
      <w:pPr>
        <w:pStyle w:val="3"/>
        <w:rPr>
          <w:bCs/>
          <w:sz w:val="28"/>
          <w:szCs w:val="28"/>
        </w:rPr>
      </w:pPr>
      <w:bookmarkStart w:id="53" w:name="_Toc19813439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3"/>
    </w:p>
    <w:p w14:paraId="68F09E5B" w14:textId="0FF00AD7" w:rsidR="001A7C22" w:rsidRDefault="001A7C22" w:rsidP="008B7A3D">
      <w:pPr>
        <w:pStyle w:val="a"/>
      </w:pPr>
      <w:r>
        <w:rPr>
          <w:rFonts w:hint="eastAsia"/>
        </w:rPr>
        <w:t>數位化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388C71C" w:rsidR="006F5B8D" w:rsidRDefault="005F669B" w:rsidP="005B5526">
      <w:pPr>
        <w:ind w:firstLine="480"/>
      </w:pPr>
      <w:r>
        <w:t>在傳統布料採購流程中，</w:t>
      </w:r>
      <w:proofErr w:type="gramStart"/>
      <w:r>
        <w:t>選布、管布</w:t>
      </w:r>
      <w:proofErr w:type="gramEnd"/>
      <w:r>
        <w:t>等作業大多仰賴人工記憶與經驗</w:t>
      </w:r>
      <w:r w:rsidR="005B5526">
        <w:rPr>
          <w:rFonts w:hint="eastAsia"/>
        </w:rPr>
        <w:t>，而</w:t>
      </w:r>
      <w:r w:rsidR="005B5526">
        <w:rPr>
          <w:rFonts w:hint="eastAsia"/>
        </w:rPr>
        <w:lastRenderedPageBreak/>
        <w:t>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982CA7">
        <w:rPr>
          <w:rFonts w:hint="eastAsia"/>
        </w:rPr>
        <w:t>，</w:t>
      </w:r>
      <w:r w:rsidR="005B5526">
        <w:rPr>
          <w:rFonts w:hint="eastAsia"/>
        </w:rPr>
        <w:t>因此，</w:t>
      </w:r>
      <w:r w:rsidR="005B5526">
        <w:t>團隊開始嘗試將布片數位化。</w:t>
      </w:r>
    </w:p>
    <w:p w14:paraId="5ED7CB1C" w14:textId="34715CE6" w:rsidR="00B42586" w:rsidRDefault="005F669B" w:rsidP="00B42586">
      <w:pPr>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204EA8D7" w:rsidR="00730642" w:rsidRDefault="00B42586" w:rsidP="00483CB4">
      <w:pPr>
        <w:ind w:firstLine="480"/>
      </w:pPr>
      <w:r>
        <w:t>這項技術的關鍵價值在於數位科技帶來的「標準化」特性</w:t>
      </w:r>
      <w:proofErr w:type="gramStart"/>
      <w:r>
        <w:t>——</w:t>
      </w:r>
      <w:proofErr w:type="gramEnd"/>
      <w:r>
        <w:t>不論誰操作</w:t>
      </w:r>
      <w:r w:rsidR="003B1BD0">
        <w:rPr>
          <w:rFonts w:hint="eastAsia"/>
        </w:rPr>
        <w:t>，</w:t>
      </w:r>
      <w:r>
        <w:t>結果皆一致</w:t>
      </w:r>
      <w:r w:rsidR="00483CB4">
        <w:rPr>
          <w:rFonts w:hint="eastAsia"/>
        </w:rPr>
        <w:t>，</w:t>
      </w:r>
      <w:r w:rsidR="00945D80">
        <w:rPr>
          <w:rFonts w:hint="eastAsia"/>
        </w:rPr>
        <w:t>成功</w:t>
      </w:r>
      <w:r w:rsidR="003B1BD0">
        <w:rPr>
          <w:rFonts w:hint="eastAsia"/>
        </w:rPr>
        <w:t>消除</w:t>
      </w:r>
      <w:r>
        <w:t>因人而異</w:t>
      </w:r>
      <w:r w:rsidR="000E6C52">
        <w:rPr>
          <w:rFonts w:hint="eastAsia"/>
        </w:rPr>
        <w:t>產生的</w:t>
      </w:r>
      <w:r>
        <w:t>辨識誤差，也取代</w:t>
      </w:r>
      <w:r w:rsidR="00FE00A8">
        <w:rPr>
          <w:rFonts w:hint="eastAsia"/>
        </w:rPr>
        <w:t>人工</w:t>
      </w:r>
      <w:r>
        <w:t>重複標記的繁瑣作業</w:t>
      </w:r>
      <w:r w:rsidR="000E6C52">
        <w:rPr>
          <w:rFonts w:hint="eastAsia"/>
        </w:rPr>
        <w:t>，</w:t>
      </w:r>
      <w:r w:rsidR="000B7579">
        <w:rPr>
          <w:rFonts w:hint="eastAsia"/>
        </w:rPr>
        <w:t>透過</w:t>
      </w:r>
      <w:r w:rsidR="000E6C52">
        <w:rPr>
          <w:rFonts w:hint="eastAsia"/>
        </w:rPr>
        <w:t>雲端實現大規模的布片資料庫管理</w:t>
      </w:r>
      <w:r w:rsidR="006B5A5F">
        <w:rPr>
          <w:rFonts w:hint="eastAsia"/>
        </w:rPr>
        <w:t>，</w:t>
      </w:r>
      <w:r w:rsidR="003158C6">
        <w:rPr>
          <w:rFonts w:hint="eastAsia"/>
        </w:rPr>
        <w:t>使作業流程</w:t>
      </w:r>
      <w:r w:rsidR="006B5A5F">
        <w:t>不再受限於特定人員的記憶，</w:t>
      </w:r>
      <w:r w:rsidR="00D86FA9">
        <w:rPr>
          <w:rFonts w:hint="eastAsia"/>
        </w:rPr>
        <w:t>讓步片管理</w:t>
      </w:r>
      <w:r w:rsidR="006D462A">
        <w:rPr>
          <w:rFonts w:hint="eastAsia"/>
        </w:rPr>
        <w:t>更加</w:t>
      </w:r>
      <w:r w:rsidR="006B5A5F">
        <w:t>穩定可靠、</w:t>
      </w:r>
      <w:r w:rsidR="00B4642C">
        <w:rPr>
          <w:rFonts w:hint="eastAsia"/>
        </w:rPr>
        <w:t>同時</w:t>
      </w:r>
      <w:r w:rsidR="00BD1F5E">
        <w:rPr>
          <w:rFonts w:hint="eastAsia"/>
        </w:rPr>
        <w:t>發展出</w:t>
      </w:r>
      <w:r w:rsidR="00B4642C">
        <w:rPr>
          <w:rFonts w:hint="eastAsia"/>
        </w:rPr>
        <w:t>數位素材被</w:t>
      </w:r>
      <w:r w:rsidR="006B5A5F">
        <w:t>延伸應用的可能</w:t>
      </w:r>
      <w:r>
        <w:t>。</w:t>
      </w:r>
    </w:p>
    <w:p w14:paraId="1D4075F9" w14:textId="5F6E3442"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3252AF">
        <w:rPr>
          <w:rFonts w:hint="eastAsia"/>
        </w:rPr>
        <w:t>平台中的數位</w:t>
      </w:r>
      <w:r w:rsidR="00643836" w:rsidRPr="004A45CD">
        <w:rPr>
          <w:rFonts w:ascii="標楷體" w:hAnsi="標楷體" w:cs="新細明體" w:hint="eastAsia"/>
          <w:color w:val="000000"/>
          <w:kern w:val="0"/>
          <w14:ligatures w14:val="none"/>
        </w:rPr>
        <w:t>布片</w:t>
      </w:r>
      <w:r w:rsidR="003252AF">
        <w:rPr>
          <w:rFonts w:ascii="標楷體" w:hAnsi="標楷體" w:cs="新細明體" w:hint="eastAsia"/>
          <w:color w:val="000000"/>
          <w:kern w:val="0"/>
          <w14:ligatures w14:val="none"/>
        </w:rPr>
        <w:t>檔案</w:t>
      </w:r>
      <w:r w:rsidR="00F76446">
        <w:rPr>
          <w:rFonts w:ascii="標楷體" w:hAnsi="標楷體" w:cs="新細明體" w:hint="eastAsia"/>
          <w:color w:val="000000"/>
          <w:kern w:val="0"/>
          <w14:ligatures w14:val="none"/>
        </w:rPr>
        <w:t>被</w:t>
      </w:r>
      <w:r w:rsidR="00643836">
        <w:rPr>
          <w:rFonts w:ascii="標楷體" w:hAnsi="標楷體" w:cs="新細明體" w:hint="eastAsia"/>
          <w:color w:val="000000"/>
          <w:kern w:val="0"/>
          <w14:ligatures w14:val="none"/>
        </w:rPr>
        <w:t>儲存成</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643836" w:rsidRPr="004A45CD">
        <w:rPr>
          <w:rFonts w:ascii="標楷體" w:hAnsi="標楷體" w:cs="新細明體" w:hint="eastAsia"/>
          <w:color w:val="000000"/>
          <w:kern w:val="0"/>
          <w14:ligatures w14:val="none"/>
        </w:rPr>
        <w:t>，</w:t>
      </w:r>
      <w:r w:rsidR="00643836">
        <w:rPr>
          <w:rFonts w:ascii="標楷體" w:hAnsi="標楷體" w:cs="新細明體" w:hint="eastAsia"/>
          <w:color w:val="000000"/>
          <w:kern w:val="0"/>
          <w14:ligatures w14:val="none"/>
        </w:rPr>
        <w:t>協助後續多元應用</w:t>
      </w:r>
      <w:r w:rsidR="00643836" w:rsidRPr="004A45CD">
        <w:rPr>
          <w:rFonts w:ascii="標楷體" w:hAnsi="標楷體" w:cs="新細明體" w:hint="eastAsia"/>
          <w:color w:val="000000"/>
          <w:kern w:val="0"/>
          <w14:ligatures w14:val="none"/>
        </w:rPr>
        <w:t>、串接其他系統</w:t>
      </w:r>
      <w:r>
        <w:t>。</w:t>
      </w:r>
    </w:p>
    <w:p w14:paraId="15F0A4F3" w14:textId="41C7643D" w:rsidR="009A3149" w:rsidRDefault="00203A02" w:rsidP="009A3149">
      <w:pPr>
        <w:pStyle w:val="aff3"/>
        <w:rPr>
          <w:color w:val="auto"/>
        </w:rPr>
      </w:pPr>
      <w:r>
        <w:rPr>
          <w:rFonts w:hint="eastAsia"/>
        </w:rPr>
        <w:t>「</w:t>
      </w:r>
      <w:r w:rsidRPr="00D821A3">
        <w:rPr>
          <w:rFonts w:hint="eastAsia"/>
        </w:rPr>
        <w:t>紡織業業務就拿一塊</w:t>
      </w:r>
      <w:r w:rsidR="001B21E9">
        <w:rPr>
          <w:rFonts w:hint="eastAsia"/>
        </w:rPr>
        <w:t>布料，那就是</w:t>
      </w:r>
      <w:r w:rsidRPr="00D821A3">
        <w:rPr>
          <w:rFonts w:hint="eastAsia"/>
        </w:rPr>
        <w:t>客戶的需求</w:t>
      </w:r>
      <w:r w:rsidR="001B21E9">
        <w:rPr>
          <w:rFonts w:hint="eastAsia"/>
        </w:rPr>
        <w:t>，業務會</w:t>
      </w:r>
      <w:r w:rsidRPr="00D821A3">
        <w:rPr>
          <w:rFonts w:hint="eastAsia"/>
        </w:rPr>
        <w:t>說：「阿姨你看，</w:t>
      </w:r>
      <w:proofErr w:type="gramStart"/>
      <w:r w:rsidRPr="00D821A3">
        <w:rPr>
          <w:rFonts w:hint="eastAsia"/>
        </w:rPr>
        <w:t>這塊布有</w:t>
      </w:r>
      <w:proofErr w:type="gramEnd"/>
      <w:r w:rsidRPr="00D821A3">
        <w:rPr>
          <w:rFonts w:hint="eastAsia"/>
        </w:rPr>
        <w:t>沒有？我們</w:t>
      </w:r>
      <w:proofErr w:type="gramStart"/>
      <w:r w:rsidRPr="00D821A3">
        <w:rPr>
          <w:rFonts w:hint="eastAsia"/>
        </w:rPr>
        <w:t>樣品間有沒有</w:t>
      </w:r>
      <w:proofErr w:type="gramEnd"/>
      <w:r w:rsidRPr="00D821A3">
        <w:rPr>
          <w:rFonts w:hint="eastAsia"/>
        </w:rPr>
        <w:t>？」然後那個阿姨就都在他腦袋裡，他真的知道，</w:t>
      </w:r>
      <w:r w:rsidRPr="00D821A3">
        <w:rPr>
          <w:rFonts w:hint="eastAsia"/>
          <w:b/>
          <w:bCs/>
        </w:rPr>
        <w:t>可是當阿姨退休之後，這個東西就都在catalog上面，然後業務都要翻，這是很難去管理</w:t>
      </w:r>
      <w:r w:rsidR="008F75F8">
        <w:rPr>
          <w:b/>
          <w:bCs/>
        </w:rPr>
        <w:t>…</w:t>
      </w:r>
      <w:r w:rsidR="009A3149" w:rsidRPr="009A3149">
        <w:rPr>
          <w:rFonts w:hint="eastAsia"/>
        </w:rPr>
        <w:t>為什麼喜歡AI</w:t>
      </w:r>
      <w:r w:rsidR="009A3149">
        <w:rPr>
          <w:rFonts w:hint="eastAsia"/>
        </w:rPr>
        <w:t>?</w:t>
      </w:r>
      <w:r w:rsidR="009A3149" w:rsidRPr="009A3149">
        <w:rPr>
          <w:rFonts w:hint="eastAsia"/>
        </w:rPr>
        <w:t>因為AI是scalable的、可規模化的，那我如果說追求一個準確度，尤其是在物理數據的準確。」</w:t>
      </w:r>
      <w:r w:rsidR="00B37E7B">
        <w:rPr>
          <w:rFonts w:hint="eastAsia"/>
          <w:color w:val="auto"/>
        </w:rPr>
        <w:t>（</w:t>
      </w:r>
      <w:r w:rsidR="009A3149">
        <w:rPr>
          <w:color w:val="auto"/>
        </w:rPr>
        <w:t>李菁</w:t>
      </w:r>
      <w:r w:rsidR="009A3149" w:rsidRPr="009A4BC1">
        <w:rPr>
          <w:color w:val="auto"/>
        </w:rPr>
        <w:t xml:space="preserve"> </w:t>
      </w:r>
      <w:r w:rsidR="009A3149" w:rsidRPr="009A4BC1">
        <w:rPr>
          <w:rFonts w:hint="eastAsia"/>
          <w:color w:val="auto"/>
        </w:rPr>
        <w:t>執行長，2025訪談資料</w:t>
      </w:r>
      <w:r w:rsidR="00B37E7B">
        <w:rPr>
          <w:rFonts w:hint="eastAsia"/>
          <w:color w:val="auto"/>
        </w:rPr>
        <w:t>）</w:t>
      </w:r>
    </w:p>
    <w:p w14:paraId="37055D79" w14:textId="705586DC"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協作使用」，平台也設計了</w:t>
      </w:r>
      <w:r w:rsidRPr="00D868E0">
        <w:t>Workspace</w:t>
      </w:r>
      <w:r w:rsidRPr="00D868E0">
        <w:t>、</w:t>
      </w:r>
      <w:r w:rsidRPr="00D868E0">
        <w:t>Mood Board</w:t>
      </w:r>
      <w:r w:rsidRPr="00D868E0">
        <w:t>與</w:t>
      </w:r>
      <w:r w:rsidRPr="00D868E0">
        <w:t>Thread Board</w:t>
      </w:r>
      <w:r w:rsidRPr="00D868E0">
        <w:t>等模組，創造出品牌商、供應鏈、設計師等多方即時互動與跨部門協作的情境式平台體驗。</w:t>
      </w:r>
    </w:p>
    <w:p w14:paraId="2E628E0F" w14:textId="2D093658" w:rsidR="009A3149" w:rsidRPr="00D42043" w:rsidRDefault="00760E44" w:rsidP="00D42043">
      <w:pPr>
        <w:ind w:firstLine="480"/>
      </w:pPr>
      <w:r>
        <w:rPr>
          <w:rFonts w:hint="eastAsia"/>
        </w:rPr>
        <w:t>而背後鮮為人知的是</w:t>
      </w:r>
      <w:r w:rsidR="00D868E0" w:rsidRPr="00D868E0">
        <w:t>，這套掃描系統最初只是為了解決創辦人自家布料貿易商展示商品時效率低落的問題</w:t>
      </w:r>
      <w:r w:rsidR="009B3C47">
        <w:rPr>
          <w:rFonts w:hint="eastAsia"/>
        </w:rPr>
        <w:t>，</w:t>
      </w:r>
      <w:r w:rsidR="00D868E0" w:rsidRPr="00D868E0">
        <w:t>卻因技術與產業痛點的高度吻合，在</w:t>
      </w:r>
      <w:r w:rsidR="00D868E0" w:rsidRPr="00D868E0">
        <w:t>2018</w:t>
      </w:r>
      <w:r w:rsidR="00D868E0" w:rsidRPr="00D868E0">
        <w:t>年向</w:t>
      </w:r>
      <w:r w:rsidR="00D868E0" w:rsidRPr="00D868E0">
        <w:t>JC Penny</w:t>
      </w:r>
      <w:r w:rsidR="00D868E0" w:rsidRPr="00D868E0">
        <w:t>香港辦公室</w:t>
      </w:r>
      <w:r>
        <w:rPr>
          <w:rFonts w:hint="eastAsia"/>
        </w:rPr>
        <w:t>負責人</w:t>
      </w:r>
      <w:r w:rsidR="00D868E0" w:rsidRPr="00D868E0">
        <w:t>展示後獲得高度肯定，並受邀參加</w:t>
      </w:r>
      <w:r w:rsidR="00D868E0" w:rsidRPr="00D868E0">
        <w:t>PI Apparel</w:t>
      </w:r>
      <w:r w:rsidR="00D868E0" w:rsidRPr="00D868E0">
        <w:t>國際展會，讓這套原本用於內部創新的技術正式走向國際市場，</w:t>
      </w:r>
      <w:r w:rsidR="00D42043">
        <w:rPr>
          <w:rFonts w:hint="eastAsia"/>
        </w:rPr>
        <w:t>創造</w:t>
      </w:r>
      <w:r w:rsidR="00D868E0" w:rsidRPr="00D868E0">
        <w:t>從「自用工具」到「數位平台產品」的轉型。</w:t>
      </w:r>
    </w:p>
    <w:p w14:paraId="48F601A8" w14:textId="4D105C97" w:rsidR="001A7C22" w:rsidRPr="00EE2D08" w:rsidRDefault="00EE2D08" w:rsidP="00EE2D08">
      <w:pPr>
        <w:pStyle w:val="3"/>
        <w:rPr>
          <w:bCs/>
        </w:rPr>
      </w:pPr>
      <w:bookmarkStart w:id="54" w:name="_Toc198134391"/>
      <w:r w:rsidRPr="004E127E">
        <w:lastRenderedPageBreak/>
        <w:t>5.2</w:t>
      </w:r>
      <w:r>
        <w:rPr>
          <w:rFonts w:hint="eastAsia"/>
        </w:rPr>
        <w:t>.4</w:t>
      </w:r>
      <w:r w:rsidR="002C7C9B">
        <w:rPr>
          <w:rFonts w:hint="eastAsia"/>
        </w:rPr>
        <w:t xml:space="preserve"> </w:t>
      </w:r>
      <w:r>
        <w:rPr>
          <w:rFonts w:hint="eastAsia"/>
        </w:rPr>
        <w:t>深耕運用</w:t>
      </w:r>
      <w:bookmarkEnd w:id="54"/>
    </w:p>
    <w:p w14:paraId="796300B7" w14:textId="77777777" w:rsidR="00DB290D" w:rsidRDefault="00DB290D" w:rsidP="00DB290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2B75FE9A" w14:textId="7F7CAD5D" w:rsidR="00A5462D" w:rsidRPr="00A5462D" w:rsidRDefault="00A5462D" w:rsidP="00A5462D">
      <w:pPr>
        <w:ind w:firstLine="480"/>
      </w:pPr>
      <w:r w:rsidRPr="00A5462D">
        <w:t>創辦人家族長年從事紡織貿易，對布料展示、管理與供應鏈溝通的流程十分熟悉，深入理解布料產業在貿易操作上的實際運作與關鍵痛點，</w:t>
      </w:r>
      <w:r w:rsidR="00C10507">
        <w:rPr>
          <w:rFonts w:hint="eastAsia"/>
        </w:rPr>
        <w:t>而團隊也將</w:t>
      </w:r>
      <w:r w:rsidRPr="00A5462D">
        <w:t>這份知識</w:t>
      </w:r>
      <w:r w:rsidR="00C10507">
        <w:rPr>
          <w:rFonts w:hint="eastAsia"/>
        </w:rPr>
        <w:t>作</w:t>
      </w:r>
      <w:r w:rsidRPr="00A5462D">
        <w:t>為日後的數位化轉型策略</w:t>
      </w:r>
      <w:r w:rsidR="00C10507">
        <w:rPr>
          <w:rFonts w:hint="eastAsia"/>
        </w:rPr>
        <w:t>的</w:t>
      </w:r>
      <w:r w:rsidRPr="00A5462D">
        <w:t>奠定基礎。</w:t>
      </w:r>
    </w:p>
    <w:p w14:paraId="41CC4A72" w14:textId="28EF4067" w:rsidR="001A7C22" w:rsidRPr="004C5A8A" w:rsidRDefault="001A7C22" w:rsidP="004C5A8A">
      <w:pPr>
        <w:pStyle w:val="aff3"/>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6977B7">
      <w:pPr>
        <w:pStyle w:val="a"/>
        <w:rPr>
          <w:rFonts w:eastAsia="新細明體"/>
        </w:rPr>
      </w:pPr>
      <w:r>
        <w:t>從既有資源出發，探索掃描技術新應用</w:t>
      </w:r>
    </w:p>
    <w:p w14:paraId="1A6A7BD2" w14:textId="350E5895" w:rsidR="006977B7" w:rsidRPr="006977B7" w:rsidRDefault="006977B7" w:rsidP="00FE5FCC">
      <w:pPr>
        <w:ind w:firstLine="480"/>
      </w:pPr>
      <w:r>
        <w:rPr>
          <w:rFonts w:hint="eastAsia"/>
        </w:rPr>
        <w:t>團隊靈活運用現有資源，如最初</w:t>
      </w:r>
      <w:r w:rsidRPr="006977B7">
        <w:t>以手機拍攝方式進行布片紀錄，為克服距離與光源不穩導致的畫面偏差，</w:t>
      </w:r>
      <w:r w:rsidR="00D732E0">
        <w:rPr>
          <w:rFonts w:hint="eastAsia"/>
        </w:rPr>
        <w:t>還嘗試</w:t>
      </w:r>
      <w:r w:rsidRPr="006977B7">
        <w:t>設計</w:t>
      </w:r>
      <w:r w:rsidR="00D732E0">
        <w:rPr>
          <w:rFonts w:hint="eastAsia"/>
        </w:rPr>
        <w:t>能</w:t>
      </w:r>
      <w:r w:rsidRPr="006977B7">
        <w:t>固定距離與角度的拍攝</w:t>
      </w:r>
      <w:r w:rsidR="00D732E0">
        <w:rPr>
          <w:rFonts w:hint="eastAsia"/>
        </w:rPr>
        <w:t>腳架</w:t>
      </w:r>
      <w:r w:rsidRPr="006977B7">
        <w:t>，最終</w:t>
      </w:r>
      <w:r w:rsidR="00D732E0">
        <w:rPr>
          <w:rFonts w:hint="eastAsia"/>
        </w:rPr>
        <w:t>發現</w:t>
      </w:r>
      <w:r w:rsidRPr="006977B7">
        <w:t>事務機</w:t>
      </w:r>
      <w:r w:rsidR="00C73A5F">
        <w:rPr>
          <w:rFonts w:hint="eastAsia"/>
        </w:rPr>
        <w:t>的平板掃描</w:t>
      </w:r>
      <w:r w:rsidRPr="006977B7">
        <w:t>（</w:t>
      </w:r>
      <w:r w:rsidRPr="006977B7">
        <w:t>Flatbed Scanner</w:t>
      </w:r>
      <w:r w:rsidRPr="006977B7">
        <w:t>）</w:t>
      </w:r>
      <w:r w:rsidR="00D732E0">
        <w:rPr>
          <w:rFonts w:hint="eastAsia"/>
        </w:rPr>
        <w:t>能夠</w:t>
      </w:r>
      <w:r w:rsidRPr="006977B7">
        <w:t>作為穩定光源與距離的解決方案，確保掃描圖像品質與一致性。</w:t>
      </w:r>
    </w:p>
    <w:p w14:paraId="76B62EEB" w14:textId="2A66DC04" w:rsidR="001A7C22" w:rsidRPr="00646027" w:rsidRDefault="001A7C22" w:rsidP="00646027">
      <w:pPr>
        <w:pStyle w:val="aff3"/>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w:t>
      </w:r>
      <w:proofErr w:type="gramStart"/>
      <w:r w:rsidRPr="00646027">
        <w:rPr>
          <w:rFonts w:hint="eastAsia"/>
        </w:rPr>
        <w:t>準</w:t>
      </w:r>
      <w:proofErr w:type="gramEnd"/>
      <w:r w:rsidRPr="00646027">
        <w:rPr>
          <w:rFonts w:hint="eastAsia"/>
        </w:rPr>
        <w:t>，</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w:t>
      </w:r>
      <w:proofErr w:type="gramStart"/>
      <w:r w:rsidRPr="00646027">
        <w:rPr>
          <w:rFonts w:hint="eastAsia"/>
        </w:rPr>
        <w:t>個</w:t>
      </w:r>
      <w:proofErr w:type="gramEnd"/>
      <w:r w:rsidRPr="00646027">
        <w:rPr>
          <w:rFonts w:hint="eastAsia"/>
        </w:rPr>
        <w:t>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0DB51E5C" w:rsidR="006977B7" w:rsidRDefault="00B15775" w:rsidP="006977B7">
      <w:pPr>
        <w:pStyle w:val="a"/>
        <w:rPr>
          <w:rFonts w:eastAsia="新細明體"/>
        </w:rPr>
      </w:pPr>
      <w:r>
        <w:rPr>
          <w:rFonts w:hint="eastAsia"/>
        </w:rPr>
        <w:t>將掃描技術應用於</w:t>
      </w:r>
      <w:r w:rsidR="002244CC">
        <w:rPr>
          <w:rFonts w:hint="eastAsia"/>
        </w:rPr>
        <w:t>供應商</w:t>
      </w:r>
      <w:r w:rsidR="006977B7">
        <w:t>工廠現場試煉，驗證與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4B5BC654" w:rsidR="004405A2" w:rsidRDefault="00E65328" w:rsidP="001A7C22">
      <w:pPr>
        <w:ind w:firstLine="480"/>
      </w:pPr>
      <w:r>
        <w:rPr>
          <w:rFonts w:hint="eastAsia"/>
        </w:rPr>
        <w:t>自</w:t>
      </w:r>
      <w:r>
        <w:rPr>
          <w:rFonts w:hint="eastAsia"/>
        </w:rPr>
        <w:t>2018</w:t>
      </w:r>
      <w:r>
        <w:rPr>
          <w:rFonts w:hint="eastAsia"/>
        </w:rPr>
        <w:t>年起，開始將數位化掃描技術實際應用於</w:t>
      </w:r>
      <w:r w:rsidR="00D67320">
        <w:rPr>
          <w:rFonts w:hint="eastAsia"/>
        </w:rPr>
        <w:t>合作的供應商紡織廠</w:t>
      </w:r>
      <w:r w:rsidR="009D185A">
        <w:rPr>
          <w:rFonts w:hint="eastAsia"/>
        </w:rPr>
        <w:t>，同時</w:t>
      </w:r>
      <w:r w:rsidR="001A7C22">
        <w:rPr>
          <w:rFonts w:hint="eastAsia"/>
        </w:rPr>
        <w:t>不斷蒐集</w:t>
      </w:r>
      <w:r w:rsidR="00E75D88">
        <w:rPr>
          <w:rFonts w:hint="eastAsia"/>
        </w:rPr>
        <w:t>工廠回</w:t>
      </w:r>
      <w:r w:rsidR="001A7C22">
        <w:rPr>
          <w:rFonts w:hint="eastAsia"/>
        </w:rPr>
        <w:t>饋來調整掃描技術</w:t>
      </w:r>
      <w:r w:rsidR="00AC301B">
        <w:rPr>
          <w:rFonts w:hint="eastAsia"/>
        </w:rPr>
        <w:t>，用以建立標準化</w:t>
      </w:r>
      <w:r w:rsidR="00BB0596">
        <w:rPr>
          <w:rFonts w:hint="eastAsia"/>
        </w:rPr>
        <w:t>的</w:t>
      </w:r>
      <w:r w:rsidR="001A7C22">
        <w:rPr>
          <w:rFonts w:hint="eastAsia"/>
        </w:rPr>
        <w:t>操作流程</w:t>
      </w:r>
      <w:r w:rsidR="004405A2">
        <w:rPr>
          <w:rFonts w:hint="eastAsia"/>
        </w:rPr>
        <w:t>。</w:t>
      </w:r>
    </w:p>
    <w:p w14:paraId="6629E7A1" w14:textId="47D5006A" w:rsidR="00E65328" w:rsidRPr="00DA1136" w:rsidRDefault="00C63C4E" w:rsidP="004C0552">
      <w:pPr>
        <w:ind w:firstLine="480"/>
      </w:pPr>
      <w:r>
        <w:rPr>
          <w:rFonts w:hint="eastAsia"/>
        </w:rPr>
        <w:t>在從</w:t>
      </w:r>
      <w:r w:rsidR="001A7C22">
        <w:rPr>
          <w:rFonts w:hint="eastAsia"/>
        </w:rPr>
        <w:t>供應商端累積起約</w:t>
      </w:r>
      <w:r w:rsidR="001A7C22">
        <w:rPr>
          <w:rFonts w:hint="eastAsia"/>
        </w:rPr>
        <w:t>10000</w:t>
      </w:r>
      <w:r w:rsidR="001A7C22">
        <w:rPr>
          <w:rFonts w:hint="eastAsia"/>
        </w:rPr>
        <w:t>片數位布片後，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是停</w:t>
      </w:r>
      <w:r w:rsidR="002923FC">
        <w:rPr>
          <w:rFonts w:hint="eastAsia"/>
        </w:rPr>
        <w:t>在</w:t>
      </w:r>
      <w:r w:rsidR="001A7C22">
        <w:rPr>
          <w:rFonts w:hint="eastAsia"/>
        </w:rPr>
        <w:t>將實體布料數位化、</w:t>
      </w:r>
      <w:r w:rsidR="00585EA8">
        <w:rPr>
          <w:rFonts w:hint="eastAsia"/>
        </w:rPr>
        <w:t>雲端</w:t>
      </w:r>
      <w:r w:rsidR="001A7C22">
        <w:rPr>
          <w:rFonts w:hint="eastAsia"/>
        </w:rPr>
        <w:t>資產</w:t>
      </w:r>
      <w:r w:rsidR="00105F82">
        <w:rPr>
          <w:rFonts w:hint="eastAsia"/>
        </w:rPr>
        <w:t>管理</w:t>
      </w:r>
      <w:r w:rsidR="001A7C22">
        <w:rPr>
          <w:rFonts w:hint="eastAsia"/>
        </w:rPr>
        <w:t>已經不夠了，</w:t>
      </w:r>
      <w:r w:rsidR="00E024EA">
        <w:rPr>
          <w:rFonts w:hint="eastAsia"/>
        </w:rPr>
        <w:t>這些現成的大規模</w:t>
      </w:r>
      <w:r w:rsidR="001A7C22">
        <w:rPr>
          <w:rFonts w:hint="eastAsia"/>
        </w:rPr>
        <w:t>數位布片資訊，可以有甚麼新的應用</w:t>
      </w:r>
      <w:r w:rsidR="001A7C22">
        <w:rPr>
          <w:rFonts w:hint="eastAsia"/>
        </w:rPr>
        <w:t>?</w:t>
      </w:r>
    </w:p>
    <w:p w14:paraId="44BA0D6C" w14:textId="03257273" w:rsidR="001A7C22" w:rsidRPr="00FA51F3" w:rsidRDefault="00B37E7B" w:rsidP="00BD7820">
      <w:pPr>
        <w:pStyle w:val="aff3"/>
        <w:rPr>
          <w:rFonts w:ascii="新細明體" w:eastAsia="新細明體" w:hAnsi="新細明體"/>
        </w:rPr>
      </w:pPr>
      <w:r>
        <w:rPr>
          <w:rFonts w:hint="eastAsia"/>
        </w:rPr>
        <w:t>「</w:t>
      </w:r>
      <w:r w:rsidR="001A7C22" w:rsidRPr="005548C9">
        <w:rPr>
          <w:rFonts w:hint="eastAsia"/>
        </w:rPr>
        <w:t>所以從2016年底開始轉為做掃描，我們當時還在做貿易商的時候就請我們的工廠先嘗試這樣的方式，發現很好</w:t>
      </w:r>
      <w:r w:rsidR="00596F3C">
        <w:t>…</w:t>
      </w:r>
      <w:r w:rsidR="001A7C22" w:rsidRPr="005548C9">
        <w:rPr>
          <w:rFonts w:hint="eastAsia"/>
        </w:rPr>
        <w:t>那我們當時</w:t>
      </w:r>
      <w:r w:rsidR="00200305">
        <w:rPr>
          <w:rFonts w:hint="eastAsia"/>
        </w:rPr>
        <w:t>只</w:t>
      </w:r>
      <w:r w:rsidR="001A7C22" w:rsidRPr="005548C9">
        <w:rPr>
          <w:rFonts w:hint="eastAsia"/>
        </w:rPr>
        <w:t>是用掃描進去，那我們就在想這個</w:t>
      </w:r>
      <w:r w:rsidR="00D42ADC">
        <w:rPr>
          <w:rFonts w:hint="eastAsia"/>
        </w:rPr>
        <w:t>數位布片</w:t>
      </w:r>
      <w:r w:rsidR="001A7C22" w:rsidRPr="005548C9">
        <w:rPr>
          <w:rFonts w:hint="eastAsia"/>
        </w:rPr>
        <w:t>我們有，當時還是用</w:t>
      </w:r>
      <w:proofErr w:type="spellStart"/>
      <w:r w:rsidR="001A7C22" w:rsidRPr="005548C9">
        <w:rPr>
          <w:rFonts w:hint="eastAsia"/>
        </w:rPr>
        <w:t>ocr</w:t>
      </w:r>
      <w:proofErr w:type="spellEnd"/>
      <w:r w:rsidR="001A7C22" w:rsidRPr="005548C9">
        <w:rPr>
          <w:rFonts w:hint="eastAsia"/>
        </w:rPr>
        <w:t>辨識就把自動把它辨識出</w:t>
      </w:r>
      <w:r w:rsidR="001A7C22" w:rsidRPr="005548C9">
        <w:rPr>
          <w:rFonts w:hint="eastAsia"/>
        </w:rPr>
        <w:lastRenderedPageBreak/>
        <w:t>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55" w:name="_Toc198134392"/>
      <w:r w:rsidRPr="004E127E">
        <w:t>5.2</w:t>
      </w:r>
      <w:r>
        <w:rPr>
          <w:rFonts w:hint="eastAsia"/>
        </w:rPr>
        <w:t>.5</w:t>
      </w:r>
      <w:r w:rsidR="002C7C9B">
        <w:rPr>
          <w:rFonts w:hint="eastAsia"/>
        </w:rPr>
        <w:t xml:space="preserve"> </w:t>
      </w:r>
      <w:r w:rsidR="00313D06">
        <w:rPr>
          <w:rFonts w:hint="eastAsia"/>
        </w:rPr>
        <w:t>創新探索</w:t>
      </w:r>
      <w:bookmarkEnd w:id="55"/>
    </w:p>
    <w:p w14:paraId="5C793118" w14:textId="5942735F" w:rsidR="00B803FA" w:rsidRDefault="00B803FA" w:rsidP="00B803FA">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17058C49" w:rsidR="00B803FA" w:rsidRPr="00B803FA" w:rsidRDefault="00B803FA" w:rsidP="00694F39">
      <w:pPr>
        <w:ind w:firstLine="480"/>
      </w:pPr>
      <w:r w:rsidRPr="00B803FA">
        <w:t>為提升布料掃描技術的精</w:t>
      </w:r>
      <w:proofErr w:type="gramStart"/>
      <w:r w:rsidRPr="00B803FA">
        <w:t>準</w:t>
      </w:r>
      <w:proofErr w:type="gramEnd"/>
      <w:r w:rsidRPr="00B803FA">
        <w:t>度與可擴展性，團隊於</w:t>
      </w:r>
      <w:r w:rsidRPr="00B803FA">
        <w:t>2019</w:t>
      </w:r>
      <w:r w:rsidRPr="00B803FA">
        <w:t>年與</w:t>
      </w:r>
      <w:r w:rsidRPr="00B803FA">
        <w:t>MIT</w:t>
      </w:r>
      <w:r w:rsidRPr="00B803FA">
        <w:t>團隊合作，導入</w:t>
      </w:r>
      <w:r w:rsidR="00A21AEF">
        <w:rPr>
          <w:rFonts w:hint="eastAsia"/>
        </w:rPr>
        <w:t>其</w:t>
      </w:r>
      <w:r w:rsidR="00A21AEF">
        <w:rPr>
          <w:rFonts w:hint="eastAsia"/>
        </w:rPr>
        <w:t>Cycle GAN</w:t>
      </w:r>
      <w:r w:rsidRPr="00B803FA">
        <w:t>技術</w:t>
      </w:r>
      <w:r>
        <w:rPr>
          <w:rFonts w:hint="eastAsia"/>
        </w:rPr>
        <w:t>，</w:t>
      </w:r>
      <w:r w:rsidR="00653212">
        <w:rPr>
          <w:rFonts w:hint="eastAsia"/>
        </w:rPr>
        <w:t>將</w:t>
      </w:r>
      <w:r w:rsidRPr="00B803FA">
        <w:t>印表機掃描結果透過</w:t>
      </w:r>
      <w:r w:rsidR="00653212">
        <w:rPr>
          <w:rFonts w:hint="eastAsia"/>
        </w:rPr>
        <w:t>AI</w:t>
      </w:r>
      <w:r w:rsidRPr="00B803FA">
        <w:t>模型</w:t>
      </w:r>
      <w:r w:rsidR="00694F39">
        <w:rPr>
          <w:rFonts w:hint="eastAsia"/>
        </w:rPr>
        <w:t>進行調整，去預測、</w:t>
      </w:r>
      <w:r w:rsidRPr="00B803FA">
        <w:t>辨</w:t>
      </w:r>
      <w:r w:rsidR="00653212">
        <w:rPr>
          <w:rFonts w:hint="eastAsia"/>
        </w:rPr>
        <w:t>識織品的纖維走向</w:t>
      </w:r>
      <w:r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694F39">
        <w:rPr>
          <w:rFonts w:hint="eastAsia"/>
        </w:rPr>
        <w:t>。</w:t>
      </w:r>
      <w:r w:rsidR="00D96298" w:rsidRPr="00694F39">
        <w:rPr>
          <w:rFonts w:hint="eastAsia"/>
        </w:rPr>
        <w:t>而此技</w:t>
      </w:r>
      <w:r w:rsidR="00D96298">
        <w:rPr>
          <w:rFonts w:hint="eastAsia"/>
        </w:rPr>
        <w:t>術的引進也使團隊突破一直以來的開發困境，成功</w:t>
      </w:r>
      <w:r w:rsidRPr="00B803FA">
        <w:t>完成初代產品開發，奠定後續產品功能擴展基礎。</w:t>
      </w:r>
    </w:p>
    <w:p w14:paraId="1AACD82D" w14:textId="45482E74" w:rsidR="00653212" w:rsidRPr="00653212" w:rsidRDefault="001A7C22" w:rsidP="001A7C22">
      <w:pPr>
        <w:widowControl/>
        <w:spacing w:line="240" w:lineRule="auto"/>
        <w:ind w:firstLineChars="0" w:firstLine="0"/>
        <w:rPr>
          <w:rStyle w:val="aff4"/>
        </w:rPr>
      </w:pPr>
      <w:r>
        <w:rPr>
          <w:rFonts w:ascii="標楷體" w:hAnsi="標楷體" w:cs="新細明體" w:hint="eastAsia"/>
          <w:i/>
          <w:iCs/>
          <w:color w:val="A61C00"/>
          <w:kern w:val="0"/>
          <w14:ligatures w14:val="none"/>
        </w:rPr>
        <w:t>「</w:t>
      </w:r>
      <w:r w:rsidRPr="009361DE">
        <w:rPr>
          <w:rStyle w:val="aff4"/>
          <w:rFonts w:hint="eastAsia"/>
        </w:rPr>
        <w:t>我們把這個印表機的這個資訊，出來的資訊加上布料的材料資訊去跟六個圖層去比對，然後我們去用machine learning的方式去預測一個材料</w:t>
      </w:r>
      <w:r w:rsidR="00FB67CC" w:rsidRPr="009361DE">
        <w:rPr>
          <w:rStyle w:val="aff4"/>
          <w:rFonts w:hint="eastAsia"/>
        </w:rPr>
        <w:t>的</w:t>
      </w:r>
      <w:r w:rsidRPr="009361DE">
        <w:rPr>
          <w:rStyle w:val="aff4"/>
          <w:rFonts w:hint="eastAsia"/>
        </w:rPr>
        <w:t>scanning ，從一個</w:t>
      </w:r>
      <w:proofErr w:type="gramStart"/>
      <w:r w:rsidRPr="009361DE">
        <w:rPr>
          <w:rStyle w:val="aff4"/>
          <w:rFonts w:hint="eastAsia"/>
        </w:rPr>
        <w:t>一</w:t>
      </w:r>
      <w:proofErr w:type="gramEnd"/>
      <w:r w:rsidRPr="009361DE">
        <w:rPr>
          <w:rStyle w:val="aff4"/>
          <w:rFonts w:hint="eastAsia"/>
        </w:rPr>
        <w:t>直到六個圖層出來。所以到2019年，我們當時跟MIT出來的一個團隊有合作，然後我們2019年這個初步的產品打造出來。」</w:t>
      </w:r>
      <w:r w:rsidR="00B37E7B" w:rsidRPr="009361DE">
        <w:rPr>
          <w:rStyle w:val="aff4"/>
          <w:rFonts w:hint="eastAsia"/>
        </w:rPr>
        <w:t>（</w:t>
      </w:r>
      <w:r w:rsidR="006E36DD" w:rsidRPr="009361DE">
        <w:rPr>
          <w:rStyle w:val="aff4"/>
        </w:rPr>
        <w:t>李菁</w:t>
      </w:r>
      <w:r w:rsidR="00614B61" w:rsidRPr="009361DE">
        <w:rPr>
          <w:rStyle w:val="aff4"/>
        </w:rPr>
        <w:t xml:space="preserve"> </w:t>
      </w:r>
      <w:r w:rsidR="00614B61" w:rsidRPr="009361DE">
        <w:rPr>
          <w:rStyle w:val="aff4"/>
          <w:rFonts w:hint="eastAsia"/>
        </w:rPr>
        <w:t>執行長，2025訪談資料</w:t>
      </w:r>
      <w:r w:rsidR="00B37E7B" w:rsidRPr="009361DE">
        <w:rPr>
          <w:rStyle w:val="aff4"/>
          <w:rFonts w:hint="eastAsia"/>
        </w:rPr>
        <w:t>）</w:t>
      </w:r>
    </w:p>
    <w:p w14:paraId="1081476B" w14:textId="6C6BC71C" w:rsidR="00814480" w:rsidRPr="00814480" w:rsidRDefault="00814480" w:rsidP="00814480">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11F313B" w:rsidR="00814480" w:rsidRPr="00814480" w:rsidRDefault="00814480" w:rsidP="00814480">
      <w:pPr>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1E68CE">
        <w:rPr>
          <w:rFonts w:hint="eastAsia"/>
        </w:rPr>
        <w:t>數位</w:t>
      </w:r>
      <w:r w:rsidRPr="00814480">
        <w:t>掃描技術</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技術推向國際市場，提升品牌能見度與後續平台推廣能量。</w:t>
      </w:r>
    </w:p>
    <w:p w14:paraId="04FED6CC" w14:textId="3F701F75" w:rsidR="001A7C22" w:rsidRDefault="001A7C22" w:rsidP="00E54B02">
      <w:pPr>
        <w:pStyle w:val="aff3"/>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w:t>
      </w:r>
      <w:proofErr w:type="gramStart"/>
      <w:r w:rsidRPr="007E5939">
        <w:rPr>
          <w:rFonts w:hint="eastAsia"/>
        </w:rPr>
        <w:t>很</w:t>
      </w:r>
      <w:proofErr w:type="gramEnd"/>
      <w:r w:rsidRPr="007E5939">
        <w:rPr>
          <w:rFonts w:hint="eastAsia"/>
        </w:rPr>
        <w:t>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6" w:name="_Toc198134393"/>
      <w:r w:rsidRPr="004E127E">
        <w:t>5.2</w:t>
      </w:r>
      <w:r>
        <w:rPr>
          <w:rFonts w:hint="eastAsia"/>
        </w:rPr>
        <w:t>.6</w:t>
      </w:r>
      <w:r w:rsidR="002C7C9B">
        <w:rPr>
          <w:rFonts w:hint="eastAsia"/>
        </w:rPr>
        <w:t xml:space="preserve"> </w:t>
      </w:r>
      <w:r>
        <w:rPr>
          <w:rFonts w:hint="eastAsia"/>
        </w:rPr>
        <w:t>平衡機制</w:t>
      </w:r>
      <w:bookmarkEnd w:id="56"/>
    </w:p>
    <w:p w14:paraId="30BE3544" w14:textId="77777777" w:rsidR="00175B5B" w:rsidRDefault="00175B5B" w:rsidP="00175B5B">
      <w:pPr>
        <w:pStyle w:val="a"/>
      </w:pPr>
      <w:r w:rsidRPr="00175B5B">
        <w:t>內外部協作驅動技術深化與市場擴張</w:t>
      </w:r>
    </w:p>
    <w:p w14:paraId="3716262D" w14:textId="7048B7C0" w:rsidR="00175B5B" w:rsidRPr="0010043C" w:rsidRDefault="00175B5B" w:rsidP="00175B5B">
      <w:pPr>
        <w:ind w:firstLine="480"/>
        <w:rPr>
          <w:color w:val="FF0000"/>
        </w:rPr>
      </w:pPr>
      <w:r w:rsidRPr="0010043C">
        <w:rPr>
          <w:color w:val="FF0000"/>
        </w:rPr>
        <w:t>團隊以自身技術開發經驗與實作回饋為基礎，結合外部</w:t>
      </w:r>
      <w:r w:rsidRPr="0010043C">
        <w:rPr>
          <w:color w:val="FF0000"/>
        </w:rPr>
        <w:t xml:space="preserve"> MIT </w:t>
      </w:r>
      <w:r w:rsidRPr="0010043C">
        <w:rPr>
          <w:color w:val="FF0000"/>
        </w:rPr>
        <w:t>的技術資源進行功能升級，並透過</w:t>
      </w:r>
      <w:r w:rsidRPr="0010043C">
        <w:rPr>
          <w:color w:val="FF0000"/>
        </w:rPr>
        <w:t xml:space="preserve"> JCPenney </w:t>
      </w:r>
      <w:r w:rsidRPr="0010043C">
        <w:rPr>
          <w:color w:val="FF0000"/>
        </w:rPr>
        <w:t>關係網絡拓展市場觸角。此階段成功實現從內部創新到市場化應用的轉換，建構起技術深耕與關係擴展之間的良性循環，</w:t>
      </w:r>
      <w:r w:rsidRPr="0010043C">
        <w:rPr>
          <w:color w:val="FF0000"/>
        </w:rPr>
        <w:lastRenderedPageBreak/>
        <w:t>形成支撐平台後續發展的平衡推力。</w:t>
      </w:r>
    </w:p>
    <w:p w14:paraId="0B9B81AF" w14:textId="77777777" w:rsidR="00175B5B" w:rsidRPr="00175B5B" w:rsidRDefault="00175B5B" w:rsidP="00175B5B">
      <w:pPr>
        <w:ind w:firstLine="480"/>
      </w:pPr>
    </w:p>
    <w:p w14:paraId="38E3A4E9" w14:textId="7270571A" w:rsidR="0021095F" w:rsidRDefault="00225BFC" w:rsidP="009D3794">
      <w:pPr>
        <w:pStyle w:val="3"/>
      </w:pPr>
      <w:bookmarkStart w:id="57" w:name="_Toc19813439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7"/>
    </w:p>
    <w:p w14:paraId="4C5FBFC4" w14:textId="77777777" w:rsidR="00BB55A0" w:rsidRDefault="00BB55A0" w:rsidP="00BB55A0">
      <w:pPr>
        <w:pStyle w:val="a"/>
      </w:pPr>
      <w:r>
        <w:t>打造紡織產業的數位協作大平台</w:t>
      </w:r>
    </w:p>
    <w:p w14:paraId="309D40EA" w14:textId="77777777" w:rsidR="007F0C13" w:rsidRDefault="00D84D32" w:rsidP="00BB55A0">
      <w:pPr>
        <w:ind w:firstLine="480"/>
      </w:pPr>
      <w:r>
        <w:t>團隊在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48D78D6" w:rsidR="00D84D32" w:rsidRDefault="007F0C13" w:rsidP="00BB55A0">
      <w:pPr>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 xml:space="preserve"> 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8340AC">
      <w:pPr>
        <w:pStyle w:val="aff3"/>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77777777" w:rsidR="00E4270A" w:rsidRDefault="00E4270A" w:rsidP="00E4270A">
      <w:pPr>
        <w:pStyle w:val="a"/>
      </w:pPr>
      <w:r>
        <w:t>跨越時間與地域限制，加速產品設計流程</w:t>
      </w:r>
    </w:p>
    <w:p w14:paraId="6495B614" w14:textId="2F506659" w:rsidR="00E4270A" w:rsidRDefault="00E4270A" w:rsidP="00E4270A">
      <w:pPr>
        <w:ind w:firstLine="480"/>
      </w:pPr>
      <w:r>
        <w:t>透過布料數位化與雲端平台服務，設計師不需再</w:t>
      </w:r>
      <w:proofErr w:type="gramStart"/>
      <w:r>
        <w:t>仰賴樣布的</w:t>
      </w:r>
      <w:proofErr w:type="gramEnd"/>
      <w:r>
        <w:t>實體寄送，也不需在</w:t>
      </w:r>
      <w:proofErr w:type="gramStart"/>
      <w:r>
        <w:t>樣品間中翻</w:t>
      </w:r>
      <w:proofErr w:type="gramEnd"/>
      <w:r>
        <w:t>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週</w:t>
      </w:r>
      <w:proofErr w:type="gramEnd"/>
      <w:r>
        <w:t>內完成，有效節省溝通與製作成本。</w:t>
      </w:r>
    </w:p>
    <w:p w14:paraId="527943E1" w14:textId="76D9889B" w:rsidR="003E0476" w:rsidRPr="008722FD" w:rsidRDefault="003E0476" w:rsidP="008340AC">
      <w:pPr>
        <w:pStyle w:val="aff3"/>
        <w:rPr>
          <w:color w:val="FF0000"/>
        </w:rPr>
      </w:pPr>
      <w:r w:rsidRPr="008722FD">
        <w:rPr>
          <w:rFonts w:hint="eastAsia"/>
          <w:color w:val="FF0000"/>
        </w:rPr>
        <w:t>「過去向工廠實體打樣從亞洲寄</w:t>
      </w:r>
      <w:r w:rsidR="00952872" w:rsidRPr="008722FD">
        <w:rPr>
          <w:rFonts w:hint="eastAsia"/>
          <w:color w:val="FF0000"/>
        </w:rPr>
        <w:t>到</w:t>
      </w:r>
      <w:r w:rsidRPr="008722FD">
        <w:rPr>
          <w:rFonts w:hint="eastAsia"/>
          <w:color w:val="FF0000"/>
        </w:rPr>
        <w:t>美國，</w:t>
      </w:r>
      <w:r w:rsidR="00952872" w:rsidRPr="008722FD">
        <w:rPr>
          <w:rFonts w:hint="eastAsia"/>
          <w:color w:val="FF0000"/>
        </w:rPr>
        <w:t>要花</w:t>
      </w:r>
      <w:r w:rsidRPr="008722FD">
        <w:rPr>
          <w:rFonts w:hint="eastAsia"/>
          <w:color w:val="FF0000"/>
        </w:rPr>
        <w:t>四至六</w:t>
      </w:r>
      <w:r w:rsidR="00952872" w:rsidRPr="008722FD">
        <w:rPr>
          <w:rFonts w:hint="eastAsia"/>
          <w:color w:val="FF0000"/>
        </w:rPr>
        <w:t>禮拜</w:t>
      </w:r>
      <w:r w:rsidRPr="008722FD">
        <w:rPr>
          <w:rFonts w:hint="eastAsia"/>
          <w:color w:val="FF0000"/>
        </w:rPr>
        <w:t>，如今透過布料數位平台，設計師一至三天內就</w:t>
      </w:r>
      <w:r w:rsidR="00952872" w:rsidRPr="008722FD">
        <w:rPr>
          <w:rFonts w:hint="eastAsia"/>
          <w:color w:val="FF0000"/>
        </w:rPr>
        <w:t>能完成</w:t>
      </w:r>
      <w:r w:rsidRPr="008722FD">
        <w:rPr>
          <w:rFonts w:hint="eastAsia"/>
          <w:color w:val="FF0000"/>
        </w:rPr>
        <w:t>製作。」</w:t>
      </w:r>
      <w:r w:rsidR="00B37E7B" w:rsidRPr="008722FD">
        <w:rPr>
          <w:rFonts w:hint="eastAsia"/>
          <w:color w:val="FF0000"/>
        </w:rPr>
        <w:t>（</w:t>
      </w:r>
      <w:r w:rsidRPr="008722FD">
        <w:rPr>
          <w:rFonts w:hint="eastAsia"/>
          <w:color w:val="FF0000"/>
        </w:rPr>
        <w:t>樊穎</w:t>
      </w:r>
      <w:r w:rsidRPr="008722FD">
        <w:rPr>
          <w:color w:val="FF0000"/>
        </w:rPr>
        <w:t xml:space="preserve"> </w:t>
      </w:r>
      <w:r w:rsidRPr="008722FD">
        <w:rPr>
          <w:rFonts w:hint="eastAsia"/>
          <w:color w:val="FF0000"/>
        </w:rPr>
        <w:t xml:space="preserve">創辦人，2024 </w:t>
      </w:r>
      <w:commentRangeStart w:id="58"/>
      <w:r w:rsidRPr="008722FD">
        <w:rPr>
          <w:rFonts w:hint="eastAsia"/>
          <w:color w:val="FF0000"/>
        </w:rPr>
        <w:t>今周刊</w:t>
      </w:r>
      <w:commentRangeEnd w:id="58"/>
      <w:r w:rsidRPr="008722FD">
        <w:rPr>
          <w:rStyle w:val="af6"/>
          <w:color w:val="FF0000"/>
          <w:sz w:val="24"/>
          <w:szCs w:val="24"/>
        </w:rPr>
        <w:commentReference w:id="58"/>
      </w:r>
      <w:r w:rsidRPr="008722FD">
        <w:rPr>
          <w:rFonts w:hint="eastAsia"/>
          <w:color w:val="FF0000"/>
        </w:rPr>
        <w:t>資料</w:t>
      </w:r>
      <w:r w:rsidR="00B37E7B" w:rsidRPr="008722FD">
        <w:rPr>
          <w:rFonts w:hint="eastAsia"/>
          <w:color w:val="FF0000"/>
        </w:rPr>
        <w:t>）</w:t>
      </w:r>
      <w:r w:rsidRPr="008722FD">
        <w:rPr>
          <w:color w:val="FF0000"/>
        </w:rPr>
        <w:t xml:space="preserve"> </w:t>
      </w:r>
    </w:p>
    <w:p w14:paraId="4048890B" w14:textId="77777777" w:rsidR="00FE1616" w:rsidRDefault="00FE1616" w:rsidP="00FE1616">
      <w:pPr>
        <w:pStyle w:val="a"/>
      </w:pPr>
      <w:r>
        <w:t>平台功能遭遇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w:t>
      </w:r>
      <w:r>
        <w:lastRenderedPageBreak/>
        <w:t>主，讓平台未能有效促進雙方的新連結，促使</w:t>
      </w:r>
      <w:r w:rsidR="00C266BF">
        <w:rPr>
          <w:rFonts w:hint="eastAsia"/>
        </w:rPr>
        <w:t>團隊</w:t>
      </w:r>
      <w:r>
        <w:t>開始重新思考平台功能與商業模式的調整方向。</w:t>
      </w:r>
    </w:p>
    <w:p w14:paraId="22C61BF2" w14:textId="14BFE4E1" w:rsidR="00627508" w:rsidRPr="00627508" w:rsidRDefault="00ED5AE5" w:rsidP="001B7DDE">
      <w:pPr>
        <w:pStyle w:val="aff3"/>
      </w:pPr>
      <w:r w:rsidRPr="008340AC">
        <w:rPr>
          <w:rFonts w:hint="eastAsia"/>
        </w:rPr>
        <w:t>「品牌上的這個designer通常不會去、他不會去選新的這個supplier的布料，他只是把資料記下來然後偷偷去問自己的供應鏈你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718D06B4" w14:textId="7E7FC7C5" w:rsidR="001A7C22" w:rsidRPr="0064221C" w:rsidRDefault="001A7C22" w:rsidP="0021095F">
      <w:pPr>
        <w:pStyle w:val="2"/>
      </w:pPr>
      <w:bookmarkStart w:id="59" w:name="_Toc198134395"/>
      <w:r>
        <w:rPr>
          <w:rFonts w:hint="eastAsia"/>
        </w:rPr>
        <w:t>階段二、</w:t>
      </w:r>
      <w:r w:rsidR="00B37E7B">
        <w:t>「</w:t>
      </w:r>
      <w:proofErr w:type="gramStart"/>
      <w:r w:rsidR="00150F96" w:rsidRPr="00850A1F">
        <w:rPr>
          <w:rFonts w:hint="eastAsia"/>
        </w:rPr>
        <w:t>資安與</w:t>
      </w:r>
      <w:proofErr w:type="gramEnd"/>
      <w:r w:rsidR="00150F96" w:rsidRPr="00850A1F">
        <w:rPr>
          <w:rFonts w:hint="eastAsia"/>
        </w:rPr>
        <w:t>私有</w:t>
      </w:r>
      <w:r w:rsidR="00B37E7B">
        <w:t>」</w:t>
      </w:r>
      <w:bookmarkEnd w:id="59"/>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591030">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6030D98" w14:textId="115083A6" w:rsidR="00016FD3" w:rsidRDefault="00016FD3" w:rsidP="006D0671">
            <w:pPr>
              <w:pStyle w:val="aff8"/>
              <w:numPr>
                <w:ilvl w:val="0"/>
                <w:numId w:val="97"/>
              </w:numPr>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01C3213C" w14:textId="3E2D38A4" w:rsidR="001A7C22" w:rsidRPr="00BC1929" w:rsidRDefault="00016FD3" w:rsidP="006D0671">
            <w:pPr>
              <w:pStyle w:val="aff8"/>
              <w:numPr>
                <w:ilvl w:val="0"/>
                <w:numId w:val="97"/>
              </w:numPr>
              <w:rPr>
                <w:rFonts w:eastAsia="新細明體"/>
              </w:rPr>
            </w:pPr>
            <w:r>
              <w:rPr>
                <w:rFonts w:hint="eastAsia"/>
              </w:rPr>
              <w:t>產業需要私有雲管理數位布片，自主管控資料安全</w:t>
            </w:r>
          </w:p>
        </w:tc>
        <w:tc>
          <w:tcPr>
            <w:tcW w:w="3442" w:type="dxa"/>
            <w:vAlign w:val="center"/>
          </w:tcPr>
          <w:p w14:paraId="3EB3EC02" w14:textId="0BF39701" w:rsidR="00BB0447" w:rsidRDefault="00E13FFF" w:rsidP="0020448C">
            <w:pPr>
              <w:pStyle w:val="aff8"/>
              <w:numPr>
                <w:ilvl w:val="0"/>
                <w:numId w:val="97"/>
              </w:numPr>
            </w:pPr>
            <w:r>
              <w:rPr>
                <w:rFonts w:hint="eastAsia"/>
              </w:rPr>
              <w:t>重新調整功能模組</w:t>
            </w:r>
            <w:r w:rsidR="00BB0447">
              <w:rPr>
                <w:rFonts w:hint="eastAsia"/>
              </w:rPr>
              <w:t>，</w:t>
            </w:r>
            <w:r w:rsidR="00BB0447">
              <w:t>打造彈性的平台應用</w:t>
            </w:r>
          </w:p>
          <w:p w14:paraId="690ACEE9" w14:textId="77777777" w:rsidR="0020448C" w:rsidRDefault="0020448C" w:rsidP="0020448C">
            <w:pPr>
              <w:pStyle w:val="aff8"/>
              <w:numPr>
                <w:ilvl w:val="0"/>
                <w:numId w:val="97"/>
              </w:numPr>
            </w:pPr>
            <w:r w:rsidRPr="005008B9">
              <w:t>經營策略</w:t>
            </w:r>
            <w:r>
              <w:rPr>
                <w:rFonts w:hint="eastAsia"/>
              </w:rPr>
              <w:t>：平台</w:t>
            </w:r>
            <w:r>
              <w:t>從共用轉向</w:t>
            </w:r>
            <w:r>
              <w:rPr>
                <w:rFonts w:hint="eastAsia"/>
              </w:rPr>
              <w:t>自主控制</w:t>
            </w:r>
            <w:r>
              <w:t>，</w:t>
            </w:r>
            <w:r>
              <w:rPr>
                <w:rFonts w:hint="eastAsia"/>
              </w:rPr>
              <w:t>從供應鏈出發串連起紡織生態</w:t>
            </w:r>
          </w:p>
          <w:p w14:paraId="35DEB731" w14:textId="2B12D882" w:rsidR="001A7C22" w:rsidRPr="00BB0447" w:rsidRDefault="0020448C" w:rsidP="0020448C">
            <w:pPr>
              <w:pStyle w:val="aff8"/>
              <w:numPr>
                <w:ilvl w:val="0"/>
                <w:numId w:val="97"/>
              </w:numPr>
            </w:pPr>
            <w:r w:rsidRPr="005008B9">
              <w:t>資源整合與分配</w:t>
            </w:r>
            <w:r>
              <w:rPr>
                <w:rFonts w:hint="eastAsia"/>
              </w:rPr>
              <w:t>：基於初代平台基礎與使用者回饋，建構出私有平台架構</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4F42FD19" w14:textId="77777777" w:rsidR="00B06285" w:rsidRPr="000C3680" w:rsidRDefault="00B06285" w:rsidP="00B06285">
            <w:pPr>
              <w:pStyle w:val="aff8"/>
            </w:pPr>
            <w:r>
              <w:rPr>
                <w:rFonts w:hint="eastAsia"/>
              </w:rPr>
              <w:t>權限</w:t>
            </w:r>
            <w:r w:rsidRPr="000C3680">
              <w:t>控管模組</w:t>
            </w:r>
            <w:r>
              <w:rPr>
                <w:rFonts w:hint="eastAsia"/>
              </w:rPr>
              <w:t>，提升數位素材儲存安全性</w:t>
            </w:r>
          </w:p>
          <w:p w14:paraId="37C41A2A" w14:textId="38ACBFD8" w:rsidR="00F25166" w:rsidRPr="00B06285" w:rsidRDefault="00B06285" w:rsidP="001D0940">
            <w:pPr>
              <w:pStyle w:val="aff8"/>
              <w:rPr>
                <w:rFonts w:hint="eastAsia"/>
              </w:rPr>
            </w:pPr>
            <w:r w:rsidRPr="004F7E1B">
              <w:t>API</w:t>
            </w:r>
            <w:r>
              <w:rPr>
                <w:rFonts w:hint="eastAsia"/>
              </w:rPr>
              <w:t>不僅串接起系統，也連接起整個產業生態</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14CBED29" w:rsidR="001A7C22" w:rsidRDefault="004F4481" w:rsidP="00591030">
            <w:pPr>
              <w:ind w:firstLineChars="0" w:firstLine="0"/>
              <w:jc w:val="center"/>
            </w:pPr>
            <w:r>
              <w:rPr>
                <w:rFonts w:ascii="標楷體" w:hAnsi="標楷體" w:hint="eastAsia"/>
              </w:rPr>
              <w:t>深耕運用</w:t>
            </w:r>
          </w:p>
        </w:tc>
        <w:tc>
          <w:tcPr>
            <w:tcW w:w="3442" w:type="dxa"/>
            <w:vAlign w:val="center"/>
          </w:tcPr>
          <w:p w14:paraId="6C48D4D0" w14:textId="6E5603E0" w:rsidR="001A7C22" w:rsidRDefault="004F4481" w:rsidP="00591030">
            <w:pPr>
              <w:ind w:firstLineChars="0" w:firstLine="0"/>
              <w:jc w:val="center"/>
            </w:pPr>
            <w:r w:rsidRPr="002D6F80">
              <w:rPr>
                <w:rFonts w:ascii="標楷體" w:hAnsi="標楷體" w:hint="eastAsia"/>
              </w:rPr>
              <w:t>創新探索</w:t>
            </w:r>
          </w:p>
        </w:tc>
      </w:tr>
      <w:tr w:rsidR="001A7C22" w14:paraId="559080E1" w14:textId="77777777" w:rsidTr="00591030">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vAlign w:val="center"/>
          </w:tcPr>
          <w:p w14:paraId="761BA552" w14:textId="77777777" w:rsidR="002A36C3" w:rsidRDefault="004F4481" w:rsidP="002A36C3">
            <w:pPr>
              <w:pStyle w:val="aff8"/>
              <w:numPr>
                <w:ilvl w:val="0"/>
                <w:numId w:val="100"/>
              </w:numPr>
            </w:pPr>
            <w:r>
              <w:t>建立</w:t>
            </w:r>
            <w:r>
              <w:t>AI</w:t>
            </w:r>
            <w:r>
              <w:t>團隊，培養組織自主研發能力</w:t>
            </w:r>
            <w:r>
              <w:rPr>
                <w:rFonts w:hint="eastAsia"/>
              </w:rPr>
              <w:t>（</w:t>
            </w:r>
            <w:r>
              <w:rPr>
                <w:rFonts w:hint="eastAsia"/>
              </w:rPr>
              <w:t>2021</w:t>
            </w:r>
            <w:r>
              <w:rPr>
                <w:rFonts w:hint="eastAsia"/>
              </w:rPr>
              <w:t>）</w:t>
            </w:r>
          </w:p>
          <w:p w14:paraId="4F6E4937" w14:textId="1431772A" w:rsidR="001A7C22" w:rsidRPr="002A36C3" w:rsidRDefault="002A36C3" w:rsidP="002A36C3">
            <w:pPr>
              <w:pStyle w:val="aff8"/>
              <w:numPr>
                <w:ilvl w:val="0"/>
                <w:numId w:val="100"/>
              </w:numPr>
              <w:rPr>
                <w:rFonts w:hint="eastAsia"/>
              </w:rPr>
            </w:pPr>
            <w:r>
              <w:t>持續</w:t>
            </w:r>
            <w:r>
              <w:rPr>
                <w:rFonts w:hint="eastAsia"/>
              </w:rPr>
              <w:t>強化</w:t>
            </w:r>
            <w:r>
              <w:t>掃描與演算法</w:t>
            </w:r>
            <w:r>
              <w:rPr>
                <w:rFonts w:hint="eastAsia"/>
              </w:rPr>
              <w:t>，針對織品</w:t>
            </w:r>
            <w:proofErr w:type="gramStart"/>
            <w:r>
              <w:rPr>
                <w:rFonts w:hint="eastAsia"/>
              </w:rPr>
              <w:t>垂墜感</w:t>
            </w:r>
            <w:proofErr w:type="gramEnd"/>
            <w:r>
              <w:rPr>
                <w:rFonts w:hint="eastAsia"/>
              </w:rPr>
              <w:t>、拉伸等物理數據等進行開發</w:t>
            </w:r>
          </w:p>
        </w:tc>
        <w:tc>
          <w:tcPr>
            <w:tcW w:w="3442" w:type="dxa"/>
            <w:vAlign w:val="center"/>
          </w:tcPr>
          <w:p w14:paraId="54FBA908" w14:textId="77777777" w:rsidR="001A7C22" w:rsidRPr="00313BFC" w:rsidRDefault="001A7C22" w:rsidP="00591030">
            <w:pPr>
              <w:widowControl/>
              <w:ind w:firstLineChars="0" w:firstLine="0"/>
              <w:jc w:val="both"/>
              <w:rPr>
                <w:rFonts w:eastAsia="新細明體"/>
              </w:rPr>
            </w:pPr>
            <w:r>
              <w:t>調整布片管理</w:t>
            </w:r>
            <w:proofErr w:type="gramStart"/>
            <w:r>
              <w:t>與資安標準</w:t>
            </w:r>
            <w:proofErr w:type="gramEnd"/>
            <w:r>
              <w:t>，符合品牌方資料掌控需求。</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06532B0C" w14:textId="77777777" w:rsidR="001A7C22" w:rsidRPr="007F3172" w:rsidRDefault="001A7C22" w:rsidP="00591030">
            <w:pPr>
              <w:widowControl/>
              <w:ind w:firstLineChars="0" w:firstLine="0"/>
              <w:jc w:val="both"/>
              <w:rPr>
                <w:rFonts w:eastAsia="新細明體"/>
              </w:rPr>
            </w:pPr>
            <w:r>
              <w:t>成功推行私有雲版本，降低品牌方</w:t>
            </w:r>
            <w:proofErr w:type="gramStart"/>
            <w:r>
              <w:t>對資安疑慮</w:t>
            </w:r>
            <w:proofErr w:type="gramEnd"/>
            <w:r>
              <w:t>，提高使用率</w:t>
            </w:r>
          </w:p>
        </w:tc>
      </w:tr>
    </w:tbl>
    <w:p w14:paraId="0D1DDA33" w14:textId="77777777" w:rsidR="00775AF0" w:rsidRDefault="0021095F" w:rsidP="009D3794">
      <w:pPr>
        <w:pStyle w:val="2"/>
      </w:pPr>
      <w:bookmarkStart w:id="60" w:name="_Toc198134396"/>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0"/>
    </w:p>
    <w:p w14:paraId="7D60BCCA" w14:textId="264E8B20" w:rsidR="00051C78" w:rsidRDefault="00051C78" w:rsidP="005E090C">
      <w:pPr>
        <w:pStyle w:val="3"/>
      </w:pPr>
      <w:bookmarkStart w:id="61" w:name="_Toc19813439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1"/>
    </w:p>
    <w:p w14:paraId="11170D77" w14:textId="77777777" w:rsidR="00E92694" w:rsidRDefault="00E92694" w:rsidP="00E92694">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45E12A2B" w14:textId="4B4FA061" w:rsidR="00393ABB" w:rsidRDefault="00393ABB" w:rsidP="00740B31">
      <w:pPr>
        <w:ind w:firstLine="480"/>
      </w:pPr>
      <w:r>
        <w:t>起初，團隊在推動平台與數位布片技術時，面臨極大阻力。傳統供應商習慣了過去熟悉的作業流程，對「數位化」並不感興趣。</w:t>
      </w:r>
      <w:r>
        <w:rPr>
          <w:rFonts w:hint="eastAsia"/>
        </w:rPr>
        <w:t>產業普遍</w:t>
      </w:r>
      <w:r>
        <w:t>認為布料展示就是要看</w:t>
      </w:r>
      <w:proofErr w:type="gramStart"/>
      <w:r>
        <w:t>實體樣布</w:t>
      </w:r>
      <w:proofErr w:type="gramEnd"/>
      <w:r>
        <w:rPr>
          <w:rFonts w:hint="eastAsia"/>
        </w:rPr>
        <w:t>、</w:t>
      </w:r>
      <w:r>
        <w:t>銷售就是</w:t>
      </w:r>
      <w:proofErr w:type="gramStart"/>
      <w:r>
        <w:t>靠寄樣寄</w:t>
      </w:r>
      <w:proofErr w:type="gramEnd"/>
      <w:r>
        <w:t>卡，這種模式過去行之有年，甚至有許多企業已由第三代接班，從上一代就開始用同樣的方式做生意，賺錢也沒問題，自然不覺得有「改變的必要」。</w:t>
      </w:r>
    </w:p>
    <w:p w14:paraId="496A37CE" w14:textId="0885AE7A" w:rsidR="00AE0D27" w:rsidRDefault="00454CAD" w:rsidP="00454CAD">
      <w:pPr>
        <w:pStyle w:val="aff3"/>
      </w:pPr>
      <w:r>
        <w:rPr>
          <w:rFonts w:hint="eastAsia"/>
        </w:rPr>
        <w:t>「</w:t>
      </w:r>
      <w:r w:rsidRPr="00BB1344">
        <w:rPr>
          <w:rFonts w:hint="eastAsia"/>
        </w:rPr>
        <w:t>我覺得這個一開始我是遇到很大的阻力，就是他們不認為數位化很重要。就是尤其在2020年還沒有</w:t>
      </w:r>
      <w:proofErr w:type="gramStart"/>
      <w:r w:rsidRPr="00BB1344">
        <w:rPr>
          <w:rFonts w:hint="eastAsia"/>
        </w:rPr>
        <w:t>疫情的</w:t>
      </w:r>
      <w:proofErr w:type="gramEnd"/>
      <w:r w:rsidRPr="00BB1344">
        <w:rPr>
          <w:rFonts w:hint="eastAsia"/>
        </w:rPr>
        <w:t>時候，就是大家覺得</w:t>
      </w:r>
      <w:proofErr w:type="gramStart"/>
      <w:r w:rsidRPr="00BB1344">
        <w:rPr>
          <w:rFonts w:hint="eastAsia"/>
        </w:rPr>
        <w:t>欸</w:t>
      </w:r>
      <w:proofErr w:type="gramEnd"/>
      <w:r w:rsidRPr="00BB1344">
        <w:rPr>
          <w:rFonts w:hint="eastAsia"/>
        </w:rPr>
        <w:t>？我反正實體的，我可能已經run了80年，可能現場可能都是第三代，我都run了80年都沒什麼事，而且賺那麼多錢，覺得沒什麼必要</w:t>
      </w:r>
      <w:r>
        <w:rPr>
          <w:rFonts w:hint="eastAsia"/>
        </w:rPr>
        <w:t>。」</w:t>
      </w:r>
      <w:r>
        <w:rPr>
          <w:rFonts w:hint="eastAsia"/>
          <w:color w:val="auto"/>
        </w:rPr>
        <w:t>（</w:t>
      </w:r>
      <w:r>
        <w:rPr>
          <w:color w:val="auto"/>
        </w:rPr>
        <w:t>李菁</w:t>
      </w:r>
      <w:r w:rsidRPr="00F15202">
        <w:rPr>
          <w:color w:val="auto"/>
        </w:rPr>
        <w:t xml:space="preserve"> </w:t>
      </w:r>
      <w:r w:rsidRPr="00F15202">
        <w:rPr>
          <w:rFonts w:hint="eastAsia"/>
          <w:color w:val="auto"/>
        </w:rPr>
        <w:t>執行長，2025訪談資料</w:t>
      </w:r>
      <w:r>
        <w:rPr>
          <w:rFonts w:hint="eastAsia"/>
          <w:color w:val="auto"/>
        </w:rPr>
        <w:t>）</w:t>
      </w:r>
    </w:p>
    <w:p w14:paraId="1E62F52F" w14:textId="2DB09CC4" w:rsidR="00AE0D27" w:rsidRPr="00AE0D27" w:rsidRDefault="00AE0D27" w:rsidP="00AE0D27">
      <w:pPr>
        <w:ind w:firstLine="480"/>
      </w:pPr>
      <w:r w:rsidRPr="00AE0D27">
        <w:t>2020</w:t>
      </w:r>
      <w:r w:rsidRPr="00AE0D27">
        <w:t>年</w:t>
      </w:r>
      <w:r w:rsidR="006D7592">
        <w:rPr>
          <w:rFonts w:hint="eastAsia"/>
        </w:rPr>
        <w:t>底，</w:t>
      </w:r>
      <w:r w:rsidRPr="00AE0D27">
        <w:t>COVID-19</w:t>
      </w:r>
      <w:r w:rsidRPr="00AE0D27">
        <w:t>全球爆發，突如其來的</w:t>
      </w:r>
      <w:proofErr w:type="gramStart"/>
      <w:r w:rsidRPr="00AE0D27">
        <w:t>疫</w:t>
      </w:r>
      <w:proofErr w:type="gramEnd"/>
      <w:r w:rsidRPr="00AE0D27">
        <w:t>情徹底打亂了原本仰賴實體互動的供應鏈運作模式。各國封鎖邊境</w:t>
      </w:r>
      <w:r w:rsidR="00A273E2">
        <w:rPr>
          <w:rFonts w:hint="eastAsia"/>
        </w:rPr>
        <w:t>、</w:t>
      </w:r>
      <w:r w:rsidRPr="00AE0D27">
        <w:t>航班與物流中斷，</w:t>
      </w:r>
      <w:proofErr w:type="gramStart"/>
      <w:r w:rsidRPr="00AE0D27">
        <w:t>實體樣布無法</w:t>
      </w:r>
      <w:proofErr w:type="gramEnd"/>
      <w:r w:rsidRPr="00AE0D27">
        <w:t>寄出，原有的展示與溝通方式瞬間停擺。這時候，數位平台與布片數位化技術才真正被看見價值，也才讓原本排斥轉型的供應商開始願意嘗試這類新產品。</w:t>
      </w:r>
    </w:p>
    <w:p w14:paraId="46117F39" w14:textId="77777777" w:rsidR="00A273E2" w:rsidRDefault="00AE0D27" w:rsidP="00A273E2">
      <w:pPr>
        <w:ind w:firstLine="480"/>
      </w:pPr>
      <w:proofErr w:type="gramStart"/>
      <w:r w:rsidRPr="00AE0D27">
        <w:t>疫</w:t>
      </w:r>
      <w:proofErr w:type="gramEnd"/>
      <w:r w:rsidRPr="00AE0D27">
        <w:t>情意外成為傳統紡織供應鏈的數位轉型推力，讓長期保守、習慣以人力與紙本作業為主的產業，意識到「再不改變就無法繼續運作」。儘管轉型仍困難，但在</w:t>
      </w:r>
      <w:proofErr w:type="gramStart"/>
      <w:r w:rsidRPr="00AE0D27">
        <w:t>實際痛</w:t>
      </w:r>
      <w:proofErr w:type="gramEnd"/>
      <w:r w:rsidRPr="00AE0D27">
        <w:t>點出現後，客戶才開始願意踏出第一步，開始學著使用平台、接納布片數位化，也讓平台的應用從「被質疑的科技」變成「解決當下問題的必要工具」。</w:t>
      </w:r>
    </w:p>
    <w:p w14:paraId="49E03A2B" w14:textId="602D94AA" w:rsidR="001A7C22" w:rsidRPr="008E4B1E" w:rsidRDefault="008734C9" w:rsidP="008E4B1E">
      <w:pPr>
        <w:pStyle w:val="aff3"/>
      </w:pPr>
      <w:r w:rsidRPr="008E4B1E">
        <w:rPr>
          <w:rFonts w:hint="eastAsia"/>
        </w:rPr>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E92694">
      <w:pPr>
        <w:pStyle w:val="a"/>
      </w:pPr>
      <w:r>
        <w:rPr>
          <w:rFonts w:hint="eastAsia"/>
        </w:rPr>
        <w:t>產業需要私有雲管理數位布片，自主管控資料安全</w:t>
      </w:r>
    </w:p>
    <w:p w14:paraId="06D3FA15" w14:textId="25C9909C" w:rsidR="00465BF7" w:rsidRDefault="008D21EA" w:rsidP="00465BF7">
      <w:pPr>
        <w:ind w:firstLine="480"/>
      </w:pPr>
      <w:r>
        <w:rPr>
          <w:rFonts w:hint="eastAsia"/>
        </w:rPr>
        <w:t>觀察</w:t>
      </w:r>
      <w:r w:rsidR="00465BF7">
        <w:rPr>
          <w:rFonts w:hint="eastAsia"/>
        </w:rPr>
        <w:t>過去</w:t>
      </w:r>
      <w:r w:rsidR="00662F5F">
        <w:rPr>
          <w:rFonts w:hint="eastAsia"/>
        </w:rPr>
        <w:t>平台功能</w:t>
      </w:r>
      <w:r w:rsidR="00465BF7">
        <w:rPr>
          <w:rFonts w:hint="eastAsia"/>
        </w:rPr>
        <w:t>被徵用的情形，團隊</w:t>
      </w:r>
      <w:r w:rsidR="003447C4">
        <w:rPr>
          <w:rFonts w:hint="eastAsia"/>
        </w:rPr>
        <w:t>逐漸意識到</w:t>
      </w:r>
      <w:r w:rsidR="00465BF7">
        <w:rPr>
          <w:rFonts w:hint="eastAsia"/>
        </w:rPr>
        <w:t>開源協作</w:t>
      </w:r>
      <w:r w:rsidR="000E20C1">
        <w:rPr>
          <w:rFonts w:hint="eastAsia"/>
        </w:rPr>
        <w:t>的</w:t>
      </w:r>
      <w:r w:rsidR="00465BF7">
        <w:rPr>
          <w:rFonts w:hint="eastAsia"/>
        </w:rPr>
        <w:t>平台並不能滿足所有使用者的</w:t>
      </w:r>
      <w:r w:rsidR="000E20C1">
        <w:rPr>
          <w:rFonts w:hint="eastAsia"/>
        </w:rPr>
        <w:t>實際</w:t>
      </w:r>
      <w:r w:rsidR="00465BF7">
        <w:rPr>
          <w:rFonts w:hint="eastAsia"/>
        </w:rPr>
        <w:t>需求</w:t>
      </w:r>
      <w:r w:rsidR="000E20C1">
        <w:rPr>
          <w:rFonts w:hint="eastAsia"/>
        </w:rPr>
        <w:t>。</w:t>
      </w:r>
      <w:r w:rsidR="005F54AD">
        <w:t>平台</w:t>
      </w:r>
      <w:r w:rsidR="008140BA">
        <w:rPr>
          <w:rFonts w:hint="eastAsia"/>
        </w:rPr>
        <w:t>上的互動</w:t>
      </w:r>
      <w:r w:rsidR="005F54AD">
        <w:t>雖然看似</w:t>
      </w:r>
      <w:proofErr w:type="gramStart"/>
      <w:r w:rsidR="005F54AD">
        <w:t>活躍，</w:t>
      </w:r>
      <w:proofErr w:type="gramEnd"/>
      <w:r w:rsidR="005F54AD">
        <w:t>供應商與客戶</w:t>
      </w:r>
      <w:r w:rsidR="00C67EA5">
        <w:rPr>
          <w:rFonts w:hint="eastAsia"/>
        </w:rPr>
        <w:t>也在</w:t>
      </w:r>
      <w:r w:rsidR="005F54AD">
        <w:t>平台上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330768DD" w:rsidR="00215836" w:rsidRDefault="00F75861" w:rsidP="00C455E2">
      <w:pPr>
        <w:ind w:firstLine="480"/>
      </w:pPr>
      <w:r>
        <w:lastRenderedPageBreak/>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AD1584">
        <w:rPr>
          <w:rFonts w:hint="eastAsia"/>
        </w:rPr>
        <w:t>因此團隊也</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215836">
      <w:pPr>
        <w:pStyle w:val="aff3"/>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2" w:name="_Toc19813439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2"/>
    </w:p>
    <w:p w14:paraId="275EE494" w14:textId="7FDFDF58" w:rsidR="009D42AF" w:rsidRDefault="004A35B3" w:rsidP="00D35D73">
      <w:pPr>
        <w:pStyle w:val="a"/>
      </w:pPr>
      <w:r>
        <w:rPr>
          <w:rFonts w:hint="eastAsia"/>
        </w:rPr>
        <w:t>重新調整</w:t>
      </w:r>
      <w:r w:rsidR="00E13FFF">
        <w:rPr>
          <w:rFonts w:hint="eastAsia"/>
        </w:rPr>
        <w:t>功能模組</w:t>
      </w:r>
      <w:r>
        <w:rPr>
          <w:rFonts w:hint="eastAsia"/>
        </w:rPr>
        <w:t>，</w:t>
      </w:r>
      <w:r>
        <w:t>打造彈性的平台應用</w:t>
      </w:r>
    </w:p>
    <w:p w14:paraId="3258BA20" w14:textId="5FD8C74A" w:rsidR="00D35D73" w:rsidRDefault="00D35D73" w:rsidP="00D35D73">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601EA031" w:rsidR="0045616A" w:rsidRDefault="005B150D" w:rsidP="00F37054">
      <w:pPr>
        <w:ind w:firstLine="480"/>
      </w:pPr>
      <w:r>
        <w:t>意識到紡織產業對布料資料的保密性與自主管理有更高期待，導入「布料權限控管」與「私有化資料庫」等機制，將平台從</w:t>
      </w:r>
      <w:r w:rsidR="00715407">
        <w:rPr>
          <w:rFonts w:hint="eastAsia"/>
        </w:rPr>
        <w:t>公開為主的</w:t>
      </w:r>
      <w:r w:rsidR="00FB131F">
        <w:rPr>
          <w:rFonts w:hint="eastAsia"/>
        </w:rPr>
        <w:t>經營</w:t>
      </w:r>
      <w:r w:rsidR="00715407">
        <w:rPr>
          <w:rFonts w:hint="eastAsia"/>
        </w:rPr>
        <w:t>模式</w:t>
      </w:r>
      <w:r>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77777777" w:rsidR="00BF0870" w:rsidRDefault="00DA5838" w:rsidP="00DA5838">
      <w:pPr>
        <w:ind w:firstLine="480"/>
      </w:pPr>
      <w:r>
        <w:rPr>
          <w:rFonts w:hint="eastAsia"/>
        </w:rPr>
        <w:t>市面上也有其他同類型的雲端平台，但</w:t>
      </w:r>
      <w:proofErr w:type="spellStart"/>
      <w:r>
        <w:t>Frontier.cool</w:t>
      </w:r>
      <w:proofErr w:type="spellEnd"/>
      <w:r>
        <w:rPr>
          <w:rFonts w:hint="eastAsia"/>
        </w:rPr>
        <w:t>平台的</w:t>
      </w:r>
      <w:r>
        <w:t>核心優勢在於</w:t>
      </w:r>
      <w:r w:rsidR="004B28CD">
        <w:rPr>
          <w:rFonts w:hint="eastAsia"/>
        </w:rPr>
        <w:t>團隊</w:t>
      </w:r>
      <w:r>
        <w:t>選擇從供應鏈</w:t>
      </w:r>
      <w:r w:rsidR="006249D9">
        <w:rPr>
          <w:rFonts w:hint="eastAsia"/>
        </w:rPr>
        <w:t>切入</w:t>
      </w:r>
      <w:r>
        <w:t>，而不是像其他競爭者一樣由品牌端發起</w:t>
      </w:r>
      <w:r w:rsidR="006B5BEF">
        <w:rPr>
          <w:rFonts w:hint="eastAsia"/>
        </w:rPr>
        <w:t>，團隊認為</w:t>
      </w:r>
      <w:r>
        <w:t>要真正促進紡織產業的數位轉型，關鍵不在品牌</w:t>
      </w:r>
      <w:r w:rsidR="00BF0870">
        <w:rPr>
          <w:rFonts w:hint="eastAsia"/>
        </w:rPr>
        <w:t>端</w:t>
      </w:r>
      <w:r>
        <w:t>的採購效率，</w:t>
      </w:r>
      <w:r w:rsidR="00B902CC">
        <w:rPr>
          <w:rFonts w:hint="eastAsia"/>
        </w:rPr>
        <w:t>而是提升供應商</w:t>
      </w:r>
      <w:r w:rsidR="00BF0870">
        <w:rPr>
          <w:rFonts w:hint="eastAsia"/>
        </w:rPr>
        <w:t>整體的</w:t>
      </w:r>
      <w:r w:rsidR="00B902CC">
        <w:rPr>
          <w:rFonts w:hint="eastAsia"/>
        </w:rPr>
        <w:t>接受度與使用普及化</w:t>
      </w:r>
      <w:r>
        <w:t>，</w:t>
      </w:r>
      <w:r w:rsidR="00B902CC">
        <w:rPr>
          <w:rFonts w:hint="eastAsia"/>
        </w:rPr>
        <w:t>因此團隊</w:t>
      </w:r>
      <w:r>
        <w:t>選擇先專注開發數位布片的掃描與管理技術，並將資源集中投入於建立「能被供應鏈真正使用」</w:t>
      </w:r>
      <w:r w:rsidR="00BF0870">
        <w:rPr>
          <w:rFonts w:hint="eastAsia"/>
        </w:rPr>
        <w:t>數位平台。</w:t>
      </w:r>
    </w:p>
    <w:p w14:paraId="131D8263" w14:textId="77777777" w:rsidR="00BF0870" w:rsidRDefault="00BF0870" w:rsidP="00BF0870">
      <w:pPr>
        <w:ind w:firstLine="480"/>
      </w:pPr>
      <w:r>
        <w:t>這樣的策略不只是解決單點問題，更回應了紡織產業從布料開發、生產流程到產品銷售</w:t>
      </w:r>
      <w:proofErr w:type="gramStart"/>
      <w:r>
        <w:t>之間「</w:t>
      </w:r>
      <w:proofErr w:type="gramEnd"/>
      <w:r>
        <w:t>環環相扣」的實際生態需求，試圖以平台為基礎，串連起整條供應鏈，建立一套可持續發展的數位轉型基礎建設。</w:t>
      </w:r>
    </w:p>
    <w:p w14:paraId="550C6C0C" w14:textId="4DFC95C6" w:rsidR="00D35D73" w:rsidRDefault="00D35D73" w:rsidP="004A3F69">
      <w:pPr>
        <w:pStyle w:val="a"/>
      </w:pPr>
      <w:r w:rsidRPr="005008B9">
        <w:t>資源整合與分配</w:t>
      </w:r>
      <w:r w:rsidR="0020448C">
        <w:rPr>
          <w:rFonts w:hint="eastAsia"/>
        </w:rPr>
        <w:t>：基於初代平台基礎與使用者回饋，建構出私有平台架構</w:t>
      </w:r>
    </w:p>
    <w:p w14:paraId="094F32A9" w14:textId="13F2EF69"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F37054" w:rsidRPr="00F37054">
        <w:t>；同時</w:t>
      </w:r>
      <w:r w:rsidR="007D62E2">
        <w:rPr>
          <w:rFonts w:hint="eastAsia"/>
        </w:rPr>
        <w:t>利用平台</w:t>
      </w:r>
      <w:r w:rsidR="00F37054" w:rsidRPr="00F37054">
        <w:t>使用者經驗、產業關係與市場洞察，</w:t>
      </w:r>
      <w:r>
        <w:rPr>
          <w:rFonts w:hint="eastAsia"/>
        </w:rPr>
        <w:t>逐漸發展出</w:t>
      </w:r>
      <w:r w:rsidR="00F37054" w:rsidRPr="00F37054">
        <w:t>私有</w:t>
      </w:r>
      <w:r w:rsidR="007D62E2">
        <w:rPr>
          <w:rFonts w:hint="eastAsia"/>
        </w:rPr>
        <w:t>平台的相關</w:t>
      </w:r>
      <w:r w:rsidR="00F37054" w:rsidRPr="00F37054">
        <w:t>模組，</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4700609D" w14:textId="0048FFB7" w:rsidR="00B56896" w:rsidRPr="007E57F8" w:rsidRDefault="001A7C22" w:rsidP="007E57F8">
      <w:pPr>
        <w:pStyle w:val="aff3"/>
      </w:pPr>
      <w:r w:rsidRPr="007E57F8">
        <w:rPr>
          <w:rFonts w:hint="eastAsia"/>
        </w:rPr>
        <w:t>「但是我們後來發現，這個需求好像跟我們想像的不一樣，就是adidas只是想要他自己，所以這個大平台就變成了私有平台的概念，我們就幫</w:t>
      </w:r>
      <w:r w:rsidRPr="007E57F8">
        <w:rPr>
          <w:rFonts w:hint="eastAsia"/>
        </w:rPr>
        <w:lastRenderedPageBreak/>
        <w:t>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6F594695" w14:textId="74873123" w:rsidR="001A7C22" w:rsidRPr="00E53CE0" w:rsidRDefault="001A7C22" w:rsidP="00B24AB9">
      <w:pPr>
        <w:pStyle w:val="aff3"/>
      </w:pPr>
    </w:p>
    <w:p w14:paraId="433BBF13" w14:textId="5B94B6AB" w:rsidR="001A7C22" w:rsidRPr="007D7A67" w:rsidRDefault="001A4581" w:rsidP="000C3680">
      <w:pPr>
        <w:pStyle w:val="3"/>
        <w:numPr>
          <w:ilvl w:val="2"/>
          <w:numId w:val="98"/>
        </w:numPr>
      </w:pPr>
      <w:bookmarkStart w:id="63" w:name="_Toc198134399"/>
      <w:r w:rsidRPr="007D7A67">
        <w:rPr>
          <w:rFonts w:hint="eastAsia"/>
        </w:rPr>
        <w:t>探索可供性</w:t>
      </w:r>
      <w:bookmarkEnd w:id="63"/>
    </w:p>
    <w:p w14:paraId="0BCFDF8A" w14:textId="3753B56C" w:rsidR="00F935ED" w:rsidRPr="000C3680" w:rsidRDefault="000C3680" w:rsidP="000C3680">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1CCBF29A" w:rsidR="0039704D" w:rsidRDefault="008057E3" w:rsidP="00727A71">
      <w:pPr>
        <w:ind w:firstLine="480"/>
      </w:pPr>
      <w:r w:rsidRPr="008057E3">
        <w:t>團隊意識到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B64B1C8"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366B1D">
        <w:rPr>
          <w:rFonts w:hint="eastAsia"/>
        </w:rPr>
        <w:t>工程團隊成功</w:t>
      </w:r>
      <w:r w:rsidR="008057E3" w:rsidRPr="008057E3">
        <w:t>開發出可自定分享範圍的</w:t>
      </w:r>
      <w:r w:rsidR="003E57BC">
        <w:rPr>
          <w:rFonts w:hint="eastAsia"/>
        </w:rPr>
        <w:t>權限設定</w:t>
      </w:r>
      <w:r w:rsidR="008057E3" w:rsidRPr="008057E3">
        <w:t>功能</w:t>
      </w:r>
      <w:r w:rsidR="005E1D82">
        <w:rPr>
          <w:rFonts w:hint="eastAsia"/>
        </w:rPr>
        <w:t>並新增於平台</w:t>
      </w:r>
      <w:r w:rsidR="007769CB">
        <w:rPr>
          <w:rFonts w:hint="eastAsia"/>
        </w:rPr>
        <w:t>功能模</w:t>
      </w:r>
      <w:r w:rsidR="005E1D82">
        <w:rPr>
          <w:rFonts w:hint="eastAsia"/>
        </w:rPr>
        <w:t>組中</w:t>
      </w:r>
      <w:r w:rsidR="008057E3" w:rsidRPr="008057E3">
        <w:t>，</w:t>
      </w:r>
      <w:r w:rsidR="003B165E">
        <w:rPr>
          <w:rFonts w:hint="eastAsia"/>
        </w:rPr>
        <w:t>使用者</w:t>
      </w:r>
      <w:r w:rsidR="00727A71">
        <w:rPr>
          <w:rFonts w:hint="eastAsia"/>
        </w:rPr>
        <w:t>可以</w:t>
      </w:r>
      <w:r w:rsidR="00727A71" w:rsidRPr="00727A71">
        <w:rPr>
          <w:rFonts w:hint="eastAsia"/>
        </w:rPr>
        <w:t>建立私人數位資料庫，以嵌入代碼（</w:t>
      </w:r>
      <w:r w:rsidR="00727A71" w:rsidRPr="00727A71">
        <w:rPr>
          <w:rFonts w:hint="eastAsia"/>
        </w:rPr>
        <w:t>Embed Code</w:t>
      </w:r>
      <w:r w:rsidR="00727A71" w:rsidRPr="00727A71">
        <w:rPr>
          <w:rFonts w:hint="eastAsia"/>
        </w:rPr>
        <w:t>）和連結分享資料夾，將布料檔案權限進行分類，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643836">
      <w:pPr>
        <w:pStyle w:val="aff3"/>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6AAF517" w14:textId="5CE94A0A" w:rsidR="004F7E1B" w:rsidRPr="004F7E1B" w:rsidRDefault="004F7E1B" w:rsidP="004F7E1B">
      <w:pPr>
        <w:pStyle w:val="a"/>
      </w:pPr>
      <w:r w:rsidRPr="004F7E1B">
        <w:t>API</w:t>
      </w:r>
      <w:r w:rsidR="00B06285">
        <w:rPr>
          <w:rFonts w:hint="eastAsia"/>
        </w:rPr>
        <w:t>不僅串接起系統，也連接起整個產業生態</w:t>
      </w:r>
    </w:p>
    <w:p w14:paraId="79CD8A3D" w14:textId="54C25D3C" w:rsidR="004F7E1B" w:rsidRPr="00102817" w:rsidRDefault="00AA727D" w:rsidP="00F67244">
      <w:pPr>
        <w:ind w:firstLine="480"/>
        <w:rPr>
          <w:color w:val="FF0000"/>
        </w:rPr>
      </w:pPr>
      <w:proofErr w:type="gramStart"/>
      <w:r w:rsidRPr="00102817">
        <w:rPr>
          <w:rFonts w:hint="eastAsia"/>
          <w:color w:val="FF0000"/>
        </w:rPr>
        <w:t>此外，</w:t>
      </w:r>
      <w:proofErr w:type="gramEnd"/>
      <w:r w:rsidR="004F7E1B" w:rsidRPr="00102817">
        <w:rPr>
          <w:rFonts w:hint="eastAsia"/>
          <w:color w:val="FF0000"/>
        </w:rPr>
        <w:t>為了使數位素材</w:t>
      </w:r>
      <w:r w:rsidR="004F7E1B" w:rsidRPr="00102817">
        <w:rPr>
          <w:color w:val="FF0000"/>
        </w:rPr>
        <w:t>更具系統</w:t>
      </w:r>
      <w:proofErr w:type="gramStart"/>
      <w:r w:rsidR="004F7E1B" w:rsidRPr="00102817">
        <w:rPr>
          <w:color w:val="FF0000"/>
        </w:rPr>
        <w:t>兼容性與</w:t>
      </w:r>
      <w:proofErr w:type="gramEnd"/>
      <w:r w:rsidR="00150275" w:rsidRPr="00102817">
        <w:rPr>
          <w:rFonts w:hint="eastAsia"/>
          <w:color w:val="FF0000"/>
        </w:rPr>
        <w:t>提升</w:t>
      </w:r>
      <w:r w:rsidR="004F7E1B" w:rsidRPr="00102817">
        <w:rPr>
          <w:color w:val="FF0000"/>
        </w:rPr>
        <w:t>多元應用彈性，</w:t>
      </w:r>
      <w:r w:rsidR="00150275" w:rsidRPr="00102817">
        <w:rPr>
          <w:rFonts w:hint="eastAsia"/>
          <w:color w:val="FF0000"/>
        </w:rPr>
        <w:t>團隊</w:t>
      </w:r>
      <w:r w:rsidR="004F7E1B" w:rsidRPr="00102817">
        <w:rPr>
          <w:color w:val="FF0000"/>
        </w:rPr>
        <w:t>提供</w:t>
      </w:r>
      <w:r w:rsidR="00150275" w:rsidRPr="00102817">
        <w:rPr>
          <w:rFonts w:hint="eastAsia"/>
          <w:color w:val="FF0000"/>
        </w:rPr>
        <w:t>了</w:t>
      </w:r>
      <w:r w:rsidR="004F7E1B" w:rsidRPr="00102817">
        <w:rPr>
          <w:color w:val="FF0000"/>
        </w:rPr>
        <w:t>開放式</w:t>
      </w:r>
      <w:r w:rsidR="004F7E1B" w:rsidRPr="00102817">
        <w:rPr>
          <w:color w:val="FF0000"/>
        </w:rPr>
        <w:t>API</w:t>
      </w:r>
      <w:r w:rsidR="004F7E1B" w:rsidRPr="00102817">
        <w:rPr>
          <w:color w:val="FF0000"/>
        </w:rPr>
        <w:t>串接功能，支援多種主流程語言如</w:t>
      </w:r>
      <w:r w:rsidR="004F7E1B" w:rsidRPr="00102817">
        <w:rPr>
          <w:color w:val="FF0000"/>
        </w:rPr>
        <w:t>C#</w:t>
      </w:r>
      <w:r w:rsidR="004F7E1B" w:rsidRPr="00102817">
        <w:rPr>
          <w:color w:val="FF0000"/>
        </w:rPr>
        <w:t>、</w:t>
      </w:r>
      <w:r w:rsidR="004F7E1B" w:rsidRPr="00102817">
        <w:rPr>
          <w:color w:val="FF0000"/>
        </w:rPr>
        <w:t>Java</w:t>
      </w:r>
      <w:r w:rsidR="004F7E1B" w:rsidRPr="00102817">
        <w:rPr>
          <w:color w:val="FF0000"/>
        </w:rPr>
        <w:t>、</w:t>
      </w:r>
      <w:r w:rsidR="004F7E1B" w:rsidRPr="00102817">
        <w:rPr>
          <w:color w:val="FF0000"/>
        </w:rPr>
        <w:t>Python</w:t>
      </w:r>
      <w:r w:rsidR="004F7E1B" w:rsidRPr="00102817">
        <w:rPr>
          <w:color w:val="FF0000"/>
        </w:rPr>
        <w:t>、</w:t>
      </w:r>
      <w:r w:rsidR="004F7E1B" w:rsidRPr="00102817">
        <w:rPr>
          <w:color w:val="FF0000"/>
        </w:rPr>
        <w:t>PHP</w:t>
      </w:r>
      <w:r w:rsidR="00AA5716" w:rsidRPr="00102817">
        <w:rPr>
          <w:rFonts w:hint="eastAsia"/>
          <w:color w:val="FF0000"/>
        </w:rPr>
        <w:t>等</w:t>
      </w:r>
      <w:r w:rsidR="004F7E1B" w:rsidRPr="00102817">
        <w:rPr>
          <w:color w:val="FF0000"/>
        </w:rPr>
        <w:t>。企業</w:t>
      </w:r>
      <w:r w:rsidR="00FC6E7D" w:rsidRPr="00102817">
        <w:rPr>
          <w:rFonts w:hint="eastAsia"/>
          <w:color w:val="FF0000"/>
        </w:rPr>
        <w:t>亦</w:t>
      </w:r>
      <w:r w:rsidR="004F7E1B" w:rsidRPr="00102817">
        <w:rPr>
          <w:color w:val="FF0000"/>
        </w:rPr>
        <w:t>可將</w:t>
      </w:r>
      <w:proofErr w:type="spellStart"/>
      <w:r w:rsidR="004F7E1B" w:rsidRPr="00102817">
        <w:rPr>
          <w:color w:val="FF0000"/>
        </w:rPr>
        <w:t>TextileCloud</w:t>
      </w:r>
      <w:proofErr w:type="spellEnd"/>
      <w:r w:rsidR="004F7E1B" w:rsidRPr="00102817">
        <w:rPr>
          <w:color w:val="FF0000"/>
        </w:rPr>
        <w:t xml:space="preserve">™ </w:t>
      </w:r>
      <w:r w:rsidR="004F7E1B" w:rsidRPr="00102817">
        <w:rPr>
          <w:color w:val="FF0000"/>
        </w:rPr>
        <w:t>平台整合至</w:t>
      </w:r>
      <w:r w:rsidR="004F7E1B" w:rsidRPr="00102817">
        <w:rPr>
          <w:color w:val="FF0000"/>
        </w:rPr>
        <w:t>ERP</w:t>
      </w:r>
      <w:r w:rsidR="004F7E1B" w:rsidRPr="00102817">
        <w:rPr>
          <w:color w:val="FF0000"/>
        </w:rPr>
        <w:t>、</w:t>
      </w:r>
      <w:r w:rsidR="004F7E1B" w:rsidRPr="00102817">
        <w:rPr>
          <w:color w:val="FF0000"/>
        </w:rPr>
        <w:t>PLM</w:t>
      </w:r>
      <w:r w:rsidR="004F7E1B" w:rsidRPr="00102817">
        <w:rPr>
          <w:color w:val="FF0000"/>
        </w:rPr>
        <w:t>、</w:t>
      </w:r>
      <w:r w:rsidR="004F7E1B" w:rsidRPr="00102817">
        <w:rPr>
          <w:color w:val="FF0000"/>
        </w:rPr>
        <w:t>CRM</w:t>
      </w:r>
      <w:r w:rsidR="004F7E1B" w:rsidRPr="00102817">
        <w:rPr>
          <w:color w:val="FF0000"/>
        </w:rPr>
        <w:t>等既有系統，實現布料資訊的自動上傳、分類、版本控管與查詢更新，顯著降低人為錯誤與作業成本，提高資訊準確率與決策效率。</w:t>
      </w:r>
    </w:p>
    <w:p w14:paraId="5D3D37FA" w14:textId="15CE5A58" w:rsidR="004F7E1B" w:rsidRPr="00102817" w:rsidRDefault="0055146B" w:rsidP="00F67244">
      <w:pPr>
        <w:ind w:firstLine="480"/>
        <w:rPr>
          <w:color w:val="FF0000"/>
        </w:rPr>
      </w:pPr>
      <w:r w:rsidRPr="00102817">
        <w:rPr>
          <w:rFonts w:hint="eastAsia"/>
          <w:color w:val="FF0000"/>
        </w:rPr>
        <w:t>除了實現紡織產業流程智慧化外，</w:t>
      </w:r>
      <w:proofErr w:type="gramStart"/>
      <w:r w:rsidRPr="00102817">
        <w:rPr>
          <w:rFonts w:hint="eastAsia"/>
          <w:color w:val="FF0000"/>
        </w:rPr>
        <w:t>更</w:t>
      </w:r>
      <w:r w:rsidR="004F7E1B" w:rsidRPr="00102817">
        <w:rPr>
          <w:color w:val="FF0000"/>
        </w:rPr>
        <w:t>建構</w:t>
      </w:r>
      <w:proofErr w:type="gramEnd"/>
      <w:r w:rsidR="004F7E1B" w:rsidRPr="00102817">
        <w:rPr>
          <w:color w:val="FF0000"/>
        </w:rPr>
        <w:t>橫向與縱向資料互通</w:t>
      </w:r>
      <w:r w:rsidRPr="00102817">
        <w:rPr>
          <w:rFonts w:hint="eastAsia"/>
          <w:color w:val="FF0000"/>
        </w:rPr>
        <w:t>的協作</w:t>
      </w:r>
      <w:r w:rsidR="004F7E1B" w:rsidRPr="00102817">
        <w:rPr>
          <w:color w:val="FF0000"/>
        </w:rPr>
        <w:t>網絡</w:t>
      </w:r>
      <w:r w:rsidRPr="00102817">
        <w:rPr>
          <w:rFonts w:hint="eastAsia"/>
          <w:color w:val="FF0000"/>
        </w:rPr>
        <w:t>，</w:t>
      </w:r>
      <w:r w:rsidR="004F7E1B" w:rsidRPr="00102817">
        <w:rPr>
          <w:color w:val="FF0000"/>
        </w:rPr>
        <w:t>API</w:t>
      </w:r>
      <w:r w:rsidRPr="00102817">
        <w:rPr>
          <w:rFonts w:hint="eastAsia"/>
          <w:color w:val="FF0000"/>
        </w:rPr>
        <w:t>不僅將系統與系統串聯起來，</w:t>
      </w:r>
      <w:r w:rsidR="00102817" w:rsidRPr="00102817">
        <w:rPr>
          <w:rFonts w:hint="eastAsia"/>
          <w:color w:val="FF0000"/>
        </w:rPr>
        <w:t>改變了產業對於科技產品的使用習慣與協作溝通模式，透過這些流程的改善來</w:t>
      </w:r>
      <w:r w:rsidRPr="00102817">
        <w:rPr>
          <w:rFonts w:hint="eastAsia"/>
          <w:color w:val="FF0000"/>
        </w:rPr>
        <w:t>連結</w:t>
      </w:r>
      <w:r w:rsidR="00102817" w:rsidRPr="00102817">
        <w:rPr>
          <w:rFonts w:hint="eastAsia"/>
          <w:color w:val="FF0000"/>
        </w:rPr>
        <w:t>起產業鏈中的</w:t>
      </w:r>
      <w:r w:rsidR="004F7E1B" w:rsidRPr="00102817">
        <w:rPr>
          <w:color w:val="FF0000"/>
        </w:rPr>
        <w:t>品牌、供應商與客戶，實現資料共享與產品共創的即時互動場景。平台能串接異質系統資料結構與流程，整合上下游的資訊流、溝通流與價值流，將傳統單點式的溝通模式轉化為多角色的協作網絡，加速紡織產業的數位整合與創新協同。</w:t>
      </w:r>
    </w:p>
    <w:p w14:paraId="1F3C5D29" w14:textId="1099485E" w:rsidR="004F7E1B" w:rsidRPr="004F7E1B" w:rsidRDefault="004F7E1B" w:rsidP="004F7E1B">
      <w:pPr>
        <w:ind w:firstLine="480"/>
        <w:rPr>
          <w:rFonts w:hint="eastAsia"/>
        </w:rPr>
      </w:pPr>
    </w:p>
    <w:p w14:paraId="6386F29B" w14:textId="3D7EC1F3" w:rsidR="00C14D7A" w:rsidRDefault="00C14D7A" w:rsidP="00C14D7A">
      <w:pPr>
        <w:pStyle w:val="3"/>
      </w:pPr>
      <w:bookmarkStart w:id="64" w:name="_Toc19813440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4"/>
      <w:r w:rsidRPr="00C14D7A">
        <w:rPr>
          <w:rFonts w:hint="eastAsia"/>
        </w:rPr>
        <w:tab/>
      </w:r>
    </w:p>
    <w:p w14:paraId="40EF6956" w14:textId="44B18EB3" w:rsidR="00545380" w:rsidRDefault="00545380" w:rsidP="00F07692">
      <w:pPr>
        <w:pStyle w:val="a"/>
      </w:pPr>
      <w:r>
        <w:t>建立</w:t>
      </w:r>
      <w:r>
        <w:t>AI</w:t>
      </w:r>
      <w:r>
        <w:t>團隊，培養組織自主研發能力</w:t>
      </w:r>
      <w:r w:rsidR="0098579D">
        <w:rPr>
          <w:rFonts w:hint="eastAsia"/>
        </w:rPr>
        <w:t>（</w:t>
      </w:r>
      <w:r w:rsidR="0098579D">
        <w:rPr>
          <w:rFonts w:hint="eastAsia"/>
        </w:rPr>
        <w:t>2021</w:t>
      </w:r>
      <w:r w:rsidR="0098579D">
        <w:rPr>
          <w:rFonts w:hint="eastAsia"/>
        </w:rPr>
        <w:t>）</w:t>
      </w:r>
    </w:p>
    <w:p w14:paraId="785114E9" w14:textId="77777777" w:rsidR="0098579D" w:rsidRDefault="00F07692" w:rsidP="00F07692">
      <w:pPr>
        <w:ind w:firstLine="480"/>
      </w:pPr>
      <w:r w:rsidRPr="00F07692">
        <w:t>與</w:t>
      </w:r>
      <w:r w:rsidRPr="00F07692">
        <w:t>MIT</w:t>
      </w:r>
      <w:r w:rsidRPr="00F07692">
        <w:t>合作</w:t>
      </w:r>
      <w:proofErr w:type="gramStart"/>
      <w:r>
        <w:rPr>
          <w:rFonts w:hint="eastAsia"/>
        </w:rPr>
        <w:t>期間</w:t>
      </w:r>
      <w:r w:rsidRPr="00F07692">
        <w:t>，</w:t>
      </w:r>
      <w:proofErr w:type="gramEnd"/>
      <w:r w:rsidRPr="00F07692">
        <w:t>團隊藉由外部技術支援，迅速完成許多原先難以實現的技術驗證與掃描實驗，但團隊也意識到若要長期經營、推動平台邁向國際市場，便不能永遠仰賴外部資源，必須培養</w:t>
      </w:r>
      <w:r w:rsidR="009E2491">
        <w:rPr>
          <w:rFonts w:hint="eastAsia"/>
        </w:rPr>
        <w:t>團隊自有</w:t>
      </w:r>
      <w:r w:rsidRPr="00F07692">
        <w:t>的</w:t>
      </w:r>
      <w:r w:rsidRPr="00F07692">
        <w:t>AI</w:t>
      </w:r>
      <w:r w:rsidRPr="00F07692">
        <w:t>技術與演算法開發能力。</w:t>
      </w:r>
    </w:p>
    <w:p w14:paraId="268CA865" w14:textId="0C65B52C" w:rsidR="00F07692" w:rsidRPr="00F07692" w:rsidRDefault="00F07692" w:rsidP="00F07692">
      <w:pPr>
        <w:ind w:firstLine="480"/>
      </w:pPr>
      <w:r w:rsidRPr="00F07692">
        <w:t>因此，團隊於</w:t>
      </w:r>
      <w:r w:rsidRPr="00F07692">
        <w:t>2021</w:t>
      </w:r>
      <w:r w:rsidRPr="00F07692">
        <w:t>年起成立內部</w:t>
      </w:r>
      <w:r w:rsidRPr="00F07692">
        <w:t>AI</w:t>
      </w:r>
      <w:r w:rsidRPr="00F07692">
        <w:t>團隊，</w:t>
      </w:r>
      <w:r w:rsidR="00B85932">
        <w:rPr>
          <w:rFonts w:hint="eastAsia"/>
        </w:rPr>
        <w:t>不僅將</w:t>
      </w:r>
      <w:r w:rsidRPr="00F07692">
        <w:t>原有工程師重新編組，同時廣泛招募具有不同背景與技術專長的人才，著手承接</w:t>
      </w:r>
      <w:r w:rsidRPr="00F07692">
        <w:t>MIT</w:t>
      </w:r>
      <w:r w:rsidRPr="00F07692">
        <w:t>提供的演算法基礎與</w:t>
      </w:r>
      <w:r w:rsidRPr="00F07692">
        <w:t>Source Code</w:t>
      </w:r>
      <w:r w:rsidRPr="00F07692">
        <w:t>，並持續優化各類布料在掃描過程中的圖像辨識與分類技術。</w:t>
      </w:r>
    </w:p>
    <w:p w14:paraId="7D250221" w14:textId="7AD33C22" w:rsidR="00F07692" w:rsidRPr="00F07692" w:rsidRDefault="00F07692" w:rsidP="00F07692">
      <w:pPr>
        <w:ind w:firstLine="480"/>
      </w:pPr>
      <w:r w:rsidRPr="00F07692">
        <w:t>管理層深知，</w:t>
      </w:r>
      <w:r w:rsidR="009B368D">
        <w:rPr>
          <w:rFonts w:hint="eastAsia"/>
        </w:rPr>
        <w:t>平台</w:t>
      </w:r>
      <w:r w:rsidR="00964A8D">
        <w:rPr>
          <w:rFonts w:hint="eastAsia"/>
        </w:rPr>
        <w:t>若要</w:t>
      </w:r>
      <w:r w:rsidRPr="00F07692">
        <w:t>具備全球競爭力，必須擁有橫跨語言、文化與技術領域的多元團隊</w:t>
      </w:r>
      <w:r w:rsidR="00DE1FC1">
        <w:rPr>
          <w:rFonts w:hint="eastAsia"/>
        </w:rPr>
        <w:t>作為核心</w:t>
      </w:r>
      <w:r w:rsidR="00404665">
        <w:rPr>
          <w:rFonts w:hint="eastAsia"/>
        </w:rPr>
        <w:t>，</w:t>
      </w:r>
      <w:r w:rsidR="009B368D">
        <w:rPr>
          <w:rFonts w:hint="eastAsia"/>
        </w:rPr>
        <w:t>團隊</w:t>
      </w:r>
      <w:r w:rsidRPr="00F07692">
        <w:t>不</w:t>
      </w:r>
      <w:r w:rsidR="001874B7">
        <w:rPr>
          <w:rFonts w:hint="eastAsia"/>
        </w:rPr>
        <w:t>只</w:t>
      </w:r>
      <w:r w:rsidRPr="00F07692">
        <w:t>重視技術實力的養成，也積極促進內部知識轉移與國際化合作能力，使團隊能自主修正與擴展布料</w:t>
      </w:r>
      <w:r w:rsidRPr="00F07692">
        <w:t>AI</w:t>
      </w:r>
      <w:r w:rsidRPr="00F07692">
        <w:t>模型的應用能力。例如，對於</w:t>
      </w:r>
      <w:proofErr w:type="spellStart"/>
      <w:r w:rsidRPr="00F07692">
        <w:t>CycleGAN</w:t>
      </w:r>
      <w:proofErr w:type="spellEnd"/>
      <w:r w:rsidRPr="00F07692">
        <w:t>在部分布料上的辨識不精</w:t>
      </w:r>
      <w:proofErr w:type="gramStart"/>
      <w:r w:rsidRPr="00F07692">
        <w:t>準</w:t>
      </w:r>
      <w:proofErr w:type="gramEnd"/>
      <w:r w:rsidRPr="00F07692">
        <w:t>問題，團隊已改用其他演算法進行補強，逐步建立起屬於自家的技術能力與修正邏輯。</w:t>
      </w:r>
    </w:p>
    <w:p w14:paraId="19C1CF1E" w14:textId="3A3522D0" w:rsidR="00653212" w:rsidRPr="005C7693" w:rsidRDefault="00371055" w:rsidP="005C7693">
      <w:pPr>
        <w:pStyle w:val="aff3"/>
        <w:rPr>
          <w:rFonts w:hint="eastAsia"/>
        </w:rPr>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所以這個是我們在成立之後做的一些轉變，就是一開始借助外面的，後來就…還是必須要繼續自己用的，組一個team去完成的。」</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545380">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1289B88" w14:textId="1EDEB2DD" w:rsidR="009F1CE4" w:rsidRDefault="009F1CE4" w:rsidP="009F1CE4">
      <w:pPr>
        <w:ind w:firstLine="480"/>
      </w:pPr>
      <w:r>
        <w:t>目前布料圖層的數位辨識精</w:t>
      </w:r>
      <w:proofErr w:type="gramStart"/>
      <w:r>
        <w:t>準</w:t>
      </w:r>
      <w:proofErr w:type="gramEnd"/>
      <w:r>
        <w:t>度已達</w:t>
      </w:r>
      <w:r>
        <w:t>95</w:t>
      </w:r>
      <w:r>
        <w:t>～</w:t>
      </w:r>
      <w:r>
        <w:t>99%</w:t>
      </w:r>
      <w:r>
        <w:t>，但團隊並未止步，仍持續優化布料的</w:t>
      </w:r>
      <w:proofErr w:type="gramStart"/>
      <w:r>
        <w:t>垂墜感</w:t>
      </w:r>
      <w:proofErr w:type="gramEnd"/>
      <w:r>
        <w:t>、</w:t>
      </w:r>
      <w:proofErr w:type="gramStart"/>
      <w:r>
        <w:t>拉伸性等</w:t>
      </w:r>
      <w:proofErr w:type="gramEnd"/>
      <w:r>
        <w:t>物理數據的還原效果。這些實體特性對數位布片的真實感與可應用性有高度影響，希望未來能藉由持續試驗與演算法精進，實現更穩定、細緻且貼近實體質感的布料數位化成果。</w:t>
      </w:r>
    </w:p>
    <w:p w14:paraId="0554CB0C" w14:textId="2AE28B75" w:rsidR="001F1D23" w:rsidRDefault="00371055" w:rsidP="00CE1E36">
      <w:pPr>
        <w:pStyle w:val="aff3"/>
      </w:pPr>
      <w:r w:rsidRPr="00CE1E36">
        <w:rPr>
          <w:rFonts w:hint="eastAsia"/>
        </w:rPr>
        <w:t>「然後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2029A52C" w14:textId="77777777" w:rsidR="00926ECC" w:rsidRDefault="00926ECC" w:rsidP="00926ECC">
      <w:pPr>
        <w:pStyle w:val="unedit"/>
      </w:pPr>
    </w:p>
    <w:p w14:paraId="601855A3" w14:textId="77777777" w:rsidR="00926ECC" w:rsidRPr="00926ECC" w:rsidRDefault="00926ECC" w:rsidP="00926ECC">
      <w:pPr>
        <w:pStyle w:val="unedit"/>
      </w:pPr>
      <w:r w:rsidRPr="00926ECC">
        <w:rPr>
          <w:highlight w:val="yellow"/>
        </w:rPr>
        <w:lastRenderedPageBreak/>
        <w:t>顧問服務算是一種平衡機制</w:t>
      </w:r>
      <w:r w:rsidRPr="00926ECC">
        <w:rPr>
          <w:highlight w:val="yellow"/>
        </w:rPr>
        <w:t>?</w:t>
      </w:r>
    </w:p>
    <w:p w14:paraId="49419AA4" w14:textId="5D88B1C2" w:rsidR="00926ECC" w:rsidRPr="00CE1E36" w:rsidRDefault="00926ECC" w:rsidP="00926ECC">
      <w:pPr>
        <w:pStyle w:val="unedit"/>
        <w:rPr>
          <w:rFonts w:hint="eastAsia"/>
        </w:rPr>
      </w:pPr>
      <w:r w:rsidRPr="00926ECC">
        <w:rPr>
          <w:rFonts w:hint="eastAsia"/>
        </w:rPr>
        <w:t>2021</w:t>
      </w:r>
      <w:r w:rsidRPr="00926ECC">
        <w:rPr>
          <w:rFonts w:hint="eastAsia"/>
        </w:rPr>
        <w:t>年團隊利用其了解紡織產業與過去協助業者轉型的經驗推出標準</w:t>
      </w:r>
      <w:r w:rsidRPr="00926ECC">
        <w:rPr>
          <w:rFonts w:hint="eastAsia"/>
        </w:rPr>
        <w:t xml:space="preserve"> SOP</w:t>
      </w:r>
      <w:r w:rsidRPr="00926ECC">
        <w:rPr>
          <w:rFonts w:hint="eastAsia"/>
        </w:rPr>
        <w:t>轉型流程</w:t>
      </w:r>
      <w:r w:rsidRPr="00926ECC">
        <w:rPr>
          <w:rFonts w:hint="eastAsia"/>
        </w:rPr>
        <w:t xml:space="preserve"> </w:t>
      </w:r>
      <w:r w:rsidRPr="00926ECC">
        <w:rPr>
          <w:rFonts w:hint="eastAsia"/>
        </w:rPr>
        <w:t>與顧問輔導服務，協助紡織客戶內部進行數位策略規劃、專業培訓與內部教育訓練等服務，在短短</w:t>
      </w:r>
      <w:r w:rsidRPr="00926ECC">
        <w:rPr>
          <w:rFonts w:hint="eastAsia"/>
        </w:rPr>
        <w:t>1</w:t>
      </w:r>
      <w:r w:rsidRPr="00926ECC">
        <w:rPr>
          <w:rFonts w:hint="eastAsia"/>
        </w:rPr>
        <w:t>個月的時間內為企業做出最佳的客製化數位轉型計畫，實現對「使用者落地」的高度重視。</w:t>
      </w:r>
    </w:p>
    <w:p w14:paraId="5B3455B8" w14:textId="25850AEE" w:rsidR="00371055" w:rsidRPr="001F1D23" w:rsidRDefault="001F1D23" w:rsidP="001F1D23">
      <w:pPr>
        <w:pStyle w:val="3"/>
      </w:pPr>
      <w:bookmarkStart w:id="65" w:name="_Toc19813440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5"/>
      <w:r w:rsidRPr="001F1D23">
        <w:rPr>
          <w:rFonts w:hint="eastAsia"/>
        </w:rPr>
        <w:tab/>
      </w:r>
    </w:p>
    <w:p w14:paraId="7D03F8F4" w14:textId="77777777" w:rsidR="001A7C22" w:rsidRDefault="001A7C22" w:rsidP="001F1D23">
      <w:pPr>
        <w:pStyle w:val="a"/>
      </w:pPr>
      <w:r>
        <w:rPr>
          <w:rFonts w:hint="eastAsia"/>
        </w:rPr>
        <w:t>創新探索</w:t>
      </w:r>
      <w:r>
        <w:rPr>
          <w:rFonts w:hint="eastAsia"/>
        </w:rPr>
        <w:t>-</w:t>
      </w:r>
      <w:r>
        <w:rPr>
          <w:rFonts w:hint="eastAsia"/>
        </w:rPr>
        <w:t>平台功能創新參與度擴張，開發私有雲管理功能、客製化的私有雲組組，提供個人化的資產控管</w:t>
      </w:r>
    </w:p>
    <w:p w14:paraId="75E3D6DD" w14:textId="1C157160" w:rsidR="001A7C22" w:rsidRDefault="001A7C22" w:rsidP="00150C8A">
      <w:pPr>
        <w:widowControl/>
        <w:spacing w:line="240" w:lineRule="auto"/>
        <w:ind w:firstLineChars="0" w:firstLine="0"/>
      </w:pPr>
      <w:r w:rsidRPr="002605D8">
        <w:rPr>
          <w:rStyle w:val="aff4"/>
          <w:rFonts w:hint="eastAsia"/>
        </w:rPr>
        <w:t>「那一開始的這個open source的大品牌，所以有點像那個阿里巴巴或是像這個fb的那種感覺，就慢慢</w:t>
      </w:r>
      <w:r w:rsidRPr="00882CC3">
        <w:rPr>
          <w:rStyle w:val="aff4"/>
          <w:rFonts w:hint="eastAsia"/>
          <w:b/>
          <w:bCs/>
        </w:rPr>
        <w:t>變成一個為B2B去設計的、適合紡織產業設計的私有雲的這個生意模式、商業模式</w:t>
      </w:r>
      <w:r w:rsidRPr="002605D8">
        <w:rPr>
          <w:rStyle w:val="aff4"/>
          <w:rFonts w:hint="eastAsia"/>
        </w:rPr>
        <w:t>。」</w:t>
      </w:r>
      <w:r w:rsidR="00B37E7B">
        <w:rPr>
          <w:rFonts w:hint="eastAsia"/>
          <w:i/>
          <w:iCs/>
        </w:rPr>
        <w:t>（</w:t>
      </w:r>
      <w:r w:rsidR="006E36DD">
        <w:rPr>
          <w:i/>
          <w:iCs/>
        </w:rPr>
        <w:t>李菁</w:t>
      </w:r>
      <w:r w:rsidR="002605D8" w:rsidRPr="00597154">
        <w:rPr>
          <w:i/>
          <w:iCs/>
        </w:rPr>
        <w:t xml:space="preserve"> </w:t>
      </w:r>
      <w:r w:rsidR="002605D8" w:rsidRPr="00597154">
        <w:rPr>
          <w:rFonts w:hint="eastAsia"/>
          <w:i/>
          <w:iCs/>
        </w:rPr>
        <w:t>執行長，</w:t>
      </w:r>
      <w:r w:rsidR="002605D8" w:rsidRPr="00597154">
        <w:rPr>
          <w:rFonts w:hint="eastAsia"/>
          <w:i/>
          <w:iCs/>
        </w:rPr>
        <w:t>2025</w:t>
      </w:r>
      <w:r w:rsidR="002605D8" w:rsidRPr="00597154">
        <w:rPr>
          <w:rFonts w:hint="eastAsia"/>
          <w:i/>
          <w:iCs/>
        </w:rPr>
        <w:t>訪談資料</w:t>
      </w:r>
      <w:r w:rsidR="00B37E7B">
        <w:rPr>
          <w:rFonts w:hint="eastAsia"/>
          <w:i/>
          <w:iCs/>
        </w:rPr>
        <w:t>）</w:t>
      </w:r>
    </w:p>
    <w:p w14:paraId="4E72A0F3" w14:textId="4F8C7328" w:rsidR="00150C8A" w:rsidRPr="00150C8A" w:rsidRDefault="002766EC" w:rsidP="002766EC">
      <w:pPr>
        <w:pStyle w:val="3"/>
      </w:pPr>
      <w:bookmarkStart w:id="66" w:name="_Toc198134402"/>
      <w:r w:rsidRPr="002766EC">
        <w:rPr>
          <w:rFonts w:hint="eastAsia"/>
        </w:rPr>
        <w:t>5.</w:t>
      </w:r>
      <w:r>
        <w:rPr>
          <w:rFonts w:hint="eastAsia"/>
        </w:rPr>
        <w:t>3</w:t>
      </w:r>
      <w:r w:rsidRPr="002766EC">
        <w:rPr>
          <w:rFonts w:hint="eastAsia"/>
        </w:rPr>
        <w:t>.6</w:t>
      </w:r>
      <w:r w:rsidR="002C7C9B">
        <w:rPr>
          <w:rFonts w:hint="eastAsia"/>
        </w:rPr>
        <w:t xml:space="preserve"> </w:t>
      </w:r>
      <w:r w:rsidRPr="002766EC">
        <w:rPr>
          <w:rFonts w:hint="eastAsia"/>
        </w:rPr>
        <w:t>平衡機制</w:t>
      </w:r>
      <w:bookmarkEnd w:id="66"/>
      <w:r w:rsidRPr="002766EC">
        <w:rPr>
          <w:rFonts w:hint="eastAsia"/>
        </w:rPr>
        <w:tab/>
      </w:r>
    </w:p>
    <w:p w14:paraId="528A4C53" w14:textId="77777777" w:rsidR="001A7C22" w:rsidRDefault="001A7C22" w:rsidP="00597154">
      <w:pPr>
        <w:pStyle w:val="a"/>
      </w:pPr>
      <w:r>
        <w:rPr>
          <w:rFonts w:hint="eastAsia"/>
        </w:rPr>
        <w:t>平衡機制</w:t>
      </w:r>
      <w:r>
        <w:rPr>
          <w:rFonts w:hint="eastAsia"/>
        </w:rPr>
        <w:t>-</w:t>
      </w:r>
      <w:r>
        <w:rPr>
          <w:rFonts w:hint="eastAsia"/>
        </w:rPr>
        <w:t>利用現有累積的數位布片去拓展外部關係，提升平台使用者參與。</w:t>
      </w:r>
    </w:p>
    <w:p w14:paraId="633165F2" w14:textId="77777777" w:rsidR="00B56896" w:rsidRDefault="00B56896" w:rsidP="00B56896">
      <w:pPr>
        <w:pStyle w:val="a"/>
      </w:pPr>
      <w:r>
        <w:t>F</w:t>
      </w:r>
      <w:r>
        <w:rPr>
          <w:rFonts w:hint="eastAsia"/>
        </w:rPr>
        <w:t>rontier</w:t>
      </w:r>
      <w:r>
        <w:rPr>
          <w:rFonts w:hint="eastAsia"/>
        </w:rPr>
        <w:t>為了不同於為了吸引更多企業加入，</w:t>
      </w:r>
      <w:r>
        <w:t>同步調整計價模式，採用「</w:t>
      </w:r>
      <w:proofErr w:type="gramStart"/>
      <w:r>
        <w:t>按用量</w:t>
      </w:r>
      <w:proofErr w:type="gramEnd"/>
      <w:r>
        <w:t>付費」的簡單邏輯，降低中小企業與設計師的使用門檻，同時吸引國際品牌與供應商導入，讓平台更具普及性與擴展性。</w:t>
      </w:r>
    </w:p>
    <w:p w14:paraId="2AC1ADB3" w14:textId="77777777" w:rsidR="00B56896" w:rsidRDefault="00B56896" w:rsidP="00597154">
      <w:pPr>
        <w:pStyle w:val="a"/>
      </w:pPr>
    </w:p>
    <w:p w14:paraId="1E9EF3B5" w14:textId="77777777" w:rsidR="001A7C22" w:rsidRPr="00961E76" w:rsidRDefault="001A7C22" w:rsidP="00B24AB9">
      <w:pPr>
        <w:pStyle w:val="aff3"/>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proofErr w:type="gramStart"/>
      <w:r w:rsidRPr="00050B83">
        <w:rPr>
          <w:rFonts w:hint="eastAsia"/>
          <w:b/>
          <w:bCs/>
        </w:rPr>
        <w:t>欸</w:t>
      </w:r>
      <w:proofErr w:type="gramEnd"/>
      <w:r w:rsidRPr="00050B83">
        <w:rPr>
          <w:rFonts w:hint="eastAsia"/>
          <w:b/>
          <w:bCs/>
        </w:rPr>
        <w:t>你們（品牌商）要不要來看這</w:t>
      </w:r>
      <w:proofErr w:type="gramStart"/>
      <w:r w:rsidRPr="00050B83">
        <w:rPr>
          <w:rFonts w:hint="eastAsia"/>
          <w:b/>
          <w:bCs/>
        </w:rPr>
        <w:t>裏</w:t>
      </w:r>
      <w:proofErr w:type="gramEnd"/>
      <w:r w:rsidRPr="00050B83">
        <w:rPr>
          <w:rFonts w:hint="eastAsia"/>
          <w:b/>
          <w:bCs/>
        </w:rPr>
        <w:t>很多材料，你們要不要使用？那品牌商就一定會說好，因為我們先免費提供給他（品牌商）</w:t>
      </w:r>
      <w:r w:rsidRPr="00961E76">
        <w:rPr>
          <w:rFonts w:hint="eastAsia"/>
        </w:rPr>
        <w:t>。</w:t>
      </w:r>
    </w:p>
    <w:p w14:paraId="52F81B47" w14:textId="29F67FAE" w:rsidR="001A7C22" w:rsidRPr="00597154" w:rsidRDefault="001A7C22" w:rsidP="00B24AB9">
      <w:pPr>
        <w:pStyle w:val="aff3"/>
      </w:pPr>
      <w:r w:rsidRPr="00050B83">
        <w:rPr>
          <w:rFonts w:hint="eastAsia"/>
        </w:rPr>
        <w:t>然後我們免費提供之後，我們就回來跟台灣的廠商（供應商）說，</w:t>
      </w:r>
      <w:r w:rsidRPr="00244D92">
        <w:rPr>
          <w:rFonts w:hint="eastAsia"/>
          <w:b/>
          <w:bCs/>
        </w:rPr>
        <w:t>上面有這些品牌商在，那你們要不要把你們（供應商）的布也上上去？一開始這些第一批的客戶是大平台的時候，是這樣上來的。</w:t>
      </w:r>
      <w:r>
        <w:rPr>
          <w:rFonts w:hint="eastAsia"/>
        </w:rPr>
        <w:t>」</w:t>
      </w:r>
      <w:r w:rsidR="00B37E7B">
        <w:rPr>
          <w:rFonts w:hint="eastAsia"/>
          <w:color w:val="auto"/>
        </w:rPr>
        <w:t>（</w:t>
      </w:r>
      <w:r w:rsidR="006E36DD">
        <w:rPr>
          <w:color w:val="auto"/>
        </w:rPr>
        <w:t>李菁</w:t>
      </w:r>
      <w:r w:rsidR="00597154" w:rsidRPr="00597154">
        <w:rPr>
          <w:color w:val="auto"/>
        </w:rPr>
        <w:t xml:space="preserve"> </w:t>
      </w:r>
      <w:r w:rsidR="00597154" w:rsidRPr="00597154">
        <w:rPr>
          <w:rFonts w:hint="eastAsia"/>
          <w:color w:val="auto"/>
        </w:rPr>
        <w:t>執行長，2025訪談資料</w:t>
      </w:r>
      <w:r w:rsidR="00B37E7B">
        <w:rPr>
          <w:rFonts w:hint="eastAsia"/>
          <w:color w:val="auto"/>
        </w:rPr>
        <w:t>）</w:t>
      </w:r>
    </w:p>
    <w:p w14:paraId="133B594C" w14:textId="32E871E3" w:rsidR="001A7C22" w:rsidRDefault="008D31DE" w:rsidP="008D31DE">
      <w:pPr>
        <w:pStyle w:val="3"/>
      </w:pPr>
      <w:bookmarkStart w:id="67" w:name="_Toc19813440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67"/>
    </w:p>
    <w:p w14:paraId="66DD7EAA" w14:textId="77777777" w:rsidR="001A7C22" w:rsidRDefault="001A7C22" w:rsidP="008B7A3D">
      <w:pPr>
        <w:pStyle w:val="a"/>
      </w:pPr>
      <w:r>
        <w:rPr>
          <w:rFonts w:hint="eastAsia"/>
        </w:rPr>
        <w:t>數位創新結果</w:t>
      </w:r>
      <w:r>
        <w:rPr>
          <w:rFonts w:hint="eastAsia"/>
        </w:rPr>
        <w:t>-</w:t>
      </w:r>
      <w:r>
        <w:rPr>
          <w:rFonts w:hint="eastAsia"/>
        </w:rPr>
        <w:t>平台實現雲端新增、上傳布料產品，觸及全世界的潛在客戶</w:t>
      </w:r>
      <w:r>
        <w:rPr>
          <w:rFonts w:hint="eastAsia"/>
        </w:rPr>
        <w:lastRenderedPageBreak/>
        <w:t>-2021</w:t>
      </w:r>
      <w:r>
        <w:rPr>
          <w:rFonts w:hint="eastAsia"/>
        </w:rPr>
        <w:t>遠見雜誌</w:t>
      </w:r>
    </w:p>
    <w:p w14:paraId="5A513997" w14:textId="77777777" w:rsidR="001A7C22" w:rsidRPr="002D4A19" w:rsidRDefault="001A7C22" w:rsidP="00B24AB9">
      <w:pPr>
        <w:pStyle w:val="aff3"/>
        <w:rPr>
          <w:rFonts w:ascii="新細明體" w:eastAsia="新細明體" w:hAnsi="新細明體"/>
        </w:rPr>
      </w:pPr>
      <w:r w:rsidRPr="002D4A19">
        <w:rPr>
          <w:rFonts w:hint="eastAsia"/>
        </w:rPr>
        <w:t>「逸</w:t>
      </w:r>
      <w:proofErr w:type="gramStart"/>
      <w:r w:rsidRPr="002D4A19">
        <w:rPr>
          <w:rFonts w:hint="eastAsia"/>
        </w:rPr>
        <w:t>祥</w:t>
      </w:r>
      <w:proofErr w:type="gramEnd"/>
      <w:r w:rsidRPr="002D4A19">
        <w:rPr>
          <w:rFonts w:hint="eastAsia"/>
        </w:rPr>
        <w:t>國際表示，此雲端平台可快速將開發的樣品布料上傳，供世界各地的顧客遠端挑選，大大縮短採購開發時間。</w:t>
      </w:r>
    </w:p>
    <w:p w14:paraId="5E8B5D8B" w14:textId="6A74C505" w:rsidR="001D4AA1" w:rsidRPr="001D4AA1" w:rsidRDefault="001A7C22" w:rsidP="00B24AB9">
      <w:pPr>
        <w:pStyle w:val="aff3"/>
      </w:pPr>
      <w:r w:rsidRPr="002D4A19">
        <w:rPr>
          <w:rFonts w:hint="eastAsia"/>
        </w:rPr>
        <w:t>對全球品牌業者和設計師而言，則只要利用電腦、手機或平板，輸入規格或使用「以</w:t>
      </w:r>
      <w:proofErr w:type="gramStart"/>
      <w:r w:rsidRPr="002D4A19">
        <w:rPr>
          <w:rFonts w:hint="eastAsia"/>
        </w:rPr>
        <w:t>圖搜圖</w:t>
      </w:r>
      <w:proofErr w:type="gramEnd"/>
      <w:r w:rsidRPr="002D4A19">
        <w:rPr>
          <w:rFonts w:hint="eastAsia"/>
        </w:rPr>
        <w:t>」功能，</w:t>
      </w:r>
      <w:r w:rsidRPr="00627508">
        <w:rPr>
          <w:rFonts w:hint="eastAsia"/>
          <w:b/>
          <w:bCs/>
        </w:rPr>
        <w:t>就能快速找到想要</w:t>
      </w:r>
      <w:proofErr w:type="gramStart"/>
      <w:r w:rsidRPr="00627508">
        <w:rPr>
          <w:rFonts w:hint="eastAsia"/>
          <w:b/>
          <w:bCs/>
        </w:rPr>
        <w:t>的布樣</w:t>
      </w:r>
      <w:proofErr w:type="gramEnd"/>
      <w:r w:rsidRPr="00627508">
        <w:rPr>
          <w:rFonts w:hint="eastAsia"/>
          <w:b/>
          <w:bCs/>
        </w:rPr>
        <w:t>，且在螢幕上能夠清楚看到布料組織及規格，如此可大幅縮減與布料商往來溝通的成本。</w:t>
      </w:r>
      <w:proofErr w:type="gramStart"/>
      <w:r w:rsidRPr="002D4A19">
        <w:rPr>
          <w:rFonts w:hint="eastAsia"/>
        </w:rPr>
        <w:t>此外，</w:t>
      </w:r>
      <w:proofErr w:type="gramEnd"/>
      <w:r w:rsidRPr="00627508">
        <w:rPr>
          <w:rFonts w:hint="eastAsia"/>
          <w:b/>
          <w:bCs/>
        </w:rPr>
        <w:t>布片資料能夠以3D方式呈現</w:t>
      </w:r>
      <w:r w:rsidRPr="002D4A19">
        <w:rPr>
          <w:rFonts w:hint="eastAsia"/>
        </w:rPr>
        <w:t>，模擬衣服穿在人身上的各種皺摺變化與紋理表現，如此可以精</w:t>
      </w:r>
      <w:proofErr w:type="gramStart"/>
      <w:r w:rsidRPr="002D4A19">
        <w:rPr>
          <w:rFonts w:hint="eastAsia"/>
        </w:rPr>
        <w:t>準</w:t>
      </w:r>
      <w:proofErr w:type="gramEnd"/>
      <w:r w:rsidRPr="002D4A19">
        <w:rPr>
          <w:rFonts w:hint="eastAsia"/>
        </w:rPr>
        <w:t>創造出理想產品，不致產生落差。」</w:t>
      </w:r>
      <w:r w:rsidR="00B37E7B">
        <w:rPr>
          <w:rFonts w:hint="eastAsia"/>
        </w:rPr>
        <w:t>（</w:t>
      </w:r>
      <w:r w:rsidR="001D4AA1" w:rsidRPr="002D4A19">
        <w:rPr>
          <w:rFonts w:hint="eastAsia"/>
        </w:rPr>
        <w:t>逸</w:t>
      </w:r>
      <w:proofErr w:type="gramStart"/>
      <w:r w:rsidR="001D4AA1" w:rsidRPr="002D4A19">
        <w:rPr>
          <w:rFonts w:hint="eastAsia"/>
        </w:rPr>
        <w:t>祥</w:t>
      </w:r>
      <w:proofErr w:type="gramEnd"/>
      <w:r w:rsidR="001D4AA1" w:rsidRPr="002D4A19">
        <w:rPr>
          <w:rFonts w:hint="eastAsia"/>
        </w:rPr>
        <w:t>國際</w:t>
      </w:r>
      <w:r w:rsidR="001D4AA1">
        <w:rPr>
          <w:rFonts w:hint="eastAsia"/>
        </w:rPr>
        <w:t>，</w:t>
      </w:r>
      <w:r w:rsidR="00E07F74">
        <w:rPr>
          <w:rFonts w:hint="eastAsia"/>
        </w:rPr>
        <w:t>2021</w:t>
      </w:r>
      <w:r w:rsidR="001D4AA1">
        <w:rPr>
          <w:rFonts w:hint="eastAsia"/>
        </w:rPr>
        <w:t>訪談資料</w:t>
      </w:r>
      <w:r w:rsidR="00B37E7B">
        <w:rPr>
          <w:rFonts w:hint="eastAsia"/>
        </w:rPr>
        <w:t>）</w:t>
      </w:r>
    </w:p>
    <w:p w14:paraId="25013A51" w14:textId="77777777" w:rsidR="001A7C22" w:rsidRDefault="001A7C22" w:rsidP="008B7A3D">
      <w:pPr>
        <w:pStyle w:val="a"/>
      </w:pPr>
      <w:r w:rsidRPr="00EC1A8B">
        <w:rPr>
          <w:rFonts w:hint="eastAsia"/>
        </w:rPr>
        <w:t>數位創新結果</w:t>
      </w:r>
      <w:r>
        <w:rPr>
          <w:rFonts w:hint="eastAsia"/>
        </w:rPr>
        <w:t>-AI</w:t>
      </w:r>
      <w:r>
        <w:rPr>
          <w:rFonts w:hint="eastAsia"/>
        </w:rPr>
        <w:t>加速、減少浪費</w:t>
      </w:r>
    </w:p>
    <w:p w14:paraId="3B270A2C" w14:textId="3C1FA75B" w:rsidR="001A7C22" w:rsidRPr="004D119A" w:rsidRDefault="001A7C22" w:rsidP="00B24AB9">
      <w:pPr>
        <w:pStyle w:val="aff3"/>
      </w:pPr>
      <w:r>
        <w:rPr>
          <w:rFonts w:hint="eastAsia"/>
        </w:rPr>
        <w:t>「</w:t>
      </w:r>
      <w:r w:rsidRPr="00BB1344">
        <w:rPr>
          <w:rFonts w:hint="eastAsia"/>
        </w:rPr>
        <w:t>所以我們這個AI沒有辦法去取代一塊布的製程，因為實體的東西是必須要做出來，可是我們可以加速前面的部分，我們在開發的時候可以</w:t>
      </w:r>
      <w:r w:rsidR="00627508">
        <w:rPr>
          <w:rFonts w:hint="eastAsia"/>
        </w:rPr>
        <w:t>。</w:t>
      </w:r>
      <w:r w:rsidRPr="00DA5B3E">
        <w:rPr>
          <w:rFonts w:hint="eastAsia"/>
        </w:rPr>
        <w:t>一個H&amp;M的設計師可以有10000塊材料的選擇，他可以有很多的方式去做新的style，</w:t>
      </w:r>
      <w:r w:rsidRPr="00627508">
        <w:rPr>
          <w:rFonts w:hint="eastAsia"/>
          <w:b/>
          <w:bCs/>
        </w:rPr>
        <w:t>不用生成、</w:t>
      </w:r>
      <w:proofErr w:type="gramStart"/>
      <w:r w:rsidRPr="00627508">
        <w:rPr>
          <w:rFonts w:hint="eastAsia"/>
          <w:b/>
          <w:bCs/>
        </w:rPr>
        <w:t>不</w:t>
      </w:r>
      <w:proofErr w:type="gramEnd"/>
      <w:r w:rsidRPr="00627508">
        <w:rPr>
          <w:rFonts w:hint="eastAsia"/>
          <w:b/>
          <w:bCs/>
        </w:rPr>
        <w:t>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r w:rsidR="00B37E7B">
        <w:rPr>
          <w:rFonts w:hint="eastAsia"/>
          <w:color w:val="auto"/>
        </w:rPr>
        <w:t>（</w:t>
      </w:r>
      <w:r w:rsidR="006E36DD">
        <w:rPr>
          <w:color w:val="auto"/>
        </w:rPr>
        <w:t>李菁</w:t>
      </w:r>
      <w:r w:rsidR="00E06F60" w:rsidRPr="00597154">
        <w:rPr>
          <w:color w:val="auto"/>
        </w:rPr>
        <w:t xml:space="preserve"> </w:t>
      </w:r>
      <w:r w:rsidR="00E06F60" w:rsidRPr="00597154">
        <w:rPr>
          <w:rFonts w:hint="eastAsia"/>
          <w:color w:val="auto"/>
        </w:rPr>
        <w:t>執行長，2025訪談資料</w:t>
      </w:r>
      <w:r w:rsidR="00B37E7B">
        <w:rPr>
          <w:rFonts w:hint="eastAsia"/>
          <w:color w:val="auto"/>
        </w:rPr>
        <w:t>）</w:t>
      </w:r>
    </w:p>
    <w:p w14:paraId="63BDFE2B" w14:textId="77777777" w:rsidR="001A7C22" w:rsidRDefault="001A7C22" w:rsidP="008B7A3D">
      <w:pPr>
        <w:pStyle w:val="a"/>
      </w:pPr>
      <w:r>
        <w:rPr>
          <w:rFonts w:hint="eastAsia"/>
        </w:rPr>
        <w:t>數位創新結果</w:t>
      </w:r>
      <w:r>
        <w:rPr>
          <w:rFonts w:hint="eastAsia"/>
        </w:rPr>
        <w:t>-</w:t>
      </w:r>
      <w:r>
        <w:rPr>
          <w:rFonts w:hint="eastAsia"/>
        </w:rPr>
        <w:t>品牌自主管理私有化數位資產，建立一個數位化的資料庫，讓客戶可以自由運用，自主將布料上傳、管理、新增、控制生產流程等等資料、客製化模組</w:t>
      </w:r>
    </w:p>
    <w:p w14:paraId="4A9AF4BE" w14:textId="0DF9B8A1" w:rsidR="004D119A" w:rsidRPr="00597154" w:rsidRDefault="001A7C22" w:rsidP="00B24AB9">
      <w:pPr>
        <w:pStyle w:val="aff3"/>
      </w:pPr>
      <w:r>
        <w:rPr>
          <w:rFonts w:hint="eastAsia"/>
        </w:rPr>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w:t>
      </w:r>
      <w:proofErr w:type="gramStart"/>
      <w:r w:rsidRPr="001049BD">
        <w:rPr>
          <w:rFonts w:hint="eastAsia"/>
          <w:b/>
          <w:bCs/>
        </w:rPr>
        <w:t>說把這個殼給</w:t>
      </w:r>
      <w:proofErr w:type="gramEnd"/>
      <w:r w:rsidRPr="001049BD">
        <w:rPr>
          <w:rFonts w:hint="eastAsia"/>
          <w:b/>
          <w:bCs/>
        </w:rPr>
        <w:t>他們，最後資料是他們去掌控，我們就沒有資料的運用權</w:t>
      </w:r>
      <w:r w:rsidRPr="00FE5B6E">
        <w:rPr>
          <w:rFonts w:hint="eastAsia"/>
        </w:rPr>
        <w:t>。所以像就是中型品牌，它可能不會像他們那麼care這個隱私，但是越大的品牌越在乎。</w:t>
      </w:r>
      <w:r>
        <w:rPr>
          <w:rFonts w:hint="eastAsia"/>
        </w:rPr>
        <w:t>」</w:t>
      </w:r>
      <w:r w:rsidR="00B37E7B">
        <w:rPr>
          <w:rFonts w:hint="eastAsia"/>
          <w:color w:val="auto"/>
        </w:rPr>
        <w:t>（</w:t>
      </w:r>
      <w:r w:rsidR="006E36DD">
        <w:rPr>
          <w:color w:val="auto"/>
        </w:rPr>
        <w:t>李菁</w:t>
      </w:r>
      <w:r w:rsidR="004D119A" w:rsidRPr="00597154">
        <w:rPr>
          <w:color w:val="auto"/>
        </w:rPr>
        <w:t xml:space="preserve"> </w:t>
      </w:r>
      <w:r w:rsidR="004D119A" w:rsidRPr="00597154">
        <w:rPr>
          <w:rFonts w:hint="eastAsia"/>
          <w:color w:val="auto"/>
        </w:rPr>
        <w:t>執行長，2025訪談資料</w:t>
      </w:r>
      <w:r w:rsidR="00B37E7B">
        <w:rPr>
          <w:rFonts w:hint="eastAsia"/>
          <w:color w:val="auto"/>
        </w:rPr>
        <w:t>）</w:t>
      </w:r>
    </w:p>
    <w:p w14:paraId="66A45A23" w14:textId="35ABE81A" w:rsidR="001A7C22" w:rsidRDefault="001A7C22" w:rsidP="00B24AB9">
      <w:pPr>
        <w:pStyle w:val="aff3"/>
      </w:pPr>
    </w:p>
    <w:p w14:paraId="1BDBBB63" w14:textId="0ABD0C34" w:rsidR="001A7C22" w:rsidRPr="00FE5B6E" w:rsidRDefault="001A7C22" w:rsidP="00B24AB9">
      <w:pPr>
        <w:pStyle w:val="aff3"/>
      </w:pPr>
      <w:r w:rsidRPr="00ED70AC">
        <w:rPr>
          <w:rFonts w:hint="eastAsia"/>
        </w:rPr>
        <w:t>所以這些大家也都是</w:t>
      </w:r>
      <w:r w:rsidRPr="009E4009">
        <w:rPr>
          <w:rFonts w:hint="eastAsia"/>
          <w:b/>
          <w:bCs/>
        </w:rPr>
        <w:t>自己有私有的空間，然</w:t>
      </w:r>
      <w:r w:rsidRPr="00ED70AC">
        <w:rPr>
          <w:rFonts w:hint="eastAsia"/>
        </w:rPr>
        <w:t>後我是a</w:t>
      </w:r>
      <w:proofErr w:type="gramStart"/>
      <w:r w:rsidRPr="00ED70AC">
        <w:rPr>
          <w:rFonts w:hint="eastAsia"/>
        </w:rPr>
        <w:t>廠跟</w:t>
      </w:r>
      <w:proofErr w:type="gramEnd"/>
      <w:r w:rsidRPr="00ED70AC">
        <w:rPr>
          <w:rFonts w:hint="eastAsia"/>
        </w:rPr>
        <w:t>b廠我看不到彼此，我們不知道你做了</w:t>
      </w:r>
      <w:proofErr w:type="gramStart"/>
      <w:r w:rsidRPr="00ED70AC">
        <w:rPr>
          <w:rFonts w:hint="eastAsia"/>
        </w:rPr>
        <w:t>甚麼，</w:t>
      </w:r>
      <w:proofErr w:type="gramEnd"/>
      <w:r w:rsidRPr="00ED70AC">
        <w:rPr>
          <w:rFonts w:hint="eastAsia"/>
        </w:rPr>
        <w:t>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Pr>
          <w:rFonts w:hint="eastAsia"/>
        </w:rPr>
        <w:t>」</w:t>
      </w:r>
      <w:r w:rsidR="00B37E7B">
        <w:rPr>
          <w:rFonts w:hint="eastAsia"/>
          <w:color w:val="auto"/>
        </w:rPr>
        <w:t>（</w:t>
      </w:r>
      <w:r w:rsidR="006E36DD">
        <w:rPr>
          <w:color w:val="auto"/>
        </w:rPr>
        <w:t>李菁</w:t>
      </w:r>
      <w:r w:rsidR="007E44BC" w:rsidRPr="00597154">
        <w:rPr>
          <w:color w:val="auto"/>
        </w:rPr>
        <w:t xml:space="preserve"> </w:t>
      </w:r>
      <w:r w:rsidR="007E44BC" w:rsidRPr="00597154">
        <w:rPr>
          <w:rFonts w:hint="eastAsia"/>
          <w:color w:val="auto"/>
        </w:rPr>
        <w:t>執行長，2025訪談資料</w:t>
      </w:r>
      <w:r w:rsidR="00B37E7B">
        <w:rPr>
          <w:rFonts w:hint="eastAsia"/>
          <w:color w:val="auto"/>
        </w:rPr>
        <w:t>）</w:t>
      </w:r>
    </w:p>
    <w:p w14:paraId="57B07B36" w14:textId="77777777" w:rsidR="001A7C22" w:rsidRPr="007F6C00" w:rsidRDefault="001A7C22" w:rsidP="001A7C22">
      <w:pPr>
        <w:ind w:firstLineChars="0" w:firstLine="0"/>
      </w:pPr>
    </w:p>
    <w:p w14:paraId="79CAD88C" w14:textId="4D9850E4" w:rsidR="001A7C22" w:rsidRPr="00B74088" w:rsidRDefault="001A7C22" w:rsidP="00B74088">
      <w:pPr>
        <w:pStyle w:val="2"/>
        <w:rPr>
          <w:bCs/>
        </w:rPr>
      </w:pPr>
      <w:bookmarkStart w:id="68" w:name="_Toc198134404"/>
      <w:r>
        <w:rPr>
          <w:rFonts w:hint="eastAsia"/>
        </w:rPr>
        <w:lastRenderedPageBreak/>
        <w:t>階段三、</w:t>
      </w:r>
      <w:r w:rsidR="00B37E7B">
        <w:rPr>
          <w:bCs/>
        </w:rPr>
        <w:t>「</w:t>
      </w:r>
      <w:r w:rsidRPr="006904F3">
        <w:rPr>
          <w:bCs/>
        </w:rPr>
        <w:t>銷售與推廣</w:t>
      </w:r>
      <w:r w:rsidR="00B37E7B">
        <w:rPr>
          <w:bCs/>
        </w:rPr>
        <w:t>」</w:t>
      </w:r>
      <w:bookmarkEnd w:id="68"/>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5302A5E3" w14:textId="77777777" w:rsidR="00F867B7" w:rsidRPr="00F867B7" w:rsidRDefault="00F867B7" w:rsidP="00F867B7">
            <w:pPr>
              <w:pStyle w:val="aa"/>
              <w:widowControl/>
              <w:numPr>
                <w:ilvl w:val="0"/>
                <w:numId w:val="93"/>
              </w:numPr>
              <w:ind w:firstLineChars="0"/>
              <w:jc w:val="both"/>
              <w:rPr>
                <w:rFonts w:eastAsia="新細明體"/>
              </w:rPr>
            </w:pPr>
            <w:r>
              <w:t>客戶導向轉型與銷售流程優化</w:t>
            </w:r>
          </w:p>
          <w:p w14:paraId="7B4574B0" w14:textId="77ACC089" w:rsidR="001A7C22" w:rsidRPr="00F867B7" w:rsidRDefault="00F867B7" w:rsidP="00F867B7">
            <w:pPr>
              <w:pStyle w:val="aa"/>
              <w:widowControl/>
              <w:numPr>
                <w:ilvl w:val="0"/>
                <w:numId w:val="93"/>
              </w:numPr>
              <w:ind w:firstLineChars="0"/>
              <w:jc w:val="both"/>
              <w:rPr>
                <w:rFonts w:eastAsia="新細明體"/>
              </w:rPr>
            </w:pPr>
            <w:r w:rsidRPr="00F867B7">
              <w:rPr>
                <w:b/>
                <w:bCs/>
              </w:rPr>
              <w:t>經營策略</w:t>
            </w:r>
            <w:r>
              <w:rPr>
                <w:rFonts w:hint="eastAsia"/>
              </w:rPr>
              <w:t>：</w:t>
            </w:r>
            <w:r w:rsidR="007D4AD1">
              <w:t>經營策略</w:t>
            </w:r>
          </w:p>
          <w:p w14:paraId="2B5C4BEA" w14:textId="292A1AF8" w:rsidR="00F867B7" w:rsidRPr="00F867B7" w:rsidRDefault="00F867B7" w:rsidP="00F867B7">
            <w:pPr>
              <w:pStyle w:val="aa"/>
              <w:widowControl/>
              <w:numPr>
                <w:ilvl w:val="0"/>
                <w:numId w:val="93"/>
              </w:numPr>
              <w:ind w:firstLineChars="0"/>
              <w:jc w:val="both"/>
              <w:rPr>
                <w:rFonts w:eastAsia="新細明體"/>
              </w:rPr>
            </w:pPr>
            <w:r w:rsidRPr="00F867B7">
              <w:rPr>
                <w:b/>
                <w:bCs/>
              </w:rPr>
              <w:t>資源整合與分配</w:t>
            </w:r>
            <w:r>
              <w:rPr>
                <w:rFonts w:hint="eastAsia"/>
              </w:rPr>
              <w:t>：</w:t>
            </w:r>
            <w:r>
              <w:t>區隔角色需求，靈活整</w:t>
            </w:r>
            <w:proofErr w:type="gramStart"/>
            <w:r>
              <w:t>併</w:t>
            </w:r>
            <w:proofErr w:type="gramEnd"/>
            <w:r>
              <w:t>平台與業務團隊</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proofErr w:type="gramStart"/>
            <w:r>
              <w:t>發展線上展</w:t>
            </w:r>
            <w:proofErr w:type="gramEnd"/>
            <w:r>
              <w:t>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65164DC1" w:rsidR="001A7C22" w:rsidRDefault="00B40126" w:rsidP="00B40126">
      <w:pPr>
        <w:pStyle w:val="2"/>
      </w:pPr>
      <w:bookmarkStart w:id="69" w:name="_Toc198134405"/>
      <w:r>
        <w:rPr>
          <w:rFonts w:hint="eastAsia"/>
        </w:rPr>
        <w:t xml:space="preserve">5.4 </w:t>
      </w:r>
      <w:r w:rsidR="00C47A87">
        <w:rPr>
          <w:rFonts w:hint="eastAsia"/>
        </w:rPr>
        <w:t>第三階段：銷售與推廣</w:t>
      </w:r>
      <w:bookmarkEnd w:id="69"/>
    </w:p>
    <w:p w14:paraId="62AA08FC" w14:textId="52F56186" w:rsidR="00935AE0" w:rsidRPr="00935AE0" w:rsidRDefault="00C7046A" w:rsidP="00C7046A">
      <w:pPr>
        <w:pStyle w:val="3"/>
      </w:pPr>
      <w:bookmarkStart w:id="70" w:name="_Toc19813440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0"/>
      <w:r w:rsidRPr="00C7046A">
        <w:rPr>
          <w:rFonts w:hint="eastAsia"/>
        </w:rPr>
        <w:tab/>
      </w:r>
    </w:p>
    <w:p w14:paraId="4D0E602D" w14:textId="77777777" w:rsidR="001A7C22" w:rsidRPr="001A1E84"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246275F7" w:rsidR="001A7C22" w:rsidRPr="00BB1344" w:rsidRDefault="001A7C22" w:rsidP="00B24AB9">
      <w:pPr>
        <w:pStyle w:val="aff3"/>
        <w:rPr>
          <w:rFonts w:ascii="新細明體" w:eastAsia="新細明體" w:hAnsi="新細明體"/>
        </w:rPr>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w:t>
      </w:r>
      <w:proofErr w:type="gramStart"/>
      <w:r w:rsidRPr="001A1E84">
        <w:rPr>
          <w:rFonts w:hint="eastAsia"/>
        </w:rPr>
        <w:t>就是從織</w:t>
      </w:r>
      <w:proofErr w:type="gramEnd"/>
      <w:r w:rsidRPr="001A1E84">
        <w:rPr>
          <w:rFonts w:hint="eastAsia"/>
        </w:rPr>
        <w:t>、染到成品都是在我家，</w:t>
      </w:r>
      <w:r w:rsidRPr="000118E5">
        <w:rPr>
          <w:rFonts w:hint="eastAsia"/>
          <w:b/>
          <w:bCs/>
        </w:rPr>
        <w:t>然後他又有賣布的需求、又要出口要去做全世界品牌，他一定需要做這</w:t>
      </w:r>
      <w:r w:rsidRPr="000118E5">
        <w:rPr>
          <w:rFonts w:hint="eastAsia"/>
          <w:b/>
          <w:bCs/>
        </w:rPr>
        <w:lastRenderedPageBreak/>
        <w:t>件事情</w:t>
      </w:r>
      <w:r w:rsidR="00B37E7B">
        <w:rPr>
          <w:rFonts w:hint="eastAsia"/>
          <w:b/>
          <w:bCs/>
        </w:rPr>
        <w:t>（</w:t>
      </w:r>
      <w:r w:rsidRPr="000118E5">
        <w:rPr>
          <w:rFonts w:hint="eastAsia"/>
          <w:b/>
          <w:bCs/>
        </w:rPr>
        <w:t>數位化</w:t>
      </w:r>
      <w:r w:rsidR="00B37E7B">
        <w:rPr>
          <w:rFonts w:hint="eastAsia"/>
          <w:b/>
          <w:bCs/>
        </w:rPr>
        <w:t>）</w:t>
      </w:r>
      <w:r w:rsidRPr="000118E5">
        <w:rPr>
          <w:rFonts w:hint="eastAsia"/>
          <w:b/>
          <w:bCs/>
        </w:rPr>
        <w:t>。</w:t>
      </w:r>
      <w:r w:rsidRPr="00207F82">
        <w:rPr>
          <w:rFonts w:hint="eastAsia"/>
          <w:iCs/>
        </w:rPr>
        <w:t>所以我</w:t>
      </w:r>
      <w:r w:rsidRPr="00ED5AE5">
        <w:rPr>
          <w:rFonts w:hint="eastAsia"/>
          <w:b/>
          <w:bCs/>
          <w:iCs/>
        </w:rPr>
        <w:t>一開始的target就是在有出口的、然後比較大規模的尤其上市櫃公司，那這是我們early adopter在台灣，就是20-30家，就是我們第一批客戶</w:t>
      </w:r>
      <w:r w:rsidRPr="00207F82">
        <w:rPr>
          <w:rFonts w:hint="eastAsia"/>
          <w:iCs/>
        </w:rPr>
        <w:t>。</w:t>
      </w:r>
      <w:r w:rsidRPr="00207F82">
        <w:rPr>
          <w:rFonts w:ascii="新細明體" w:eastAsia="新細明體" w:hAnsi="新細明體" w:hint="eastAsia"/>
        </w:rPr>
        <w:t>」</w:t>
      </w:r>
      <w:r w:rsidR="00B37E7B">
        <w:rPr>
          <w:rFonts w:hint="eastAsia"/>
          <w:color w:val="auto"/>
        </w:rPr>
        <w:t>（</w:t>
      </w:r>
      <w:r w:rsidR="006E36DD">
        <w:rPr>
          <w:color w:val="auto"/>
        </w:rPr>
        <w:t>李菁</w:t>
      </w:r>
      <w:r w:rsidR="00207F82" w:rsidRPr="00597154">
        <w:rPr>
          <w:color w:val="auto"/>
        </w:rPr>
        <w:t xml:space="preserve"> </w:t>
      </w:r>
      <w:r w:rsidR="00207F82" w:rsidRPr="00597154">
        <w:rPr>
          <w:rFonts w:hint="eastAsia"/>
          <w:color w:val="auto"/>
        </w:rPr>
        <w:t>執行長，2025訪談資料</w:t>
      </w:r>
      <w:r w:rsidR="00B37E7B">
        <w:rPr>
          <w:rFonts w:hint="eastAsia"/>
          <w:color w:val="auto"/>
        </w:rPr>
        <w:t>）</w:t>
      </w:r>
    </w:p>
    <w:p w14:paraId="4DB9A2A9" w14:textId="77777777" w:rsidR="001A7C22" w:rsidRDefault="001A7C22" w:rsidP="008B7A3D">
      <w:pPr>
        <w:pStyle w:val="a"/>
      </w:pPr>
      <w:r>
        <w:rPr>
          <w:rFonts w:hint="eastAsia"/>
        </w:rPr>
        <w:t>產業需求</w:t>
      </w:r>
      <w:r>
        <w:rPr>
          <w:rFonts w:hint="eastAsia"/>
        </w:rPr>
        <w:t>-</w:t>
      </w:r>
      <w:r>
        <w:rPr>
          <w:rFonts w:hint="eastAsia"/>
        </w:rPr>
        <w:t>供應商角度，賣給全世界</w:t>
      </w:r>
    </w:p>
    <w:p w14:paraId="65A21970" w14:textId="6C2DA1B4" w:rsidR="001A7C22" w:rsidRDefault="001A7C22" w:rsidP="00B24AB9">
      <w:pPr>
        <w:pStyle w:val="aff3"/>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B37E7B">
        <w:rPr>
          <w:rFonts w:hint="eastAsia"/>
          <w:color w:val="auto"/>
        </w:rPr>
        <w:t>（</w:t>
      </w:r>
      <w:r w:rsidR="006E36DD">
        <w:rPr>
          <w:color w:val="auto"/>
        </w:rPr>
        <w:t>李菁</w:t>
      </w:r>
      <w:r w:rsidR="00746A4F" w:rsidRPr="00597154">
        <w:rPr>
          <w:color w:val="auto"/>
        </w:rPr>
        <w:t xml:space="preserve"> </w:t>
      </w:r>
      <w:r w:rsidR="00746A4F" w:rsidRPr="00597154">
        <w:rPr>
          <w:rFonts w:hint="eastAsia"/>
          <w:color w:val="auto"/>
        </w:rPr>
        <w:t>執行長，2025訪談資料</w:t>
      </w:r>
      <w:r w:rsidR="00B37E7B">
        <w:rPr>
          <w:rFonts w:hint="eastAsia"/>
          <w:color w:val="auto"/>
        </w:rPr>
        <w:t>）</w:t>
      </w:r>
    </w:p>
    <w:p w14:paraId="4E6B2FD7" w14:textId="4E18D907" w:rsidR="00746A4F" w:rsidRPr="00E53CE0" w:rsidRDefault="001D0DDE" w:rsidP="001D0DDE">
      <w:pPr>
        <w:pStyle w:val="3"/>
      </w:pPr>
      <w:bookmarkStart w:id="71" w:name="_Toc19813440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1"/>
    </w:p>
    <w:p w14:paraId="3ABEB6DF" w14:textId="2DD8EF25" w:rsidR="00D35D73" w:rsidRDefault="007D4AD1" w:rsidP="00D35D73">
      <w:pPr>
        <w:pStyle w:val="a"/>
      </w:pPr>
      <w:r>
        <w:t>經營策略</w:t>
      </w:r>
    </w:p>
    <w:p w14:paraId="254EF165" w14:textId="6B954C63" w:rsidR="009138EA" w:rsidRDefault="009138EA" w:rsidP="009138EA">
      <w:pPr>
        <w:ind w:firstLine="480"/>
      </w:pPr>
      <w:r w:rsidRPr="009138EA">
        <w:t>觀察產業對銷售支援與市場推廣功能的需求不斷上升，平台再次轉型，導入「行銷導向」模組。企業積極針對供應商與品牌商的差異化需求調整產品策略，發展出區分用戶導向的產品線。</w:t>
      </w:r>
    </w:p>
    <w:p w14:paraId="020952EB" w14:textId="6175FEE8" w:rsidR="00D35D73" w:rsidRDefault="00D35D73" w:rsidP="00D35D73">
      <w:pPr>
        <w:pStyle w:val="a"/>
      </w:pPr>
      <w:r w:rsidRPr="005008B9">
        <w:t>資源整合與分配</w:t>
      </w:r>
    </w:p>
    <w:p w14:paraId="7FDF2684" w14:textId="36A4EC61" w:rsidR="00CB3110" w:rsidRPr="00CB3110" w:rsidRDefault="00CB3110" w:rsidP="00CB3110">
      <w:pPr>
        <w:ind w:firstLine="480"/>
      </w:pPr>
      <w:r w:rsidRPr="00CB3110">
        <w:t>延續既有數位布片資料與</w:t>
      </w:r>
      <w:r w:rsidR="002660A3">
        <w:rPr>
          <w:rFonts w:hint="eastAsia"/>
        </w:rPr>
        <w:t>平台</w:t>
      </w:r>
      <w:r w:rsidRPr="00CB3110">
        <w:t>資料庫，新增</w:t>
      </w:r>
      <w:r w:rsidRPr="00CB3110">
        <w:t xml:space="preserve">AI </w:t>
      </w:r>
      <w:proofErr w:type="spellStart"/>
      <w:r w:rsidRPr="00CB3110">
        <w:t>SaleSync</w:t>
      </w:r>
      <w:proofErr w:type="spellEnd"/>
      <w:r w:rsidRPr="00CB3110">
        <w:t xml:space="preserve"> </w:t>
      </w:r>
      <w:r w:rsidRPr="00CB3110">
        <w:t>與</w:t>
      </w:r>
      <w:r w:rsidRPr="00CB3110">
        <w:t xml:space="preserve"> </w:t>
      </w:r>
      <w:proofErr w:type="spellStart"/>
      <w:r w:rsidRPr="00CB3110">
        <w:t>FabriSelect</w:t>
      </w:r>
      <w:proofErr w:type="spellEnd"/>
      <w:r w:rsidRPr="00CB3110">
        <w:t xml:space="preserve">™ </w:t>
      </w:r>
      <w:r w:rsidRPr="00CB3110">
        <w:t>等工具，協助供應商完成更有效的市場接觸與數位推廣。企業將平台原有的布片展示功能延伸至數位行銷場景，並強化資料即時更新與搜尋能力。</w:t>
      </w:r>
    </w:p>
    <w:p w14:paraId="7A9C3520" w14:textId="77777777" w:rsidR="009138EA" w:rsidRDefault="009138EA" w:rsidP="00D35D73">
      <w:pPr>
        <w:pStyle w:val="a"/>
      </w:pPr>
    </w:p>
    <w:p w14:paraId="16B6DB0C" w14:textId="268EB41F"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sidR="00B37E7B">
        <w:rPr>
          <w:rFonts w:hint="eastAsia"/>
        </w:rPr>
        <w:t>（</w:t>
      </w:r>
      <w:r>
        <w:rPr>
          <w:rFonts w:hint="eastAsia"/>
        </w:rPr>
        <w:t>銷售應用</w:t>
      </w:r>
      <w:r w:rsidR="00B37E7B">
        <w:rPr>
          <w:rFonts w:hint="eastAsia"/>
        </w:rPr>
        <w:t>）</w:t>
      </w:r>
      <w:r>
        <w:rPr>
          <w:rFonts w:hint="eastAsia"/>
        </w:rPr>
        <w:t>的探索，彈性管理能力的發揮，經營策略的轉化，彈性發展出不同平台策略</w:t>
      </w:r>
    </w:p>
    <w:p w14:paraId="7FFE0A69" w14:textId="21A8F730" w:rsidR="001A7C22" w:rsidRDefault="001A7C22" w:rsidP="00B24AB9">
      <w:pPr>
        <w:pStyle w:val="aff3"/>
      </w:pPr>
      <w:r>
        <w:rPr>
          <w:rFonts w:hint="eastAsia"/>
        </w:rPr>
        <w:t>「</w:t>
      </w:r>
      <w:r w:rsidRPr="00C761C5">
        <w:rPr>
          <w:rFonts w:hint="eastAsia"/>
        </w:rPr>
        <w:t>那我們針對這幾個</w:t>
      </w:r>
      <w:r w:rsidR="00B37E7B">
        <w:rPr>
          <w:rFonts w:hint="eastAsia"/>
        </w:rPr>
        <w:t>（</w:t>
      </w:r>
      <w:r w:rsidRPr="00C761C5">
        <w:rPr>
          <w:rFonts w:hint="eastAsia"/>
        </w:rPr>
        <w:t>對象</w:t>
      </w:r>
      <w:r w:rsidR="00B37E7B">
        <w:rPr>
          <w:rFonts w:hint="eastAsia"/>
        </w:rPr>
        <w:t>）</w:t>
      </w:r>
      <w:r w:rsidRPr="00C761C5">
        <w:rPr>
          <w:rFonts w:hint="eastAsia"/>
        </w:rPr>
        <w:t>特定的特性，尤其是</w:t>
      </w:r>
      <w:proofErr w:type="gramStart"/>
      <w:r w:rsidRPr="00BF180A">
        <w:rPr>
          <w:rFonts w:hint="eastAsia"/>
          <w:b/>
          <w:bCs/>
        </w:rPr>
        <w:t>品牌商跟供應商</w:t>
      </w:r>
      <w:proofErr w:type="gramEnd"/>
      <w:r w:rsidRPr="00BF180A">
        <w:rPr>
          <w:rFonts w:hint="eastAsia"/>
          <w:b/>
          <w:bCs/>
        </w:rPr>
        <w:t>之間他們兩個需求不同，我們就開了不同的產品線給他們</w:t>
      </w:r>
      <w:r w:rsidRPr="002A735B">
        <w:rPr>
          <w:rFonts w:hint="eastAsia"/>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4FE2610B" w14:textId="5AC2401E" w:rsidR="001A7C22" w:rsidRDefault="001A7C22" w:rsidP="00B24AB9">
      <w:pPr>
        <w:pStyle w:val="aff3"/>
      </w:pPr>
      <w:r>
        <w:rPr>
          <w:rFonts w:hint="eastAsia"/>
        </w:rPr>
        <w:t>「大概是在應該是在後面，2023年，我們大概try了兩年發現這個廠商還是</w:t>
      </w:r>
      <w:r w:rsidRPr="00BF180A">
        <w:rPr>
          <w:rFonts w:hint="eastAsia"/>
          <w:b/>
          <w:bCs/>
        </w:rPr>
        <w:t>只在乎「自己有沒有把布賣出去？有沒有個好工具賣？</w:t>
      </w:r>
      <w:r>
        <w:rPr>
          <w:rFonts w:hint="eastAsia"/>
        </w:rPr>
        <w:t>」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B37E7B">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r w:rsidR="00B37E7B">
        <w:rPr>
          <w:rFonts w:hint="eastAsia"/>
          <w:color w:val="auto"/>
        </w:rPr>
        <w:t>）</w:t>
      </w:r>
    </w:p>
    <w:p w14:paraId="3AB1C96C" w14:textId="11FD5984" w:rsidR="001A7C22" w:rsidRPr="00F626F0" w:rsidRDefault="00ED5F72" w:rsidP="001555E4">
      <w:pPr>
        <w:pStyle w:val="3"/>
      </w:pPr>
      <w:bookmarkStart w:id="72" w:name="_Toc19813440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2"/>
    </w:p>
    <w:p w14:paraId="736A247A" w14:textId="77777777" w:rsidR="009060E3"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的好處</w:t>
      </w:r>
    </w:p>
    <w:p w14:paraId="7DB6E966" w14:textId="4A065DCC" w:rsidR="001A7C22" w:rsidRDefault="001A7C22" w:rsidP="009060E3">
      <w:pPr>
        <w:pStyle w:val="aff8"/>
      </w:pPr>
      <w:r>
        <w:rPr>
          <w:rFonts w:hint="eastAsia"/>
        </w:rPr>
        <w:lastRenderedPageBreak/>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7169A3E3" w:rsidR="001A7C22" w:rsidRDefault="001A7C22" w:rsidP="00B24AB9">
      <w:pPr>
        <w:pStyle w:val="aff3"/>
        <w:rPr>
          <w:color w:val="auto"/>
        </w:rPr>
      </w:pPr>
      <w:r>
        <w:rPr>
          <w:rFonts w:hint="eastAsia"/>
        </w:rPr>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B37E7B">
        <w:rPr>
          <w:rFonts w:hint="eastAsia"/>
          <w:color w:val="auto"/>
        </w:rPr>
        <w:t>（</w:t>
      </w:r>
      <w:r w:rsidR="006E36DD">
        <w:rPr>
          <w:color w:val="auto"/>
        </w:rPr>
        <w:t>李菁</w:t>
      </w:r>
      <w:r w:rsidR="00DE7B09" w:rsidRPr="00597154">
        <w:rPr>
          <w:color w:val="auto"/>
        </w:rPr>
        <w:t xml:space="preserve"> </w:t>
      </w:r>
      <w:r w:rsidR="00DE7B09" w:rsidRPr="00597154">
        <w:rPr>
          <w:rFonts w:hint="eastAsia"/>
          <w:color w:val="auto"/>
        </w:rPr>
        <w:t>執行長，2025訪談資料</w:t>
      </w:r>
      <w:r w:rsidR="00B37E7B">
        <w:rPr>
          <w:rFonts w:hint="eastAsia"/>
          <w:color w:val="auto"/>
        </w:rPr>
        <w:t>）</w:t>
      </w:r>
    </w:p>
    <w:p w14:paraId="1A67703D" w14:textId="5A449833" w:rsidR="00DE7B09" w:rsidRDefault="00146D0B" w:rsidP="004F6767">
      <w:pPr>
        <w:pStyle w:val="3"/>
      </w:pPr>
      <w:bookmarkStart w:id="73" w:name="_Toc19813440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3"/>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1A4C15C4" w:rsidR="004F6767" w:rsidRDefault="004F6767" w:rsidP="00B24AB9">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w:t>
      </w:r>
      <w:proofErr w:type="gramStart"/>
      <w:r w:rsidRPr="002A735B">
        <w:rPr>
          <w:rFonts w:hint="eastAsia"/>
        </w:rPr>
        <w:t>一個殼</w:t>
      </w:r>
      <w:proofErr w:type="gramEnd"/>
      <w:r w:rsidRPr="002A735B">
        <w:rPr>
          <w:rFonts w:hint="eastAsia"/>
        </w:rPr>
        <w:t>，資訊由他去完成，然後我們只可能幫他</w:t>
      </w:r>
      <w:proofErr w:type="gramStart"/>
      <w:r w:rsidRPr="002A735B">
        <w:rPr>
          <w:rFonts w:hint="eastAsia"/>
        </w:rPr>
        <w:t>去作維運</w:t>
      </w:r>
      <w:proofErr w:type="gramEnd"/>
      <w:r w:rsidRPr="002A735B">
        <w:rPr>
          <w:rFonts w:hint="eastAsia"/>
        </w:rPr>
        <w:t>。那供應商的話，我們是用賣這個就是有點類似銷售工具，幫你做完數位化之後你可以用這個數位化資產去做銷售，所以這幾個模式就慢慢演化出來。</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6DDB6A52" w14:textId="6B116643" w:rsidR="004F6767" w:rsidRPr="004F6767" w:rsidRDefault="00F360E0" w:rsidP="00F360E0">
      <w:pPr>
        <w:pStyle w:val="3"/>
      </w:pPr>
      <w:bookmarkStart w:id="74" w:name="_Toc19813441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4"/>
      <w:r w:rsidRPr="00F360E0">
        <w:rPr>
          <w:rFonts w:hint="eastAsia"/>
        </w:rPr>
        <w:tab/>
      </w:r>
    </w:p>
    <w:p w14:paraId="3968733E" w14:textId="77777777" w:rsidR="001A7C22" w:rsidRDefault="001A7C22" w:rsidP="008B7A3D">
      <w:pPr>
        <w:pStyle w:val="a"/>
      </w:pPr>
      <w:commentRangeStart w:id="75"/>
      <w:r>
        <w:rPr>
          <w:rFonts w:hint="eastAsia"/>
        </w:rPr>
        <w:t>創新探索</w:t>
      </w:r>
      <w:r>
        <w:rPr>
          <w:rFonts w:hint="eastAsia"/>
        </w:rPr>
        <w:t>-</w:t>
      </w:r>
      <w:r>
        <w:rPr>
          <w:rFonts w:hint="eastAsia"/>
        </w:rPr>
        <w:t>開拓創新的數位銷售工具</w:t>
      </w:r>
      <w:r>
        <w:rPr>
          <w:rFonts w:hint="eastAsia"/>
        </w:rPr>
        <w:t>-</w:t>
      </w:r>
      <w:proofErr w:type="spellStart"/>
      <w:r>
        <w:rPr>
          <w:rFonts w:hint="eastAsia"/>
        </w:rPr>
        <w:t>faric</w:t>
      </w:r>
      <w:proofErr w:type="spellEnd"/>
      <w:r>
        <w:rPr>
          <w:rFonts w:hint="eastAsia"/>
        </w:rPr>
        <w:t xml:space="preserve"> select</w:t>
      </w:r>
    </w:p>
    <w:p w14:paraId="3FD5D37C" w14:textId="381340F3" w:rsidR="001A7C22" w:rsidRDefault="001A7C22" w:rsidP="00B24AB9">
      <w:pPr>
        <w:pStyle w:val="aff3"/>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B37E7B">
        <w:rPr>
          <w:rFonts w:hint="eastAsia"/>
          <w:color w:val="auto"/>
        </w:rPr>
        <w:t>（</w:t>
      </w:r>
      <w:r w:rsidR="006E36DD">
        <w:rPr>
          <w:color w:val="auto"/>
        </w:rPr>
        <w:t>李菁</w:t>
      </w:r>
      <w:r w:rsidR="00667586" w:rsidRPr="00597154">
        <w:rPr>
          <w:color w:val="auto"/>
        </w:rPr>
        <w:t xml:space="preserve"> </w:t>
      </w:r>
      <w:r w:rsidR="00667586" w:rsidRPr="00597154">
        <w:rPr>
          <w:rFonts w:hint="eastAsia"/>
          <w:color w:val="auto"/>
        </w:rPr>
        <w:t>執行長，2025訪談資料</w:t>
      </w:r>
      <w:r w:rsidR="00B37E7B">
        <w:rPr>
          <w:rFonts w:hint="eastAsia"/>
          <w:color w:val="auto"/>
        </w:rPr>
        <w:t>）</w:t>
      </w:r>
      <w:commentRangeEnd w:id="75"/>
      <w:r w:rsidR="00366768">
        <w:rPr>
          <w:rStyle w:val="af6"/>
          <w:rFonts w:ascii="Times New Roman" w:hAnsi="Times New Roman" w:cstheme="minorBidi"/>
          <w:i w:val="0"/>
          <w:color w:val="auto"/>
          <w:kern w:val="2"/>
          <w14:ligatures w14:val="standardContextual"/>
        </w:rPr>
        <w:commentReference w:id="75"/>
      </w:r>
    </w:p>
    <w:p w14:paraId="2F2A0F65" w14:textId="5FABACFC" w:rsidR="00211DE7" w:rsidRPr="00F93F41" w:rsidRDefault="00211DE7" w:rsidP="00F93F41">
      <w:pPr>
        <w:pStyle w:val="3"/>
      </w:pPr>
      <w:bookmarkStart w:id="76" w:name="_Toc198134411"/>
      <w:r w:rsidRPr="00F93F41">
        <w:rPr>
          <w:rFonts w:hint="eastAsia"/>
        </w:rPr>
        <w:t>5.4.6</w:t>
      </w:r>
      <w:r w:rsidR="009B3362">
        <w:rPr>
          <w:rFonts w:hint="eastAsia"/>
        </w:rPr>
        <w:t xml:space="preserve"> </w:t>
      </w:r>
      <w:r w:rsidRPr="00F93F41">
        <w:rPr>
          <w:rFonts w:hint="eastAsia"/>
        </w:rPr>
        <w:t>平衡機制</w:t>
      </w:r>
      <w:bookmarkEnd w:id="76"/>
    </w:p>
    <w:p w14:paraId="19ECFBE5" w14:textId="4C2CC3EA" w:rsidR="0016233C" w:rsidRDefault="00F93F41" w:rsidP="0016233C">
      <w:pPr>
        <w:pStyle w:val="3"/>
      </w:pPr>
      <w:bookmarkStart w:id="77" w:name="_Toc19813441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77"/>
      <w:r w:rsidRPr="00F93F41">
        <w:rPr>
          <w:rFonts w:hint="eastAsia"/>
        </w:rPr>
        <w:tab/>
      </w:r>
    </w:p>
    <w:p w14:paraId="5C4A4524" w14:textId="0FF8A6DC" w:rsidR="0016233C" w:rsidRPr="0016233C" w:rsidRDefault="0016233C" w:rsidP="0016233C">
      <w:pPr>
        <w:pStyle w:val="a"/>
      </w:pPr>
      <w:r>
        <w:rPr>
          <w:rFonts w:hint="eastAsia"/>
        </w:rPr>
        <w:t>廠商使用了數位創新</w:t>
      </w:r>
      <w:proofErr w:type="gramStart"/>
      <w:r>
        <w:rPr>
          <w:rFonts w:hint="eastAsia"/>
        </w:rPr>
        <w:t>平台工能用於</w:t>
      </w:r>
      <w:proofErr w:type="gramEnd"/>
      <w:r>
        <w:rPr>
          <w:rFonts w:hint="eastAsia"/>
        </w:rPr>
        <w:t>銷售之後發現效果很好，就又增加布料空間做提升組織整體的數位轉型</w:t>
      </w:r>
    </w:p>
    <w:p w14:paraId="59EB98E5" w14:textId="458F710F" w:rsidR="0016233C" w:rsidRDefault="0016233C" w:rsidP="0016233C">
      <w:pPr>
        <w:pStyle w:val="aff3"/>
      </w:pP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t>結果他發現這</w:t>
      </w:r>
      <w:r w:rsidRPr="0016233C">
        <w:rPr>
          <w:rFonts w:hint="eastAsia"/>
          <w:b/>
          <w:bCs/>
        </w:rPr>
        <w:lastRenderedPageBreak/>
        <w:t>個整個模式對他來說生意就是…對他整個Team溝通和他在做sales的效率是很好的，所以他又在擴大他的布料空間</w:t>
      </w:r>
      <w:r>
        <w:rPr>
          <w:rFonts w:hint="eastAsia"/>
        </w:rPr>
        <w:t>。」</w:t>
      </w:r>
      <w:r w:rsidR="00B37E7B">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r w:rsidR="00B37E7B">
        <w:rPr>
          <w:rFonts w:hint="eastAsia"/>
          <w:color w:val="auto"/>
        </w:rPr>
        <w:t>）</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pPr>
    </w:p>
    <w:p w14:paraId="6BA8C2F1" w14:textId="1D6A13D9" w:rsidR="001A7C22" w:rsidRPr="0064221C" w:rsidRDefault="001A7C22" w:rsidP="001A7C22">
      <w:pPr>
        <w:pStyle w:val="2"/>
        <w:rPr>
          <w:bCs/>
        </w:rPr>
      </w:pPr>
      <w:bookmarkStart w:id="78" w:name="_Toc198134413"/>
      <w:r>
        <w:rPr>
          <w:rFonts w:hint="eastAsia"/>
        </w:rPr>
        <w:t>階段四、</w:t>
      </w:r>
      <w:r w:rsidR="00B37E7B">
        <w:rPr>
          <w:bCs/>
        </w:rPr>
        <w:t>「</w:t>
      </w:r>
      <w:r w:rsidRPr="000C4E7B">
        <w:rPr>
          <w:bCs/>
        </w:rPr>
        <w:t>多元新應用</w:t>
      </w:r>
      <w:r w:rsidR="00B37E7B">
        <w:rPr>
          <w:bCs/>
        </w:rPr>
        <w:t>」</w:t>
      </w:r>
      <w:bookmarkEnd w:id="78"/>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6DE7659E" w14:textId="77777777" w:rsidR="00F867B7" w:rsidRPr="00F867B7" w:rsidRDefault="00F867B7" w:rsidP="00F867B7">
            <w:pPr>
              <w:pStyle w:val="aa"/>
              <w:widowControl/>
              <w:numPr>
                <w:ilvl w:val="0"/>
                <w:numId w:val="94"/>
              </w:numPr>
              <w:ind w:firstLineChars="0"/>
              <w:jc w:val="both"/>
              <w:rPr>
                <w:rFonts w:eastAsia="新細明體"/>
              </w:rPr>
            </w:pPr>
            <w:r>
              <w:t>智慧化升級與永續整合創新</w:t>
            </w:r>
          </w:p>
          <w:p w14:paraId="63C8BA25" w14:textId="202CC623" w:rsidR="00AF392A" w:rsidRPr="00AF392A" w:rsidRDefault="007D4AD1" w:rsidP="00AF392A">
            <w:pPr>
              <w:pStyle w:val="aa"/>
              <w:widowControl/>
              <w:numPr>
                <w:ilvl w:val="0"/>
                <w:numId w:val="94"/>
              </w:numPr>
              <w:ind w:firstLineChars="0"/>
              <w:jc w:val="both"/>
              <w:rPr>
                <w:rFonts w:eastAsia="新細明體"/>
              </w:rPr>
            </w:pPr>
            <w:r>
              <w:t>經營策略</w:t>
            </w:r>
            <w:r w:rsidR="00F867B7">
              <w:rPr>
                <w:rFonts w:hint="eastAsia"/>
              </w:rPr>
              <w:t>：</w:t>
            </w:r>
            <w:r w:rsidR="00AF392A">
              <w:t>全面</w:t>
            </w:r>
            <w:proofErr w:type="gramStart"/>
            <w:r w:rsidR="00AF392A">
              <w:t>翻新</w:t>
            </w:r>
            <w:r w:rsidR="00AF392A">
              <w:rPr>
                <w:rFonts w:hint="eastAsia"/>
              </w:rPr>
              <w:t>官網</w:t>
            </w:r>
            <w:r w:rsidR="00AF392A">
              <w:t>介面</w:t>
            </w:r>
            <w:proofErr w:type="gramEnd"/>
            <w:r w:rsidR="00AF392A">
              <w:rPr>
                <w:rFonts w:hint="eastAsia"/>
              </w:rPr>
              <w:t>、調整與客戶的</w:t>
            </w:r>
            <w:r w:rsidR="00AF392A">
              <w:t>溝通語言</w:t>
            </w:r>
          </w:p>
          <w:p w14:paraId="0AED990B" w14:textId="2EADAE87" w:rsidR="001A7C22" w:rsidRPr="00AF392A" w:rsidRDefault="00AF392A" w:rsidP="00AF392A">
            <w:pPr>
              <w:pStyle w:val="aa"/>
              <w:widowControl/>
              <w:numPr>
                <w:ilvl w:val="0"/>
                <w:numId w:val="94"/>
              </w:numPr>
              <w:ind w:firstLineChars="0"/>
              <w:jc w:val="both"/>
              <w:rPr>
                <w:rFonts w:eastAsia="新細明體"/>
              </w:rPr>
            </w:pPr>
            <w:r>
              <w:t>資源整合與分配</w:t>
            </w:r>
            <w:r>
              <w:rPr>
                <w:rFonts w:hint="eastAsia"/>
              </w:rPr>
              <w:t>：</w:t>
            </w:r>
            <w:r>
              <w:t>導入生成式</w:t>
            </w:r>
            <w:r>
              <w:t>AI</w:t>
            </w:r>
            <w:r>
              <w:t>與外部合作，建構智慧平台基礎</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w:t>
            </w:r>
            <w:proofErr w:type="gramStart"/>
            <w:r>
              <w:t>延伸至碳排放</w:t>
            </w:r>
            <w:proofErr w:type="gramEnd"/>
            <w:r>
              <w:t>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w:t>
            </w:r>
            <w:proofErr w:type="gramStart"/>
            <w:r>
              <w:t>供應鏈永續</w:t>
            </w:r>
            <w:proofErr w:type="gramEnd"/>
            <w:r>
              <w:t>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w:t>
            </w:r>
            <w:proofErr w:type="gramStart"/>
            <w:r>
              <w:t>至碳排</w:t>
            </w:r>
            <w:proofErr w:type="gramEnd"/>
            <w:r>
              <w:t>、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79" w:name="_Toc19813441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79"/>
    </w:p>
    <w:p w14:paraId="5AF93C9C" w14:textId="2CBBFB2E" w:rsidR="008063F6" w:rsidRPr="008063F6" w:rsidRDefault="003F0392" w:rsidP="003F0392">
      <w:pPr>
        <w:pStyle w:val="3"/>
      </w:pPr>
      <w:bookmarkStart w:id="80" w:name="_Toc19813441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0"/>
      <w:r w:rsidRPr="003F0392">
        <w:rPr>
          <w:rFonts w:hint="eastAsia"/>
        </w:rPr>
        <w:tab/>
      </w:r>
    </w:p>
    <w:p w14:paraId="198615E6" w14:textId="77777777" w:rsidR="001A7C22" w:rsidRDefault="001A7C22" w:rsidP="008B7A3D">
      <w:pPr>
        <w:pStyle w:val="a"/>
      </w:pPr>
      <w:r>
        <w:rPr>
          <w:rFonts w:hint="eastAsia"/>
        </w:rPr>
        <w:t>產業需求，</w:t>
      </w:r>
      <w:proofErr w:type="gramStart"/>
      <w:r>
        <w:rPr>
          <w:rFonts w:hint="eastAsia"/>
        </w:rPr>
        <w:t>品牌商受環保</w:t>
      </w:r>
      <w:proofErr w:type="gramEnd"/>
      <w:r>
        <w:rPr>
          <w:rFonts w:hint="eastAsia"/>
        </w:rPr>
        <w:t>永續、政府法規、</w:t>
      </w:r>
      <w:r>
        <w:rPr>
          <w:rFonts w:hint="eastAsia"/>
        </w:rPr>
        <w:t>ESG</w:t>
      </w:r>
      <w:r>
        <w:rPr>
          <w:rFonts w:hint="eastAsia"/>
        </w:rPr>
        <w:t>社會期待等議題影響，採購原物料時需要對產品的碳足跡進行排查</w:t>
      </w:r>
    </w:p>
    <w:p w14:paraId="4802C789" w14:textId="00007A70" w:rsidR="001A7C22" w:rsidRDefault="001A7C22" w:rsidP="00B24AB9">
      <w:pPr>
        <w:pStyle w:val="aff3"/>
      </w:pPr>
      <w:r>
        <w:rPr>
          <w:rFonts w:hint="eastAsia"/>
        </w:rPr>
        <w:t>「樊穎也表示，從2025到2030年這段</w:t>
      </w:r>
      <w:proofErr w:type="gramStart"/>
      <w:r>
        <w:rPr>
          <w:rFonts w:hint="eastAsia"/>
        </w:rPr>
        <w:t>期間，</w:t>
      </w:r>
      <w:proofErr w:type="gramEnd"/>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計算出每</w:t>
      </w:r>
      <w:proofErr w:type="gramStart"/>
      <w:r>
        <w:rPr>
          <w:rFonts w:hint="eastAsia"/>
        </w:rPr>
        <w:t>個</w:t>
      </w:r>
      <w:proofErr w:type="gramEnd"/>
      <w:r>
        <w:rPr>
          <w:rFonts w:hint="eastAsia"/>
        </w:rPr>
        <w:t>不同產品的碳足跡，以符合 ISO 14064、ISO 14067。」</w:t>
      </w:r>
      <w:r w:rsidR="00B37E7B">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1"/>
      <w:r w:rsidR="00F33A48">
        <w:rPr>
          <w:rFonts w:hint="eastAsia"/>
        </w:rPr>
        <w:t>今周刊</w:t>
      </w:r>
      <w:commentRangeEnd w:id="81"/>
      <w:r w:rsidR="00F33A48">
        <w:rPr>
          <w:rStyle w:val="af6"/>
          <w:rFonts w:ascii="Times New Roman" w:hAnsi="Times New Roman" w:cstheme="minorBidi"/>
          <w:i w:val="0"/>
          <w:color w:val="auto"/>
          <w:kern w:val="2"/>
          <w14:ligatures w14:val="standardContextual"/>
        </w:rPr>
        <w:commentReference w:id="81"/>
      </w:r>
      <w:r w:rsidR="00F33A48" w:rsidRPr="00597154">
        <w:rPr>
          <w:rFonts w:hint="eastAsia"/>
          <w:color w:val="auto"/>
        </w:rPr>
        <w:t>資料</w:t>
      </w:r>
      <w:r w:rsidR="00B37E7B">
        <w:rPr>
          <w:rFonts w:hint="eastAsia"/>
          <w:color w:val="auto"/>
        </w:rPr>
        <w:t>）</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w:t>
      </w:r>
      <w:proofErr w:type="gramStart"/>
      <w:r>
        <w:rPr>
          <w:rFonts w:hint="eastAsia"/>
        </w:rPr>
        <w:t>測探排</w:t>
      </w:r>
      <w:proofErr w:type="gramEnd"/>
      <w:r>
        <w:rPr>
          <w:rFonts w:hint="eastAsia"/>
        </w:rPr>
        <w:t>，需要平台來協助，採購中需要控制碳足跡，採購</w:t>
      </w:r>
      <w:proofErr w:type="gramStart"/>
      <w:r>
        <w:rPr>
          <w:rFonts w:hint="eastAsia"/>
        </w:rPr>
        <w:t>站探排</w:t>
      </w:r>
      <w:proofErr w:type="gramEnd"/>
      <w:r>
        <w:rPr>
          <w:rFonts w:hint="eastAsia"/>
        </w:rPr>
        <w:t>的</w:t>
      </w:r>
      <w:r>
        <w:rPr>
          <w:rFonts w:hint="eastAsia"/>
        </w:rPr>
        <w:t>80%</w:t>
      </w:r>
    </w:p>
    <w:p w14:paraId="3256AB97" w14:textId="36D964F7" w:rsidR="001A7C22" w:rsidRPr="006D2F17" w:rsidRDefault="001A7C22" w:rsidP="00B24AB9">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w:t>
      </w:r>
      <w:proofErr w:type="gramStart"/>
      <w:r w:rsidRPr="006D2F17">
        <w:rPr>
          <w:rFonts w:hint="eastAsia"/>
        </w:rPr>
        <w:t>沒有得降</w:t>
      </w:r>
      <w:proofErr w:type="gramEnd"/>
      <w:r w:rsidRPr="006D2F17">
        <w:rPr>
          <w:rFonts w:hint="eastAsia"/>
        </w:rPr>
        <w:t>，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w:t>
      </w:r>
      <w:proofErr w:type="gramStart"/>
      <w:r w:rsidRPr="00E76841">
        <w:rPr>
          <w:rFonts w:hint="eastAsia"/>
          <w:b/>
          <w:bCs/>
        </w:rPr>
        <w:t>排碳量</w:t>
      </w:r>
      <w:proofErr w:type="gramEnd"/>
      <w:r w:rsidRPr="00E76841">
        <w:rPr>
          <w:rFonts w:hint="eastAsia"/>
          <w:b/>
          <w:bCs/>
        </w:rPr>
        <w:t>在他採購的產品裡面</w:t>
      </w:r>
      <w:r>
        <w:rPr>
          <w:rFonts w:hint="eastAsia"/>
        </w:rPr>
        <w:t>」</w:t>
      </w:r>
      <w:r w:rsidR="00B37E7B">
        <w:rPr>
          <w:rFonts w:hint="eastAsia"/>
          <w:color w:val="auto"/>
        </w:rPr>
        <w:t>（</w:t>
      </w:r>
      <w:r w:rsidR="006E36DD">
        <w:rPr>
          <w:color w:val="auto"/>
        </w:rPr>
        <w:t>李菁</w:t>
      </w:r>
      <w:r w:rsidR="00A06D5B" w:rsidRPr="00597154">
        <w:rPr>
          <w:color w:val="auto"/>
        </w:rPr>
        <w:t xml:space="preserve"> </w:t>
      </w:r>
      <w:r w:rsidR="00A06D5B" w:rsidRPr="00597154">
        <w:rPr>
          <w:rFonts w:hint="eastAsia"/>
          <w:color w:val="auto"/>
        </w:rPr>
        <w:t>執行長，2025訪談資料</w:t>
      </w:r>
      <w:r w:rsidR="00B37E7B">
        <w:rPr>
          <w:rFonts w:hint="eastAsia"/>
          <w:color w:val="auto"/>
        </w:rPr>
        <w:t>）</w:t>
      </w:r>
    </w:p>
    <w:p w14:paraId="42019F17" w14:textId="0BF05154" w:rsidR="001A7C22" w:rsidRPr="006D2F17" w:rsidRDefault="004A44D8" w:rsidP="004A44D8">
      <w:pPr>
        <w:pStyle w:val="3"/>
      </w:pPr>
      <w:bookmarkStart w:id="82" w:name="_Toc19813441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2"/>
      <w:r w:rsidRPr="004A44D8">
        <w:rPr>
          <w:rFonts w:hint="eastAsia"/>
        </w:rPr>
        <w:tab/>
      </w:r>
    </w:p>
    <w:p w14:paraId="7EEF6247" w14:textId="2A529601" w:rsidR="00D35D73" w:rsidRDefault="007D4AD1" w:rsidP="00D35D73">
      <w:pPr>
        <w:pStyle w:val="a"/>
      </w:pPr>
      <w:r>
        <w:t>經營策略</w:t>
      </w:r>
    </w:p>
    <w:p w14:paraId="3B3F0CB3" w14:textId="515DF584" w:rsidR="00085F37" w:rsidRDefault="00085F37" w:rsidP="00085F37">
      <w:pPr>
        <w:ind w:firstLine="480"/>
      </w:pPr>
      <w:r w:rsidRPr="00085F37">
        <w:t>觀察</w:t>
      </w:r>
      <w:r w:rsidRPr="00085F37">
        <w:t>ESG</w:t>
      </w:r>
      <w:r w:rsidRPr="00085F37">
        <w:t>政策趨勢與品牌對永續性要求，企業發展出</w:t>
      </w:r>
      <w:proofErr w:type="gramStart"/>
      <w:r w:rsidRPr="00085F37">
        <w:t>布料碳排估算</w:t>
      </w:r>
      <w:proofErr w:type="gramEnd"/>
      <w:r w:rsidRPr="00085F37">
        <w:t>模組，並將平台定位為支援永續與數位轉型的核心工具。數位轉型再升級，進一步結合生成式</w:t>
      </w:r>
      <w:r w:rsidRPr="00085F37">
        <w:t>AI</w:t>
      </w:r>
      <w:r w:rsidRPr="00085F37">
        <w:t>、自然語言理解等技術，拓展更多異業應用場景。</w:t>
      </w:r>
    </w:p>
    <w:p w14:paraId="409A4976" w14:textId="77777777" w:rsidR="00D35D73" w:rsidRDefault="00D35D73" w:rsidP="00D35D73">
      <w:pPr>
        <w:pStyle w:val="a"/>
      </w:pPr>
      <w:r w:rsidRPr="005008B9">
        <w:t>資源整合與分配</w:t>
      </w:r>
    </w:p>
    <w:p w14:paraId="32D3B5BA" w14:textId="47B48639" w:rsidR="00D35D73" w:rsidRDefault="004C238B" w:rsidP="00DF7110">
      <w:pPr>
        <w:ind w:firstLine="480"/>
      </w:pPr>
      <w:r w:rsidRPr="004C238B">
        <w:t>整合</w:t>
      </w:r>
      <w:r w:rsidRPr="004C238B">
        <w:t>2020</w:t>
      </w:r>
      <w:r w:rsidRPr="004C238B">
        <w:t>年後與工研院、</w:t>
      </w:r>
      <w:r w:rsidRPr="004C238B">
        <w:t xml:space="preserve">SO REAL </w:t>
      </w:r>
      <w:r w:rsidRPr="004C238B">
        <w:t>等異業合作關係，將既有布片資料延伸應用至供應鏈履歷、碳足跡追蹤與數位布料護照建構。企業不僅管理內部研發資源，亦透過產官學合作平台擴大技術導入與應用深度。</w:t>
      </w:r>
    </w:p>
    <w:p w14:paraId="681E50F0" w14:textId="06C0F06A" w:rsidR="004A44D8" w:rsidRDefault="001A7C22" w:rsidP="008B7A3D">
      <w:pPr>
        <w:pStyle w:val="a"/>
      </w:pPr>
      <w:r>
        <w:rPr>
          <w:rFonts w:hint="eastAsia"/>
        </w:rPr>
        <w:lastRenderedPageBreak/>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0D1BD087"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proofErr w:type="gramStart"/>
      <w:r>
        <w:rPr>
          <w:rFonts w:hint="eastAsia"/>
        </w:rPr>
        <w:t>以從而</w:t>
      </w:r>
      <w:proofErr w:type="gramEnd"/>
      <w:r>
        <w:rPr>
          <w:rFonts w:hint="eastAsia"/>
        </w:rPr>
        <w:t>真正的建立</w:t>
      </w:r>
      <w:r w:rsidR="00E76841">
        <w:rPr>
          <w:rFonts w:hint="eastAsia"/>
        </w:rPr>
        <w:t>符合產業文化、可被接納的數位創</w:t>
      </w:r>
      <w:r>
        <w:rPr>
          <w:rFonts w:hint="eastAsia"/>
        </w:rPr>
        <w:t>新生態系，使使用者</w:t>
      </w:r>
      <w:r w:rsidR="00B37E7B">
        <w:rPr>
          <w:rFonts w:hint="eastAsia"/>
        </w:rPr>
        <w:t>（</w:t>
      </w:r>
      <w:r>
        <w:rPr>
          <w:rFonts w:hint="eastAsia"/>
        </w:rPr>
        <w:t>產業鏈</w:t>
      </w:r>
      <w:r w:rsidR="00B37E7B">
        <w:rPr>
          <w:rFonts w:hint="eastAsia"/>
        </w:rPr>
        <w:t>）</w:t>
      </w:r>
      <w:r>
        <w:rPr>
          <w:rFonts w:hint="eastAsia"/>
        </w:rPr>
        <w:t>願意接納數位創新的加入</w:t>
      </w:r>
    </w:p>
    <w:p w14:paraId="2A6A5907" w14:textId="5C8C8917" w:rsidR="00700693" w:rsidRPr="006D2F17" w:rsidRDefault="001A7C22" w:rsidP="00B24AB9">
      <w:pPr>
        <w:pStyle w:val="aff3"/>
        <w:rPr>
          <w:rFonts w:ascii="新細明體" w:eastAsia="新細明體" w:hAnsi="新細明體"/>
        </w:rPr>
      </w:pPr>
      <w:r>
        <w:rPr>
          <w:rFonts w:hint="eastAsia"/>
          <w:b/>
          <w:bCs/>
        </w:rPr>
        <w:t>「</w:t>
      </w:r>
      <w:r w:rsidRPr="00D72156">
        <w:rPr>
          <w:rFonts w:hint="eastAsia"/>
          <w:b/>
          <w:bCs/>
        </w:rPr>
        <w:t>那這些</w:t>
      </w:r>
      <w:proofErr w:type="gramStart"/>
      <w:r w:rsidRPr="00D72156">
        <w:rPr>
          <w:rFonts w:hint="eastAsia"/>
          <w:b/>
          <w:bCs/>
        </w:rPr>
        <w:t>供應鏈跟品牌</w:t>
      </w:r>
      <w:proofErr w:type="gramEnd"/>
      <w:r w:rsidRPr="00D72156">
        <w:rPr>
          <w:rFonts w:hint="eastAsia"/>
          <w:b/>
          <w:bCs/>
        </w:rPr>
        <w:t>商，他們在看到benefit之後就會就會繼續還是會一直給我們一些新的想法，尤其在這個過程中他們、有很多產品的功能是他們給我們的靈感，他們有需求</w:t>
      </w:r>
      <w:r>
        <w:rPr>
          <w:rFonts w:hint="eastAsia"/>
        </w:rPr>
        <w:t>，我們好像發現這四五</w:t>
      </w:r>
      <w:proofErr w:type="gramStart"/>
      <w:r>
        <w:rPr>
          <w:rFonts w:hint="eastAsia"/>
        </w:rPr>
        <w:t>個</w:t>
      </w:r>
      <w:proofErr w:type="gramEnd"/>
      <w:r>
        <w:rPr>
          <w:rFonts w:hint="eastAsia"/>
        </w:rPr>
        <w:t>都有這樣子，普遍的universal裡面就</w:t>
      </w:r>
      <w:proofErr w:type="gramStart"/>
      <w:r>
        <w:rPr>
          <w:rFonts w:hint="eastAsia"/>
        </w:rPr>
        <w:t>就</w:t>
      </w:r>
      <w:proofErr w:type="gramEnd"/>
      <w:r>
        <w:rPr>
          <w:rFonts w:hint="eastAsia"/>
        </w:rPr>
        <w:t>集結起來做一個產品的功能，所以慢慢的產品就是給供應鏈的平台就越來越豐富、越來越不同。」</w:t>
      </w:r>
      <w:r w:rsidR="00B37E7B">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sidR="00B37E7B">
        <w:rPr>
          <w:rFonts w:hint="eastAsia"/>
          <w:color w:val="auto"/>
        </w:rPr>
        <w:t>）</w:t>
      </w:r>
    </w:p>
    <w:p w14:paraId="012A6BC3" w14:textId="4CE61984" w:rsidR="001A7C22" w:rsidRDefault="001A7C22" w:rsidP="00B24AB9">
      <w:pPr>
        <w:pStyle w:val="aff3"/>
      </w:pPr>
    </w:p>
    <w:p w14:paraId="473C9060" w14:textId="3B221CC9" w:rsidR="00700693" w:rsidRPr="006D2F17" w:rsidRDefault="00B37E7B" w:rsidP="00B24AB9">
      <w:pPr>
        <w:pStyle w:val="aff3"/>
        <w:rPr>
          <w:rFonts w:ascii="新細明體" w:eastAsia="新細明體" w:hAnsi="新細明體"/>
        </w:rPr>
      </w:pPr>
      <w:r>
        <w:t>「</w:t>
      </w:r>
      <w:r w:rsidR="001A7C22" w:rsidRPr="00686C8A">
        <w:rPr>
          <w:rFonts w:hint="eastAsia"/>
          <w:b/>
          <w:bCs/>
        </w:rPr>
        <w:t>碳足跡是因應廠商需求跟那個品牌商的需求</w:t>
      </w:r>
      <w:r>
        <w:rPr>
          <w:rFonts w:hint="eastAsia"/>
        </w:rPr>
        <w:t>（</w:t>
      </w:r>
      <w:r w:rsidR="001A7C22" w:rsidRPr="003F223F">
        <w:rPr>
          <w:rFonts w:hint="eastAsia"/>
        </w:rPr>
        <w:t>笑</w:t>
      </w:r>
      <w:r>
        <w:rPr>
          <w:rFonts w:hint="eastAsia"/>
        </w:rPr>
        <w:t>）</w:t>
      </w:r>
      <w:r w:rsidR="001A7C22" w:rsidRPr="003F223F">
        <w:rPr>
          <w:rFonts w:hint="eastAsia"/>
        </w:rPr>
        <w:t>，</w:t>
      </w:r>
      <w:r w:rsidR="001A7C22" w:rsidRPr="00686C8A">
        <w:rPr>
          <w:rFonts w:hint="eastAsia"/>
          <w:b/>
          <w:bCs/>
        </w:rPr>
        <w:t>他們就是問我們</w:t>
      </w:r>
      <w:proofErr w:type="gramStart"/>
      <w:r w:rsidR="001A7C22" w:rsidRPr="00686C8A">
        <w:rPr>
          <w:rFonts w:hint="eastAsia"/>
          <w:b/>
          <w:bCs/>
        </w:rPr>
        <w:t>說能不能把碳</w:t>
      </w:r>
      <w:proofErr w:type="gramEnd"/>
      <w:r w:rsidR="001A7C22" w:rsidRPr="00686C8A">
        <w:rPr>
          <w:rFonts w:hint="eastAsia"/>
          <w:b/>
          <w:bCs/>
        </w:rPr>
        <w:t>足跡一起放上去</w:t>
      </w:r>
      <w:r w:rsidR="001A7C22" w:rsidRPr="003F223F">
        <w:rPr>
          <w:rFonts w:hint="eastAsia"/>
        </w:rPr>
        <w:t>。然後我們後來說，反正是資料平台資料其實甚麼資料都可以，只要是布料相關的Data、生產數據、碳足跡…任何的材料通過的認證等等，其實都應該要在上面一目了然。</w:t>
      </w:r>
      <w:r>
        <w:t>」</w:t>
      </w:r>
      <w:r>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r>
        <w:rPr>
          <w:rFonts w:hint="eastAsia"/>
          <w:color w:val="auto"/>
        </w:rPr>
        <w:t>）</w:t>
      </w:r>
    </w:p>
    <w:p w14:paraId="5374DAAD" w14:textId="797B896A" w:rsidR="001A7C22" w:rsidRDefault="001A7C22" w:rsidP="00B24AB9">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5BC8B530" w:rsidR="0064284E" w:rsidRPr="006D2F17" w:rsidRDefault="001A7C22" w:rsidP="00B24AB9">
      <w:pPr>
        <w:pStyle w:val="aff3"/>
        <w:rPr>
          <w:rFonts w:ascii="新細明體" w:eastAsia="新細明體" w:hAnsi="新細明體"/>
        </w:rPr>
      </w:pPr>
      <w:r>
        <w:rPr>
          <w:rFonts w:hint="eastAsia"/>
        </w:rPr>
        <w:t>「學姐：因為我發現那個動線完全…因為我上去我看supplier跟brands跟designer的那個產品的那個，那</w:t>
      </w:r>
      <w:r w:rsidRPr="003A75DE">
        <w:rPr>
          <w:rFonts w:hint="eastAsia"/>
          <w:b/>
          <w:bCs/>
        </w:rPr>
        <w:t>我發現今年他做了很多的簡化，就是流線看起來比以前更</w:t>
      </w:r>
      <w:proofErr w:type="gramStart"/>
      <w:r w:rsidRPr="003A75DE">
        <w:rPr>
          <w:rFonts w:hint="eastAsia"/>
          <w:b/>
          <w:bCs/>
        </w:rPr>
        <w:t>清楚，</w:t>
      </w:r>
      <w:proofErr w:type="gramEnd"/>
      <w:r w:rsidRPr="003A75DE">
        <w:rPr>
          <w:rFonts w:hint="eastAsia"/>
          <w:b/>
          <w:bCs/>
        </w:rPr>
        <w:t>然後你們的定位slogan</w:t>
      </w:r>
      <w:proofErr w:type="gramStart"/>
      <w:r w:rsidRPr="003A75DE">
        <w:rPr>
          <w:rFonts w:hint="eastAsia"/>
          <w:b/>
          <w:bCs/>
        </w:rPr>
        <w:t>也寫跟去年</w:t>
      </w:r>
      <w:proofErr w:type="gramEnd"/>
      <w:r w:rsidRPr="003A75DE">
        <w:rPr>
          <w:rFonts w:hint="eastAsia"/>
          <w:b/>
          <w:bCs/>
        </w:rPr>
        <w:t>不一樣</w:t>
      </w:r>
      <w:r>
        <w:rPr>
          <w:rFonts w:hint="eastAsia"/>
        </w:rPr>
        <w:t>，就是我想</w:t>
      </w:r>
      <w:proofErr w:type="gramStart"/>
      <w:r>
        <w:rPr>
          <w:rFonts w:hint="eastAsia"/>
        </w:rPr>
        <w:t>理解說這中間</w:t>
      </w:r>
      <w:proofErr w:type="gramEnd"/>
      <w:r>
        <w:rPr>
          <w:rFonts w:hint="eastAsia"/>
        </w:rPr>
        <w:t>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w:t>
      </w:r>
      <w:proofErr w:type="spellStart"/>
      <w:r>
        <w:rPr>
          <w:rFonts w:hint="eastAsia"/>
        </w:rPr>
        <w:t>TextileCloud</w:t>
      </w:r>
      <w:proofErr w:type="spellEnd"/>
      <w:r>
        <w:rPr>
          <w:rFonts w:hint="eastAsia"/>
        </w:rPr>
        <w:t>™比較著重在這個東西技術有多好或是我們有多好，但現在是</w:t>
      </w:r>
      <w:r w:rsidRPr="00EB5E55">
        <w:rPr>
          <w:rFonts w:hint="eastAsia"/>
          <w:b/>
          <w:bCs/>
        </w:rPr>
        <w:t>更實際的去面對客戶真正的需求是甚麼</w:t>
      </w:r>
      <w:r>
        <w:rPr>
          <w:rFonts w:hint="eastAsia"/>
        </w:rPr>
        <w:t>。」</w:t>
      </w:r>
      <w:proofErr w:type="gramStart"/>
      <w:r>
        <w:rPr>
          <w:rFonts w:hint="eastAsia"/>
        </w:rPr>
        <w:t>」</w:t>
      </w:r>
      <w:proofErr w:type="gramEnd"/>
      <w:r w:rsidR="00B37E7B">
        <w:rPr>
          <w:rFonts w:hint="eastAsia"/>
          <w:color w:val="auto"/>
        </w:rPr>
        <w:t>（</w:t>
      </w:r>
      <w:r w:rsidR="006E36DD">
        <w:rPr>
          <w:color w:val="auto"/>
        </w:rPr>
        <w:t>李菁</w:t>
      </w:r>
      <w:r w:rsidR="0064284E" w:rsidRPr="00597154">
        <w:rPr>
          <w:color w:val="auto"/>
        </w:rPr>
        <w:t xml:space="preserve"> </w:t>
      </w:r>
      <w:r w:rsidR="0064284E" w:rsidRPr="00597154">
        <w:rPr>
          <w:rFonts w:hint="eastAsia"/>
          <w:color w:val="auto"/>
        </w:rPr>
        <w:t>執行長，2025訪談資料</w:t>
      </w:r>
      <w:r w:rsidR="00B37E7B">
        <w:rPr>
          <w:rFonts w:hint="eastAsia"/>
          <w:color w:val="auto"/>
        </w:rPr>
        <w:t>）</w:t>
      </w:r>
    </w:p>
    <w:p w14:paraId="21FDA2BF" w14:textId="7194DED6" w:rsidR="001A7C22" w:rsidRDefault="003927A4" w:rsidP="003927A4">
      <w:pPr>
        <w:pStyle w:val="3"/>
      </w:pPr>
      <w:bookmarkStart w:id="83" w:name="_Toc19813441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3"/>
    </w:p>
    <w:p w14:paraId="1A592DD7"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AI</w:t>
      </w:r>
      <w:r>
        <w:rPr>
          <w:rFonts w:hint="eastAsia"/>
        </w:rPr>
        <w:t>技術與平台串聯起整個生態系與消費者</w:t>
      </w:r>
    </w:p>
    <w:p w14:paraId="6A404A46" w14:textId="34413114" w:rsidR="001A7C22" w:rsidRDefault="001A7C22" w:rsidP="00B24AB9">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w:t>
      </w:r>
      <w:r w:rsidRPr="00FE5CE2">
        <w:rPr>
          <w:rFonts w:hint="eastAsia"/>
        </w:rPr>
        <w:lastRenderedPageBreak/>
        <w:t>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w:t>
      </w:r>
      <w:proofErr w:type="gramStart"/>
      <w:r w:rsidRPr="00FE5CE2">
        <w:rPr>
          <w:rFonts w:hint="eastAsia"/>
        </w:rPr>
        <w:t>很</w:t>
      </w:r>
      <w:proofErr w:type="gramEnd"/>
      <w:r w:rsidRPr="00FE5CE2">
        <w:rPr>
          <w:rFonts w:hint="eastAsia"/>
        </w:rPr>
        <w:t>localize的地方去生產。</w:t>
      </w:r>
      <w:r w:rsidRPr="00BA0322">
        <w:rPr>
          <w:rFonts w:hint="eastAsia"/>
          <w:iCs/>
        </w:rPr>
        <w:t>」</w:t>
      </w:r>
      <w:r w:rsidR="00B37E7B">
        <w:rPr>
          <w:rFonts w:hint="eastAsia"/>
          <w:iCs/>
          <w:color w:val="auto"/>
        </w:rPr>
        <w:t>（</w:t>
      </w:r>
      <w:r w:rsidR="006E36DD">
        <w:rPr>
          <w:iCs/>
          <w:color w:val="auto"/>
        </w:rPr>
        <w:t>李菁</w:t>
      </w:r>
      <w:r w:rsidR="00A12CBA" w:rsidRPr="00BA0322">
        <w:rPr>
          <w:iCs/>
          <w:color w:val="auto"/>
        </w:rPr>
        <w:t xml:space="preserve"> </w:t>
      </w:r>
      <w:r w:rsidR="00A12CBA" w:rsidRPr="00BA0322">
        <w:rPr>
          <w:rFonts w:hint="eastAsia"/>
          <w:iCs/>
          <w:color w:val="auto"/>
        </w:rPr>
        <w:t>執行長，2025訪談資料</w:t>
      </w:r>
      <w:r w:rsidR="00B37E7B">
        <w:rPr>
          <w:rFonts w:hint="eastAsia"/>
          <w:iCs/>
          <w:color w:val="auto"/>
        </w:rPr>
        <w:t>）</w:t>
      </w:r>
    </w:p>
    <w:p w14:paraId="3F6E4FF9"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proofErr w:type="gramStart"/>
      <w:r>
        <w:rPr>
          <w:rFonts w:hint="eastAsia"/>
        </w:rPr>
        <w:t>科技賦能的</w:t>
      </w:r>
      <w:proofErr w:type="gramEnd"/>
      <w:r>
        <w:rPr>
          <w:rFonts w:hint="eastAsia"/>
        </w:rPr>
        <w:t>情感表達，創造多元價值與自我實現、個人設計師生態</w:t>
      </w:r>
    </w:p>
    <w:p w14:paraId="05FED68E" w14:textId="7F79A197" w:rsidR="001A7C22" w:rsidRDefault="001A7C22" w:rsidP="00B24AB9">
      <w:pPr>
        <w:pStyle w:val="aff3"/>
      </w:pPr>
      <w:r>
        <w:rPr>
          <w:rFonts w:hint="eastAsia"/>
        </w:rPr>
        <w:t>「未來可能就是你在虛擬空間裡面你也要穿衣服呀，我們虛擬空間在玩那個</w:t>
      </w:r>
      <w:proofErr w:type="spellStart"/>
      <w:r>
        <w:rPr>
          <w:rFonts w:hint="eastAsia"/>
        </w:rPr>
        <w:t>vr</w:t>
      </w:r>
      <w:proofErr w:type="spellEnd"/>
      <w:r>
        <w:rPr>
          <w:rFonts w:hint="eastAsia"/>
        </w:rPr>
        <w:t>的遊戲的時候這些衣服，因為未來可能大家工作想像一下</w:t>
      </w:r>
      <w:proofErr w:type="gramStart"/>
      <w:r>
        <w:rPr>
          <w:rFonts w:hint="eastAsia"/>
        </w:rPr>
        <w:t>一週</w:t>
      </w:r>
      <w:proofErr w:type="gramEnd"/>
      <w:r>
        <w:rPr>
          <w:rFonts w:hint="eastAsia"/>
        </w:rPr>
        <w:t>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B37E7B">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r w:rsidR="00B37E7B">
        <w:rPr>
          <w:rFonts w:hint="eastAsia"/>
          <w:iCs/>
          <w:color w:val="auto"/>
        </w:rPr>
        <w:t>）</w:t>
      </w:r>
    </w:p>
    <w:p w14:paraId="1C79C9EC"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4450FF9B" w:rsidR="001A7C22" w:rsidRPr="003F223F" w:rsidRDefault="001A7C22" w:rsidP="00B24AB9">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w:t>
      </w:r>
      <w:proofErr w:type="gramStart"/>
      <w:r w:rsidRPr="003F223F">
        <w:rPr>
          <w:rFonts w:hint="eastAsia"/>
        </w:rPr>
        <w:t>一個碳</w:t>
      </w:r>
      <w:proofErr w:type="gramEnd"/>
      <w:r w:rsidRPr="003F223F">
        <w:rPr>
          <w:rFonts w:hint="eastAsia"/>
        </w:rPr>
        <w:t>足跡或是其他還有這個可</w:t>
      </w:r>
      <w:proofErr w:type="gramStart"/>
      <w:r w:rsidRPr="003F223F">
        <w:rPr>
          <w:rFonts w:hint="eastAsia"/>
        </w:rPr>
        <w:t>回收性嘛</w:t>
      </w:r>
      <w:proofErr w:type="gramEnd"/>
      <w:r w:rsidRPr="003F223F">
        <w:rPr>
          <w:rFonts w:hint="eastAsia"/>
        </w:rPr>
        <w:t>，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B37E7B">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r w:rsidR="00B37E7B">
        <w:rPr>
          <w:rFonts w:hint="eastAsia"/>
          <w:iCs/>
          <w:color w:val="auto"/>
        </w:rPr>
        <w:t>）</w:t>
      </w:r>
    </w:p>
    <w:p w14:paraId="5DDABBD6" w14:textId="5FED728B" w:rsidR="001A7C22" w:rsidRDefault="002612F2" w:rsidP="002612F2">
      <w:pPr>
        <w:pStyle w:val="3"/>
      </w:pPr>
      <w:bookmarkStart w:id="84" w:name="_Toc19813441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4"/>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B24AB9">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w:t>
      </w:r>
      <w:proofErr w:type="gramStart"/>
      <w:r>
        <w:rPr>
          <w:rFonts w:hint="eastAsia"/>
        </w:rPr>
        <w:t>很</w:t>
      </w:r>
      <w:proofErr w:type="gramEnd"/>
      <w:r>
        <w:rPr>
          <w:rFonts w:hint="eastAsia"/>
        </w:rPr>
        <w:t>棒的這個，可是…</w:t>
      </w:r>
      <w:r w:rsidRPr="00C63FEC">
        <w:rPr>
          <w:rFonts w:hint="eastAsia"/>
          <w:b/>
          <w:bCs/>
        </w:rPr>
        <w:t>就是說意思</w:t>
      </w:r>
      <w:proofErr w:type="gramStart"/>
      <w:r w:rsidRPr="00C63FEC">
        <w:rPr>
          <w:rFonts w:hint="eastAsia"/>
          <w:b/>
          <w:bCs/>
        </w:rPr>
        <w:t>也是說也可以</w:t>
      </w:r>
      <w:proofErr w:type="gramEnd"/>
      <w:r w:rsidRPr="00C63FEC">
        <w:rPr>
          <w:rFonts w:hint="eastAsia"/>
          <w:b/>
          <w:bCs/>
        </w:rPr>
        <w:t>省掉實體</w:t>
      </w:r>
      <w:r>
        <w:rPr>
          <w:rFonts w:hint="eastAsia"/>
        </w:rPr>
        <w:t>就是</w:t>
      </w:r>
      <w:proofErr w:type="gramStart"/>
      <w:r>
        <w:rPr>
          <w:rFonts w:hint="eastAsia"/>
        </w:rPr>
        <w:t>那些的</w:t>
      </w:r>
      <w:proofErr w:type="gramEnd"/>
      <w:r>
        <w:rPr>
          <w:rFonts w:hint="eastAsia"/>
        </w:rPr>
        <w:t>…，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w:t>
      </w:r>
      <w:proofErr w:type="gramStart"/>
      <w:r w:rsidRPr="00C63FEC">
        <w:rPr>
          <w:rFonts w:hint="eastAsia"/>
          <w:b/>
          <w:bCs/>
        </w:rPr>
        <w:t>純線上</w:t>
      </w:r>
      <w:proofErr w:type="gramEnd"/>
      <w:r w:rsidRPr="00C63FEC">
        <w:rPr>
          <w:rFonts w:hint="eastAsia"/>
          <w:b/>
          <w:bCs/>
        </w:rPr>
        <w:t>的是不一樣的</w:t>
      </w:r>
      <w:r>
        <w:rPr>
          <w:rFonts w:hint="eastAsia"/>
        </w:rPr>
        <w:t>。」</w:t>
      </w:r>
    </w:p>
    <w:p w14:paraId="0F04CCAA" w14:textId="77777777" w:rsidR="002612F2" w:rsidRDefault="002612F2" w:rsidP="00B24AB9">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w:t>
      </w:r>
      <w:r>
        <w:rPr>
          <w:rFonts w:hint="eastAsia"/>
        </w:rPr>
        <w:lastRenderedPageBreak/>
        <w:t>情，那我們就根據他的Standard就是跟他們去合作</w:t>
      </w:r>
      <w:r w:rsidRPr="00C63FEC">
        <w:rPr>
          <w:rFonts w:hint="eastAsia"/>
        </w:rPr>
        <w:t>，然後他們就approve了我們這個等於說library就按照他的方式去做digitization，那我們也接一些、像有一些</w:t>
      </w:r>
      <w:proofErr w:type="gramStart"/>
      <w:r w:rsidRPr="00C63FEC">
        <w:rPr>
          <w:rFonts w:hint="eastAsia"/>
        </w:rPr>
        <w:t>就是儒鴻</w:t>
      </w:r>
      <w:proofErr w:type="gramEnd"/>
      <w:r w:rsidRPr="00C63FEC">
        <w:rPr>
          <w:rFonts w:hint="eastAsia"/>
        </w:rPr>
        <w:t>、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B24AB9">
      <w:pPr>
        <w:pStyle w:val="aff3"/>
      </w:pPr>
      <w:r w:rsidRPr="00950868">
        <w:rPr>
          <w:rFonts w:hint="eastAsia"/>
        </w:rPr>
        <w:t>「對，但是adidas要求就是在這個模式裡面、這一個Team裡面，它是要求高精度圖層加上高精度的物理數據，然後它有一個Standard他要把這</w:t>
      </w:r>
      <w:proofErr w:type="gramStart"/>
      <w:r w:rsidRPr="00950868">
        <w:rPr>
          <w:rFonts w:hint="eastAsia"/>
        </w:rPr>
        <w:t>塊布放</w:t>
      </w:r>
      <w:proofErr w:type="gramEnd"/>
      <w:r w:rsidRPr="00950868">
        <w:rPr>
          <w:rFonts w:hint="eastAsia"/>
        </w:rPr>
        <w:t>到這個一個圓柱上，然後去看有幾個垂墜的擺、褶皺，所以很多是它有一自己的Standard在那裡，然後每</w:t>
      </w:r>
      <w:proofErr w:type="gramStart"/>
      <w:r w:rsidRPr="00950868">
        <w:rPr>
          <w:rFonts w:hint="eastAsia"/>
        </w:rPr>
        <w:t>個</w:t>
      </w:r>
      <w:proofErr w:type="gramEnd"/>
      <w:r w:rsidRPr="00950868">
        <w:rPr>
          <w:rFonts w:hint="eastAsia"/>
        </w:rPr>
        <w:t>品牌的Standard都不一樣。</w:t>
      </w:r>
    </w:p>
    <w:p w14:paraId="2F86177E" w14:textId="014092A8" w:rsidR="002612F2" w:rsidRPr="00950868" w:rsidRDefault="002612F2" w:rsidP="00B24AB9">
      <w:pPr>
        <w:pStyle w:val="aff3"/>
      </w:pPr>
      <w:r w:rsidRPr="00950868">
        <w:rPr>
          <w:rFonts w:hint="eastAsia"/>
        </w:rPr>
        <w:t>所以廠商很痛苦，他們要面對這麼多品牌，他不可能每</w:t>
      </w:r>
      <w:proofErr w:type="gramStart"/>
      <w:r w:rsidRPr="00950868">
        <w:rPr>
          <w:rFonts w:hint="eastAsia"/>
        </w:rPr>
        <w:t>個</w:t>
      </w:r>
      <w:proofErr w:type="gramEnd"/>
      <w:r w:rsidRPr="00950868">
        <w:rPr>
          <w:rFonts w:hint="eastAsia"/>
        </w:rPr>
        <w:t>都學起來，那他就會找一些這樣服務商，那因為我們很自然的就…因為我們也有、有這台機器，也有這台..兩台機器、幾台機器都有，所以我們就想、就幫大家做這件事情，但這不是我們的主要業務。」</w:t>
      </w:r>
      <w:r w:rsidR="00B37E7B">
        <w:rPr>
          <w:rFonts w:hint="eastAsia"/>
          <w:iCs/>
          <w:color w:val="auto"/>
        </w:rPr>
        <w:t>（</w:t>
      </w:r>
      <w:r w:rsidR="006E36DD">
        <w:rPr>
          <w:iCs/>
          <w:color w:val="auto"/>
        </w:rPr>
        <w:t>李菁</w:t>
      </w:r>
      <w:r w:rsidR="00950868" w:rsidRPr="00BA0322">
        <w:rPr>
          <w:iCs/>
          <w:color w:val="auto"/>
        </w:rPr>
        <w:t xml:space="preserve"> </w:t>
      </w:r>
      <w:r w:rsidR="00950868" w:rsidRPr="00BA0322">
        <w:rPr>
          <w:rFonts w:hint="eastAsia"/>
          <w:iCs/>
          <w:color w:val="auto"/>
        </w:rPr>
        <w:t>執行長，2025訪談資料</w:t>
      </w:r>
      <w:r w:rsidR="00B37E7B">
        <w:rPr>
          <w:rFonts w:hint="eastAsia"/>
          <w:iCs/>
          <w:color w:val="auto"/>
        </w:rPr>
        <w:t>）</w:t>
      </w:r>
    </w:p>
    <w:p w14:paraId="3B840016" w14:textId="249417F7" w:rsidR="002612F2" w:rsidRPr="002612F2" w:rsidRDefault="00950868" w:rsidP="00950868">
      <w:pPr>
        <w:pStyle w:val="3"/>
      </w:pPr>
      <w:bookmarkStart w:id="85" w:name="_Toc198134419"/>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5"/>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w:t>
      </w:r>
      <w:proofErr w:type="gramStart"/>
      <w:r>
        <w:rPr>
          <w:rFonts w:hint="eastAsia"/>
        </w:rPr>
        <w:t>標示上碳足跡</w:t>
      </w:r>
      <w:proofErr w:type="gramEnd"/>
      <w:r>
        <w:rPr>
          <w:rFonts w:hint="eastAsia"/>
        </w:rPr>
        <w:t>，客戶選購就</w:t>
      </w:r>
      <w:proofErr w:type="gramStart"/>
      <w:r>
        <w:rPr>
          <w:rFonts w:hint="eastAsia"/>
        </w:rPr>
        <w:t>可以選低碳</w:t>
      </w:r>
      <w:proofErr w:type="gramEnd"/>
      <w:r>
        <w:rPr>
          <w:rFonts w:hint="eastAsia"/>
        </w:rPr>
        <w:t>、環保的材質，同時可以在平台上做比對</w:t>
      </w:r>
    </w:p>
    <w:p w14:paraId="56871EC9" w14:textId="2B2F5F74" w:rsidR="001A7C22" w:rsidRPr="003F70DF" w:rsidRDefault="001A7C22" w:rsidP="00B24AB9">
      <w:pPr>
        <w:pStyle w:val="aff3"/>
      </w:pPr>
      <w:r>
        <w:rPr>
          <w:rFonts w:hint="eastAsia"/>
        </w:rPr>
        <w:t>「</w:t>
      </w:r>
      <w:r w:rsidRPr="00D71422">
        <w:rPr>
          <w:rFonts w:hint="eastAsia"/>
        </w:rPr>
        <w:t>這個在ESG上面我們，一開始是做因為有跟那個就2021、22年吧，有先跟德國的一家企業也是一家新創Made2Flow我們做</w:t>
      </w:r>
      <w:proofErr w:type="gramStart"/>
      <w:r w:rsidRPr="00D71422">
        <w:rPr>
          <w:rFonts w:hint="eastAsia"/>
        </w:rPr>
        <w:t>一個碳</w:t>
      </w:r>
      <w:proofErr w:type="gramEnd"/>
      <w:r w:rsidRPr="00D71422">
        <w:rPr>
          <w:rFonts w:hint="eastAsia"/>
        </w:rPr>
        <w:t>足跡的預測，但是預測不</w:t>
      </w:r>
      <w:proofErr w:type="gramStart"/>
      <w:r w:rsidRPr="00D71422">
        <w:rPr>
          <w:rFonts w:hint="eastAsia"/>
        </w:rPr>
        <w:t>準</w:t>
      </w:r>
      <w:proofErr w:type="gramEnd"/>
      <w:r w:rsidRPr="00D71422">
        <w:rPr>
          <w:rFonts w:hint="eastAsia"/>
        </w:rPr>
        <w:t>，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w:t>
      </w:r>
      <w:proofErr w:type="gramStart"/>
      <w:r w:rsidRPr="00D71422">
        <w:rPr>
          <w:rFonts w:hint="eastAsia"/>
          <w:b/>
          <w:bCs/>
        </w:rPr>
        <w:t>這個坦碳足跡</w:t>
      </w:r>
      <w:proofErr w:type="gramEnd"/>
      <w:r w:rsidRPr="00D71422">
        <w:rPr>
          <w:rFonts w:hint="eastAsia"/>
          <w:b/>
          <w:bCs/>
        </w:rPr>
        <w:t>，就可以請你們去輔導，輔導之後這個足跡的數據要放在我們的平台上，這樣設計師在選的時候就能比較低碳的這個材料，那這個是為了data的</w:t>
      </w:r>
      <w:proofErr w:type="gramStart"/>
      <w:r w:rsidRPr="00D71422">
        <w:rPr>
          <w:rFonts w:hint="eastAsia"/>
          <w:b/>
          <w:bCs/>
        </w:rPr>
        <w:t>豐富度去做</w:t>
      </w:r>
      <w:proofErr w:type="gramEnd"/>
      <w:r w:rsidRPr="00D71422">
        <w:rPr>
          <w:rFonts w:hint="eastAsia"/>
          <w:b/>
          <w:bCs/>
        </w:rPr>
        <w:t>的</w:t>
      </w:r>
      <w:r w:rsidRPr="00D71422">
        <w:rPr>
          <w:rFonts w:hint="eastAsia"/>
        </w:rPr>
        <w:t>。</w:t>
      </w:r>
      <w:r>
        <w:rPr>
          <w:rFonts w:hint="eastAsia"/>
        </w:rPr>
        <w:t>」</w:t>
      </w:r>
      <w:r w:rsidR="00B37E7B">
        <w:rPr>
          <w:rFonts w:hint="eastAsia"/>
          <w:iCs/>
          <w:color w:val="auto"/>
        </w:rPr>
        <w:t>（</w:t>
      </w:r>
      <w:r w:rsidR="006E36DD">
        <w:rPr>
          <w:iCs/>
          <w:color w:val="auto"/>
        </w:rPr>
        <w:t>李菁</w:t>
      </w:r>
      <w:r w:rsidR="00B37403" w:rsidRPr="00BA0322">
        <w:rPr>
          <w:iCs/>
          <w:color w:val="auto"/>
        </w:rPr>
        <w:t xml:space="preserve"> </w:t>
      </w:r>
      <w:r w:rsidR="00B37403" w:rsidRPr="00BA0322">
        <w:rPr>
          <w:rFonts w:hint="eastAsia"/>
          <w:iCs/>
          <w:color w:val="auto"/>
        </w:rPr>
        <w:t>執行長，2025訪談資料</w:t>
      </w:r>
      <w:r w:rsidR="00B37E7B">
        <w:rPr>
          <w:rFonts w:hint="eastAsia"/>
          <w:iCs/>
          <w:color w:val="auto"/>
        </w:rPr>
        <w:t>）</w:t>
      </w:r>
    </w:p>
    <w:p w14:paraId="37903D21" w14:textId="16EDA621" w:rsidR="001A7C22" w:rsidRDefault="00905A4D" w:rsidP="00905A4D">
      <w:pPr>
        <w:pStyle w:val="3"/>
      </w:pPr>
      <w:bookmarkStart w:id="86" w:name="_Toc19813442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6"/>
      <w:r w:rsidRPr="00905A4D">
        <w:rPr>
          <w:rFonts w:hint="eastAsia"/>
        </w:rPr>
        <w:tab/>
      </w:r>
    </w:p>
    <w:p w14:paraId="12FEC58C" w14:textId="618BFB77" w:rsidR="004717E4" w:rsidRPr="004717E4" w:rsidRDefault="004717E4" w:rsidP="004717E4">
      <w:pPr>
        <w:pStyle w:val="3"/>
      </w:pPr>
      <w:bookmarkStart w:id="87" w:name="_Toc19813442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87"/>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0663A756" w14:textId="347C8256" w:rsidR="001A7C22" w:rsidRPr="00EE32B8" w:rsidRDefault="001A7C22" w:rsidP="00B24AB9">
      <w:pPr>
        <w:pStyle w:val="aff3"/>
      </w:pPr>
      <w:r>
        <w:rPr>
          <w:rFonts w:hint="eastAsia"/>
        </w:rPr>
        <w:lastRenderedPageBreak/>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B37E7B">
        <w:rPr>
          <w:rFonts w:hint="eastAsia"/>
          <w:iCs/>
          <w:color w:val="auto"/>
        </w:rPr>
        <w:t>（</w:t>
      </w:r>
      <w:r w:rsidR="006E36DD">
        <w:rPr>
          <w:iCs/>
          <w:color w:val="auto"/>
        </w:rPr>
        <w:t>李菁</w:t>
      </w:r>
      <w:r w:rsidR="00EE32B8" w:rsidRPr="00BA0322">
        <w:rPr>
          <w:iCs/>
          <w:color w:val="auto"/>
        </w:rPr>
        <w:t xml:space="preserve"> </w:t>
      </w:r>
      <w:r w:rsidR="00EE32B8" w:rsidRPr="00BA0322">
        <w:rPr>
          <w:rFonts w:hint="eastAsia"/>
          <w:iCs/>
          <w:color w:val="auto"/>
        </w:rPr>
        <w:t>執行長，2025訪談資料</w:t>
      </w:r>
      <w:r w:rsidR="00B37E7B">
        <w:rPr>
          <w:rFonts w:hint="eastAsia"/>
          <w:iCs/>
          <w:color w:val="auto"/>
        </w:rPr>
        <w:t>）</w:t>
      </w:r>
    </w:p>
    <w:p w14:paraId="381734AE" w14:textId="77777777" w:rsidR="001A7C22" w:rsidRDefault="001A7C22" w:rsidP="008B7A3D">
      <w:pPr>
        <w:pStyle w:val="a"/>
      </w:pPr>
      <w:r>
        <w:rPr>
          <w:rFonts w:hint="eastAsia"/>
        </w:rPr>
        <w:t>數位創新結果</w:t>
      </w:r>
      <w:r>
        <w:rPr>
          <w:rFonts w:hint="eastAsia"/>
        </w:rPr>
        <w:t>-</w:t>
      </w:r>
      <w:r>
        <w:rPr>
          <w:rFonts w:hint="eastAsia"/>
        </w:rPr>
        <w:t>幫助</w:t>
      </w:r>
      <w:proofErr w:type="gramStart"/>
      <w:r>
        <w:rPr>
          <w:rFonts w:hint="eastAsia"/>
        </w:rPr>
        <w:t>實現探排目標</w:t>
      </w:r>
      <w:proofErr w:type="gramEnd"/>
      <w:r>
        <w:rPr>
          <w:rFonts w:hint="eastAsia"/>
        </w:rPr>
        <w:t>，共創環境永續</w:t>
      </w:r>
    </w:p>
    <w:p w14:paraId="52157F6E" w14:textId="61B5BA85" w:rsidR="001A7C22" w:rsidRPr="001A7C22" w:rsidRDefault="001A7C22" w:rsidP="00B24AB9">
      <w:pPr>
        <w:pStyle w:val="aff3"/>
      </w:pPr>
      <w:r>
        <w:rPr>
          <w:rFonts w:hint="eastAsia"/>
        </w:rPr>
        <w:t>「這個碳足跡是一個未來的關鍵的一個數據，因為這些品牌在設計的時候，如果他能採用比較低碳的、然後有數據</w:t>
      </w:r>
      <w:proofErr w:type="gramStart"/>
      <w:r>
        <w:rPr>
          <w:rFonts w:hint="eastAsia"/>
        </w:rPr>
        <w:t>的碳排的</w:t>
      </w:r>
      <w:proofErr w:type="gramEnd"/>
      <w:r>
        <w:rPr>
          <w:rFonts w:hint="eastAsia"/>
        </w:rPr>
        <w:t>產品，他就能控制，他就可控制他的</w:t>
      </w:r>
      <w:proofErr w:type="gramStart"/>
      <w:r>
        <w:rPr>
          <w:rFonts w:hint="eastAsia"/>
        </w:rPr>
        <w:t>這個減碳的</w:t>
      </w:r>
      <w:proofErr w:type="gramEnd"/>
      <w:r>
        <w:rPr>
          <w:rFonts w:hint="eastAsia"/>
        </w:rPr>
        <w:t>這個目標，他就能達到。」</w:t>
      </w:r>
      <w:r w:rsidR="00B37E7B">
        <w:rPr>
          <w:rFonts w:hint="eastAsia"/>
          <w:iCs/>
          <w:color w:val="auto"/>
        </w:rPr>
        <w:t>（</w:t>
      </w:r>
      <w:r w:rsidR="006E36DD">
        <w:rPr>
          <w:iCs/>
          <w:color w:val="auto"/>
        </w:rPr>
        <w:t>李菁</w:t>
      </w:r>
      <w:r w:rsidR="00634243" w:rsidRPr="00BA0322">
        <w:rPr>
          <w:iCs/>
          <w:color w:val="auto"/>
        </w:rPr>
        <w:t xml:space="preserve"> </w:t>
      </w:r>
      <w:r w:rsidR="00634243" w:rsidRPr="00BA0322">
        <w:rPr>
          <w:rFonts w:hint="eastAsia"/>
          <w:iCs/>
          <w:color w:val="auto"/>
        </w:rPr>
        <w:t>執行長，2025訪談資料</w:t>
      </w:r>
      <w:r w:rsidR="00B37E7B">
        <w:rPr>
          <w:rFonts w:hint="eastAsia"/>
          <w:iCs/>
          <w:color w:val="auto"/>
        </w:rPr>
        <w:t>）</w:t>
      </w:r>
    </w:p>
    <w:p w14:paraId="4E25FCEC" w14:textId="3A3AB21C" w:rsidR="00953384" w:rsidRDefault="00797D62" w:rsidP="0006680C">
      <w:pPr>
        <w:pStyle w:val="1"/>
      </w:pPr>
      <w:bookmarkStart w:id="88" w:name="_Toc198134422"/>
      <w:r>
        <w:rPr>
          <w:rFonts w:hint="eastAsia"/>
        </w:rPr>
        <w:t>第六章、研究結論與建議</w:t>
      </w:r>
      <w:bookmarkEnd w:id="88"/>
    </w:p>
    <w:p w14:paraId="4FBACE79" w14:textId="1627399C" w:rsidR="00797D62" w:rsidRDefault="00797D62" w:rsidP="00F71E02">
      <w:pPr>
        <w:pStyle w:val="2"/>
      </w:pPr>
      <w:bookmarkStart w:id="89" w:name="_Toc198134423"/>
      <w:r>
        <w:rPr>
          <w:rFonts w:hint="eastAsia"/>
        </w:rPr>
        <w:t>6.1</w:t>
      </w:r>
      <w:r w:rsidR="00F504D3">
        <w:rPr>
          <w:rFonts w:hint="eastAsia"/>
        </w:rPr>
        <w:t xml:space="preserve"> </w:t>
      </w:r>
      <w:r>
        <w:rPr>
          <w:rFonts w:hint="eastAsia"/>
        </w:rPr>
        <w:t>結論與研究貢獻</w:t>
      </w:r>
      <w:bookmarkEnd w:id="89"/>
    </w:p>
    <w:p w14:paraId="137BDEFA" w14:textId="3200F43F" w:rsidR="00797D62" w:rsidRPr="00953384" w:rsidRDefault="00797D62" w:rsidP="00F71E02">
      <w:pPr>
        <w:pStyle w:val="2"/>
      </w:pPr>
      <w:bookmarkStart w:id="90" w:name="_Toc198134424"/>
      <w:r>
        <w:rPr>
          <w:rFonts w:hint="eastAsia"/>
        </w:rPr>
        <w:t>6.2</w:t>
      </w:r>
      <w:r w:rsidR="00F504D3">
        <w:rPr>
          <w:rFonts w:hint="eastAsia"/>
        </w:rPr>
        <w:t xml:space="preserve"> </w:t>
      </w:r>
      <w:r>
        <w:rPr>
          <w:rFonts w:hint="eastAsia"/>
        </w:rPr>
        <w:t>研究限制與未來研究方向</w:t>
      </w:r>
      <w:bookmarkEnd w:id="90"/>
    </w:p>
    <w:p w14:paraId="0ECC7262" w14:textId="3BFF1F8A" w:rsidR="00AC386F" w:rsidRDefault="000A2C2C" w:rsidP="0006680C">
      <w:pPr>
        <w:pStyle w:val="1"/>
      </w:pPr>
      <w:bookmarkStart w:id="91" w:name="_Toc198134425"/>
      <w:r>
        <w:rPr>
          <w:rFonts w:hint="eastAsia"/>
        </w:rPr>
        <w:t>第七章、參考文獻</w:t>
      </w:r>
      <w:bookmarkEnd w:id="91"/>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lastRenderedPageBreak/>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2"/>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2"/>
      <w:r w:rsidR="00143FB1">
        <w:rPr>
          <w:rStyle w:val="af6"/>
        </w:rPr>
        <w:commentReference w:id="92"/>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49" w:author="M11209202" w:date="2025-05-05T15:26:00Z" w:initials="雅黃">
    <w:p w14:paraId="2B47A88B" w14:textId="77777777" w:rsidR="001A7C22" w:rsidRDefault="001A7C22" w:rsidP="001A7C22">
      <w:pPr>
        <w:pStyle w:val="af7"/>
        <w:ind w:firstLineChars="0" w:firstLine="0"/>
      </w:pPr>
      <w:r>
        <w:rPr>
          <w:rStyle w:val="af6"/>
        </w:rPr>
        <w:annotationRef/>
      </w:r>
      <w:r>
        <w:rPr>
          <w:rFonts w:hint="eastAsia"/>
          <w:color w:val="FF0000"/>
          <w:highlight w:val="yellow"/>
        </w:rPr>
        <w:t>內部研發和外部</w:t>
      </w:r>
      <w:r>
        <w:rPr>
          <w:rFonts w:hint="eastAsia"/>
          <w:color w:val="FF0000"/>
          <w:highlight w:val="yellow"/>
        </w:rPr>
        <w:t>\</w:t>
      </w:r>
      <w:r>
        <w:rPr>
          <w:rFonts w:hint="eastAsia"/>
          <w:color w:val="FF0000"/>
          <w:highlight w:val="yellow"/>
        </w:rPr>
        <w:t>合作的共同機制，平衡資源配置與組織調整：</w:t>
      </w:r>
      <w:r>
        <w:rPr>
          <w:rFonts w:hint="eastAsia"/>
          <w:highlight w:val="yellow"/>
        </w:rPr>
        <w:t>前期與</w:t>
      </w:r>
      <w:r>
        <w:rPr>
          <w:rFonts w:hint="eastAsia"/>
          <w:highlight w:val="yellow"/>
        </w:rPr>
        <w:t xml:space="preserve"> MIT </w:t>
      </w:r>
      <w:r>
        <w:rPr>
          <w:rFonts w:hint="eastAsia"/>
          <w:highlight w:val="yellow"/>
        </w:rPr>
        <w:t>合作、後期技術研發逐步轉內部團隊接手，組成專案</w:t>
      </w:r>
      <w:r>
        <w:rPr>
          <w:rFonts w:hint="eastAsia"/>
          <w:highlight w:val="yellow"/>
        </w:rPr>
        <w:t>AI</w:t>
      </w:r>
      <w:r>
        <w:rPr>
          <w:rFonts w:hint="eastAsia"/>
          <w:highlight w:val="yellow"/>
        </w:rPr>
        <w:t>團隊持續優化掃描技術，組織不僅接納前期的外界專業支援，後期也實現技術自主開發</w:t>
      </w:r>
    </w:p>
  </w:comment>
  <w:comment w:id="58" w:author="M11209202" w:date="2025-05-05T20:18:00Z" w:initials="雅黃">
    <w:p w14:paraId="2A1971C3" w14:textId="480DC0DD"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75" w:author="M11209202" w:date="2025-05-13T15:04:00Z" w:initials="雅黃">
    <w:p w14:paraId="42307448" w14:textId="77777777" w:rsidR="00366768" w:rsidRDefault="00366768" w:rsidP="00366768">
      <w:pPr>
        <w:pStyle w:val="af7"/>
        <w:ind w:firstLineChars="0" w:firstLine="0"/>
      </w:pPr>
      <w:r>
        <w:rPr>
          <w:rStyle w:val="af6"/>
        </w:rPr>
        <w:annotationRef/>
      </w:r>
      <w:r>
        <w:rPr>
          <w:rFonts w:hint="eastAsia"/>
        </w:rPr>
        <w:t>改成第三階段的深耕運用</w:t>
      </w:r>
    </w:p>
  </w:comment>
  <w:comment w:id="81" w:author="M11209202" w:date="2025-05-05T20:18:00Z" w:initials="雅黃">
    <w:p w14:paraId="0EC5A8F0" w14:textId="465E8C3C"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2"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2B47A88B" w15:done="0"/>
  <w15:commentEx w15:paraId="2A1971C3" w15:done="0"/>
  <w15:commentEx w15:paraId="4230744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16ED0A13" w16cex:dateUtc="2025-05-05T07:26:00Z"/>
  <w16cex:commentExtensible w16cex:durableId="66084388" w16cex:dateUtc="2025-05-05T12:18:00Z"/>
  <w16cex:commentExtensible w16cex:durableId="29FCE75E" w16cex:dateUtc="2025-05-13T07:04: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2B47A88B" w16cid:durableId="16ED0A13"/>
  <w16cid:commentId w16cid:paraId="2A1971C3" w16cid:durableId="66084388"/>
  <w16cid:commentId w16cid:paraId="42307448" w16cid:durableId="29FCE75E"/>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579FF7" w14:textId="77777777" w:rsidR="005F1FE4" w:rsidRDefault="005F1FE4" w:rsidP="00FB06EE">
      <w:pPr>
        <w:spacing w:after="0" w:line="240" w:lineRule="auto"/>
        <w:ind w:firstLine="480"/>
      </w:pPr>
      <w:r>
        <w:separator/>
      </w:r>
    </w:p>
  </w:endnote>
  <w:endnote w:type="continuationSeparator" w:id="0">
    <w:p w14:paraId="5A8F557C" w14:textId="77777777" w:rsidR="005F1FE4" w:rsidRDefault="005F1FE4"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2D705" w14:textId="77777777" w:rsidR="005F1FE4" w:rsidRDefault="005F1FE4" w:rsidP="00FB06EE">
      <w:pPr>
        <w:spacing w:after="0" w:line="240" w:lineRule="auto"/>
        <w:ind w:firstLine="480"/>
      </w:pPr>
      <w:r>
        <w:separator/>
      </w:r>
    </w:p>
  </w:footnote>
  <w:footnote w:type="continuationSeparator" w:id="0">
    <w:p w14:paraId="477DCD61" w14:textId="77777777" w:rsidR="005F1FE4" w:rsidRDefault="005F1FE4"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4"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2"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5"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9"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0"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2"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0"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1"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3"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8"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9"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0"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1"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7"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7"/>
  </w:num>
  <w:num w:numId="2" w16cid:durableId="916670200">
    <w:abstractNumId w:val="87"/>
  </w:num>
  <w:num w:numId="3" w16cid:durableId="1106465537">
    <w:abstractNumId w:val="59"/>
  </w:num>
  <w:num w:numId="4" w16cid:durableId="1197081077">
    <w:abstractNumId w:val="6"/>
  </w:num>
  <w:num w:numId="5" w16cid:durableId="1276015212">
    <w:abstractNumId w:val="52"/>
  </w:num>
  <w:num w:numId="6" w16cid:durableId="475339386">
    <w:abstractNumId w:val="74"/>
  </w:num>
  <w:num w:numId="7" w16cid:durableId="576746019">
    <w:abstractNumId w:val="82"/>
  </w:num>
  <w:num w:numId="8" w16cid:durableId="1337221763">
    <w:abstractNumId w:val="81"/>
  </w:num>
  <w:num w:numId="9" w16cid:durableId="1067605976">
    <w:abstractNumId w:val="15"/>
  </w:num>
  <w:num w:numId="10" w16cid:durableId="702049179">
    <w:abstractNumId w:val="45"/>
  </w:num>
  <w:num w:numId="11" w16cid:durableId="473177485">
    <w:abstractNumId w:val="48"/>
  </w:num>
  <w:num w:numId="12" w16cid:durableId="2027900407">
    <w:abstractNumId w:val="23"/>
  </w:num>
  <w:num w:numId="13" w16cid:durableId="959797224">
    <w:abstractNumId w:val="77"/>
  </w:num>
  <w:num w:numId="14" w16cid:durableId="1015964957">
    <w:abstractNumId w:val="72"/>
  </w:num>
  <w:num w:numId="15" w16cid:durableId="421342606">
    <w:abstractNumId w:val="71"/>
  </w:num>
  <w:num w:numId="16" w16cid:durableId="565994716">
    <w:abstractNumId w:val="12"/>
  </w:num>
  <w:num w:numId="17" w16cid:durableId="1490705806">
    <w:abstractNumId w:val="57"/>
  </w:num>
  <w:num w:numId="18" w16cid:durableId="405303569">
    <w:abstractNumId w:val="68"/>
  </w:num>
  <w:num w:numId="19" w16cid:durableId="1662539474">
    <w:abstractNumId w:val="86"/>
  </w:num>
  <w:num w:numId="20" w16cid:durableId="2006476149">
    <w:abstractNumId w:val="5"/>
  </w:num>
  <w:num w:numId="21" w16cid:durableId="1422531152">
    <w:abstractNumId w:val="29"/>
  </w:num>
  <w:num w:numId="22" w16cid:durableId="47043770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90"/>
  </w:num>
  <w:num w:numId="24" w16cid:durableId="707607492">
    <w:abstractNumId w:val="85"/>
  </w:num>
  <w:num w:numId="25" w16cid:durableId="1015498677">
    <w:abstractNumId w:val="91"/>
  </w:num>
  <w:num w:numId="26" w16cid:durableId="1446460934">
    <w:abstractNumId w:val="44"/>
  </w:num>
  <w:num w:numId="27" w16cid:durableId="172455163">
    <w:abstractNumId w:val="41"/>
  </w:num>
  <w:num w:numId="28" w16cid:durableId="1967463607">
    <w:abstractNumId w:val="9"/>
    <w:lvlOverride w:ilvl="0">
      <w:lvl w:ilvl="0">
        <w:numFmt w:val="decimal"/>
        <w:lvlText w:val="%1."/>
        <w:lvlJc w:val="left"/>
      </w:lvl>
    </w:lvlOverride>
  </w:num>
  <w:num w:numId="29" w16cid:durableId="259145974">
    <w:abstractNumId w:val="54"/>
  </w:num>
  <w:num w:numId="30" w16cid:durableId="2125146012">
    <w:abstractNumId w:val="83"/>
  </w:num>
  <w:num w:numId="31" w16cid:durableId="1843353877">
    <w:abstractNumId w:val="46"/>
    <w:lvlOverride w:ilvl="0">
      <w:lvl w:ilvl="0">
        <w:numFmt w:val="decimal"/>
        <w:lvlText w:val="%1."/>
        <w:lvlJc w:val="left"/>
      </w:lvl>
    </w:lvlOverride>
  </w:num>
  <w:num w:numId="32" w16cid:durableId="621110766">
    <w:abstractNumId w:val="46"/>
    <w:lvlOverride w:ilvl="0">
      <w:lvl w:ilvl="0">
        <w:numFmt w:val="decimal"/>
        <w:lvlText w:val="%1."/>
        <w:lvlJc w:val="left"/>
      </w:lvl>
    </w:lvlOverride>
  </w:num>
  <w:num w:numId="33" w16cid:durableId="2092386454">
    <w:abstractNumId w:val="46"/>
    <w:lvlOverride w:ilvl="0">
      <w:lvl w:ilvl="0">
        <w:numFmt w:val="decimal"/>
        <w:lvlText w:val="%1."/>
        <w:lvlJc w:val="left"/>
      </w:lvl>
    </w:lvlOverride>
  </w:num>
  <w:num w:numId="34" w16cid:durableId="778794312">
    <w:abstractNumId w:val="65"/>
  </w:num>
  <w:num w:numId="35" w16cid:durableId="293096124">
    <w:abstractNumId w:val="32"/>
  </w:num>
  <w:num w:numId="36" w16cid:durableId="1810634897">
    <w:abstractNumId w:val="26"/>
  </w:num>
  <w:num w:numId="37" w16cid:durableId="236399058">
    <w:abstractNumId w:val="17"/>
  </w:num>
  <w:num w:numId="38" w16cid:durableId="15615767">
    <w:abstractNumId w:val="64"/>
  </w:num>
  <w:num w:numId="39" w16cid:durableId="1036272505">
    <w:abstractNumId w:val="10"/>
  </w:num>
  <w:num w:numId="40" w16cid:durableId="718013640">
    <w:abstractNumId w:val="53"/>
  </w:num>
  <w:num w:numId="41" w16cid:durableId="1696885360">
    <w:abstractNumId w:val="33"/>
  </w:num>
  <w:num w:numId="42" w16cid:durableId="450367462">
    <w:abstractNumId w:val="22"/>
  </w:num>
  <w:num w:numId="43" w16cid:durableId="1058480167">
    <w:abstractNumId w:val="18"/>
    <w:lvlOverride w:ilvl="0">
      <w:lvl w:ilvl="0">
        <w:numFmt w:val="decimal"/>
        <w:lvlText w:val="%1."/>
        <w:lvlJc w:val="left"/>
      </w:lvl>
    </w:lvlOverride>
  </w:num>
  <w:num w:numId="44" w16cid:durableId="2137793261">
    <w:abstractNumId w:val="18"/>
    <w:lvlOverride w:ilvl="0">
      <w:lvl w:ilvl="0">
        <w:numFmt w:val="decimal"/>
        <w:lvlText w:val="%1."/>
        <w:lvlJc w:val="left"/>
      </w:lvl>
    </w:lvlOverride>
  </w:num>
  <w:num w:numId="45" w16cid:durableId="2115248443">
    <w:abstractNumId w:val="18"/>
    <w:lvlOverride w:ilvl="0">
      <w:lvl w:ilvl="0">
        <w:numFmt w:val="decimal"/>
        <w:lvlText w:val="%1."/>
        <w:lvlJc w:val="left"/>
      </w:lvl>
    </w:lvlOverride>
  </w:num>
  <w:num w:numId="46" w16cid:durableId="2108967217">
    <w:abstractNumId w:val="88"/>
  </w:num>
  <w:num w:numId="47" w16cid:durableId="519469622">
    <w:abstractNumId w:val="50"/>
  </w:num>
  <w:num w:numId="48" w16cid:durableId="318922339">
    <w:abstractNumId w:val="56"/>
  </w:num>
  <w:num w:numId="49" w16cid:durableId="521169851">
    <w:abstractNumId w:val="40"/>
  </w:num>
  <w:num w:numId="50" w16cid:durableId="74859063">
    <w:abstractNumId w:val="84"/>
  </w:num>
  <w:num w:numId="51" w16cid:durableId="1948614186">
    <w:abstractNumId w:val="61"/>
  </w:num>
  <w:num w:numId="52" w16cid:durableId="710111727">
    <w:abstractNumId w:val="63"/>
  </w:num>
  <w:num w:numId="53" w16cid:durableId="1465999978">
    <w:abstractNumId w:val="67"/>
  </w:num>
  <w:num w:numId="54" w16cid:durableId="1261984047">
    <w:abstractNumId w:val="43"/>
  </w:num>
  <w:num w:numId="55" w16cid:durableId="2144497772">
    <w:abstractNumId w:val="38"/>
  </w:num>
  <w:num w:numId="56" w16cid:durableId="702368777">
    <w:abstractNumId w:val="21"/>
  </w:num>
  <w:num w:numId="57" w16cid:durableId="2028556541">
    <w:abstractNumId w:val="55"/>
  </w:num>
  <w:num w:numId="58" w16cid:durableId="1275290894">
    <w:abstractNumId w:val="27"/>
  </w:num>
  <w:num w:numId="59" w16cid:durableId="426193270">
    <w:abstractNumId w:val="19"/>
  </w:num>
  <w:num w:numId="60" w16cid:durableId="2086144539">
    <w:abstractNumId w:val="25"/>
  </w:num>
  <w:num w:numId="61" w16cid:durableId="768934814">
    <w:abstractNumId w:val="8"/>
  </w:num>
  <w:num w:numId="62" w16cid:durableId="1501003643">
    <w:abstractNumId w:val="62"/>
  </w:num>
  <w:num w:numId="63" w16cid:durableId="82000208">
    <w:abstractNumId w:val="7"/>
  </w:num>
  <w:num w:numId="64" w16cid:durableId="660425373">
    <w:abstractNumId w:val="42"/>
  </w:num>
  <w:num w:numId="65" w16cid:durableId="1674263125">
    <w:abstractNumId w:val="4"/>
  </w:num>
  <w:num w:numId="66" w16cid:durableId="1823156581">
    <w:abstractNumId w:val="37"/>
  </w:num>
  <w:num w:numId="67" w16cid:durableId="1213074229">
    <w:abstractNumId w:val="20"/>
  </w:num>
  <w:num w:numId="68" w16cid:durableId="1707215004">
    <w:abstractNumId w:val="3"/>
  </w:num>
  <w:num w:numId="69" w16cid:durableId="25454014">
    <w:abstractNumId w:val="89"/>
  </w:num>
  <w:num w:numId="70" w16cid:durableId="1951275741">
    <w:abstractNumId w:val="89"/>
    <w:lvlOverride w:ilvl="0">
      <w:startOverride w:val="1"/>
    </w:lvlOverride>
  </w:num>
  <w:num w:numId="71" w16cid:durableId="2012101718">
    <w:abstractNumId w:val="89"/>
    <w:lvlOverride w:ilvl="0">
      <w:startOverride w:val="1"/>
    </w:lvlOverride>
  </w:num>
  <w:num w:numId="72" w16cid:durableId="834763561">
    <w:abstractNumId w:val="24"/>
  </w:num>
  <w:num w:numId="73" w16cid:durableId="2102680242">
    <w:abstractNumId w:val="30"/>
  </w:num>
  <w:num w:numId="74" w16cid:durableId="803622820">
    <w:abstractNumId w:val="14"/>
  </w:num>
  <w:num w:numId="75" w16cid:durableId="1579824808">
    <w:abstractNumId w:val="0"/>
  </w:num>
  <w:num w:numId="76" w16cid:durableId="952590877">
    <w:abstractNumId w:val="34"/>
  </w:num>
  <w:num w:numId="77" w16cid:durableId="886381695">
    <w:abstractNumId w:val="75"/>
  </w:num>
  <w:num w:numId="78" w16cid:durableId="1681010933">
    <w:abstractNumId w:val="78"/>
  </w:num>
  <w:num w:numId="79" w16cid:durableId="237519002">
    <w:abstractNumId w:val="28"/>
  </w:num>
  <w:num w:numId="80" w16cid:durableId="1163934207">
    <w:abstractNumId w:val="36"/>
  </w:num>
  <w:num w:numId="81" w16cid:durableId="72505944">
    <w:abstractNumId w:val="35"/>
  </w:num>
  <w:num w:numId="82" w16cid:durableId="1933663683">
    <w:abstractNumId w:val="39"/>
  </w:num>
  <w:num w:numId="83" w16cid:durableId="1813715791">
    <w:abstractNumId w:val="70"/>
  </w:num>
  <w:num w:numId="84" w16cid:durableId="933586235">
    <w:abstractNumId w:val="58"/>
  </w:num>
  <w:num w:numId="85" w16cid:durableId="547373482">
    <w:abstractNumId w:val="51"/>
  </w:num>
  <w:num w:numId="86" w16cid:durableId="969633263">
    <w:abstractNumId w:val="49"/>
  </w:num>
  <w:num w:numId="87" w16cid:durableId="2078160118">
    <w:abstractNumId w:val="11"/>
  </w:num>
  <w:num w:numId="88" w16cid:durableId="1048332727">
    <w:abstractNumId w:val="31"/>
  </w:num>
  <w:num w:numId="89" w16cid:durableId="266086314">
    <w:abstractNumId w:val="31"/>
  </w:num>
  <w:num w:numId="90" w16cid:durableId="731806327">
    <w:abstractNumId w:val="73"/>
  </w:num>
  <w:num w:numId="91" w16cid:durableId="1667974423">
    <w:abstractNumId w:val="60"/>
  </w:num>
  <w:num w:numId="92" w16cid:durableId="2081362334">
    <w:abstractNumId w:val="13"/>
  </w:num>
  <w:num w:numId="93" w16cid:durableId="1288656227">
    <w:abstractNumId w:val="80"/>
  </w:num>
  <w:num w:numId="94" w16cid:durableId="869563996">
    <w:abstractNumId w:val="66"/>
  </w:num>
  <w:num w:numId="95" w16cid:durableId="1439057444">
    <w:abstractNumId w:val="1"/>
  </w:num>
  <w:num w:numId="96" w16cid:durableId="369690681">
    <w:abstractNumId w:val="16"/>
  </w:num>
  <w:num w:numId="97" w16cid:durableId="1384210917">
    <w:abstractNumId w:val="76"/>
  </w:num>
  <w:num w:numId="98" w16cid:durableId="1763843102">
    <w:abstractNumId w:val="69"/>
  </w:num>
  <w:num w:numId="99" w16cid:durableId="2113478077">
    <w:abstractNumId w:val="2"/>
  </w:num>
  <w:num w:numId="100" w16cid:durableId="1266576296">
    <w:abstractNumId w:val="7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6509"/>
    <w:rsid w:val="000066A5"/>
    <w:rsid w:val="0001106D"/>
    <w:rsid w:val="000118E5"/>
    <w:rsid w:val="00012A8F"/>
    <w:rsid w:val="00012CD5"/>
    <w:rsid w:val="00014D20"/>
    <w:rsid w:val="00016FD3"/>
    <w:rsid w:val="00020474"/>
    <w:rsid w:val="0002246C"/>
    <w:rsid w:val="000230A7"/>
    <w:rsid w:val="00024D11"/>
    <w:rsid w:val="00025B1C"/>
    <w:rsid w:val="00027456"/>
    <w:rsid w:val="00032A95"/>
    <w:rsid w:val="00033553"/>
    <w:rsid w:val="0003506F"/>
    <w:rsid w:val="00043404"/>
    <w:rsid w:val="000442F1"/>
    <w:rsid w:val="0004450C"/>
    <w:rsid w:val="000474C5"/>
    <w:rsid w:val="00050B83"/>
    <w:rsid w:val="000510ED"/>
    <w:rsid w:val="00051C78"/>
    <w:rsid w:val="0005562B"/>
    <w:rsid w:val="00055DEA"/>
    <w:rsid w:val="00057614"/>
    <w:rsid w:val="00057731"/>
    <w:rsid w:val="00057788"/>
    <w:rsid w:val="000625BA"/>
    <w:rsid w:val="00062A49"/>
    <w:rsid w:val="00065ED8"/>
    <w:rsid w:val="0006680C"/>
    <w:rsid w:val="0006690E"/>
    <w:rsid w:val="000706CB"/>
    <w:rsid w:val="000714D0"/>
    <w:rsid w:val="000725CE"/>
    <w:rsid w:val="00072755"/>
    <w:rsid w:val="000748A1"/>
    <w:rsid w:val="00074EB5"/>
    <w:rsid w:val="00075FC0"/>
    <w:rsid w:val="00076CEF"/>
    <w:rsid w:val="00077262"/>
    <w:rsid w:val="00077881"/>
    <w:rsid w:val="000814D3"/>
    <w:rsid w:val="000815B5"/>
    <w:rsid w:val="00081972"/>
    <w:rsid w:val="000826B0"/>
    <w:rsid w:val="00082D91"/>
    <w:rsid w:val="00084E44"/>
    <w:rsid w:val="00085665"/>
    <w:rsid w:val="000858F2"/>
    <w:rsid w:val="00085AA3"/>
    <w:rsid w:val="00085F37"/>
    <w:rsid w:val="0008789C"/>
    <w:rsid w:val="000906C7"/>
    <w:rsid w:val="00091031"/>
    <w:rsid w:val="00091EF9"/>
    <w:rsid w:val="000946CB"/>
    <w:rsid w:val="00095704"/>
    <w:rsid w:val="0009664D"/>
    <w:rsid w:val="00096B17"/>
    <w:rsid w:val="000A0AC7"/>
    <w:rsid w:val="000A11B8"/>
    <w:rsid w:val="000A2AB4"/>
    <w:rsid w:val="000A2C2C"/>
    <w:rsid w:val="000A6AE2"/>
    <w:rsid w:val="000A6C9E"/>
    <w:rsid w:val="000A7B43"/>
    <w:rsid w:val="000B0347"/>
    <w:rsid w:val="000B471E"/>
    <w:rsid w:val="000B4B94"/>
    <w:rsid w:val="000B4D7D"/>
    <w:rsid w:val="000B65EC"/>
    <w:rsid w:val="000B7579"/>
    <w:rsid w:val="000B773B"/>
    <w:rsid w:val="000C1015"/>
    <w:rsid w:val="000C3680"/>
    <w:rsid w:val="000C3E26"/>
    <w:rsid w:val="000C4967"/>
    <w:rsid w:val="000C4E7B"/>
    <w:rsid w:val="000C501A"/>
    <w:rsid w:val="000C5853"/>
    <w:rsid w:val="000C6EA7"/>
    <w:rsid w:val="000C7850"/>
    <w:rsid w:val="000D2362"/>
    <w:rsid w:val="000D48E9"/>
    <w:rsid w:val="000D5B97"/>
    <w:rsid w:val="000D622A"/>
    <w:rsid w:val="000E050C"/>
    <w:rsid w:val="000E098F"/>
    <w:rsid w:val="000E1228"/>
    <w:rsid w:val="000E160F"/>
    <w:rsid w:val="000E20C1"/>
    <w:rsid w:val="000E2F66"/>
    <w:rsid w:val="000E3355"/>
    <w:rsid w:val="000E4D29"/>
    <w:rsid w:val="000E6C52"/>
    <w:rsid w:val="000F0A16"/>
    <w:rsid w:val="000F3863"/>
    <w:rsid w:val="000F39FF"/>
    <w:rsid w:val="000F5741"/>
    <w:rsid w:val="000F5ACE"/>
    <w:rsid w:val="000F6930"/>
    <w:rsid w:val="000F6DA5"/>
    <w:rsid w:val="000F7EA2"/>
    <w:rsid w:val="0010043C"/>
    <w:rsid w:val="00100AC9"/>
    <w:rsid w:val="00101C52"/>
    <w:rsid w:val="00102817"/>
    <w:rsid w:val="00103F3B"/>
    <w:rsid w:val="001049BD"/>
    <w:rsid w:val="00105966"/>
    <w:rsid w:val="00105F82"/>
    <w:rsid w:val="00112BF5"/>
    <w:rsid w:val="00114F69"/>
    <w:rsid w:val="00120816"/>
    <w:rsid w:val="00120947"/>
    <w:rsid w:val="00120A05"/>
    <w:rsid w:val="00121553"/>
    <w:rsid w:val="00123042"/>
    <w:rsid w:val="00123D5F"/>
    <w:rsid w:val="00124312"/>
    <w:rsid w:val="00124F13"/>
    <w:rsid w:val="001251C6"/>
    <w:rsid w:val="00126691"/>
    <w:rsid w:val="00126CE6"/>
    <w:rsid w:val="0013052F"/>
    <w:rsid w:val="001306CD"/>
    <w:rsid w:val="00130E18"/>
    <w:rsid w:val="001319FF"/>
    <w:rsid w:val="0013242C"/>
    <w:rsid w:val="00132AA3"/>
    <w:rsid w:val="00132E9D"/>
    <w:rsid w:val="00134544"/>
    <w:rsid w:val="00135B9A"/>
    <w:rsid w:val="001376E9"/>
    <w:rsid w:val="00141E85"/>
    <w:rsid w:val="00142D31"/>
    <w:rsid w:val="00143037"/>
    <w:rsid w:val="00143FB1"/>
    <w:rsid w:val="00144332"/>
    <w:rsid w:val="00144840"/>
    <w:rsid w:val="00144A7F"/>
    <w:rsid w:val="00146D0B"/>
    <w:rsid w:val="0014783A"/>
    <w:rsid w:val="00150275"/>
    <w:rsid w:val="00150C8A"/>
    <w:rsid w:val="00150DBA"/>
    <w:rsid w:val="00150F96"/>
    <w:rsid w:val="00152C2B"/>
    <w:rsid w:val="00153071"/>
    <w:rsid w:val="001555E4"/>
    <w:rsid w:val="001557AA"/>
    <w:rsid w:val="0015787C"/>
    <w:rsid w:val="0016233C"/>
    <w:rsid w:val="001623AC"/>
    <w:rsid w:val="00162B0D"/>
    <w:rsid w:val="001639F9"/>
    <w:rsid w:val="00165A93"/>
    <w:rsid w:val="00165D10"/>
    <w:rsid w:val="00166DCA"/>
    <w:rsid w:val="001738D0"/>
    <w:rsid w:val="00174D26"/>
    <w:rsid w:val="00175764"/>
    <w:rsid w:val="00175B5B"/>
    <w:rsid w:val="00177291"/>
    <w:rsid w:val="001819BB"/>
    <w:rsid w:val="00182F58"/>
    <w:rsid w:val="00184EA0"/>
    <w:rsid w:val="001863D3"/>
    <w:rsid w:val="001874B7"/>
    <w:rsid w:val="00190161"/>
    <w:rsid w:val="00190D15"/>
    <w:rsid w:val="00191814"/>
    <w:rsid w:val="001950C9"/>
    <w:rsid w:val="0019515C"/>
    <w:rsid w:val="001951EC"/>
    <w:rsid w:val="0019645A"/>
    <w:rsid w:val="00196E48"/>
    <w:rsid w:val="001A02AD"/>
    <w:rsid w:val="001A055E"/>
    <w:rsid w:val="001A1179"/>
    <w:rsid w:val="001A1E84"/>
    <w:rsid w:val="001A28E3"/>
    <w:rsid w:val="001A2FA5"/>
    <w:rsid w:val="001A345A"/>
    <w:rsid w:val="001A4581"/>
    <w:rsid w:val="001A5C57"/>
    <w:rsid w:val="001A6508"/>
    <w:rsid w:val="001A7C22"/>
    <w:rsid w:val="001B05EF"/>
    <w:rsid w:val="001B1E1D"/>
    <w:rsid w:val="001B21E9"/>
    <w:rsid w:val="001B27A8"/>
    <w:rsid w:val="001B2E38"/>
    <w:rsid w:val="001B2F8D"/>
    <w:rsid w:val="001B3384"/>
    <w:rsid w:val="001B4229"/>
    <w:rsid w:val="001B7DDE"/>
    <w:rsid w:val="001C0F23"/>
    <w:rsid w:val="001C31AD"/>
    <w:rsid w:val="001C43B7"/>
    <w:rsid w:val="001C484A"/>
    <w:rsid w:val="001C5FC6"/>
    <w:rsid w:val="001C67F0"/>
    <w:rsid w:val="001C6911"/>
    <w:rsid w:val="001C78A6"/>
    <w:rsid w:val="001D0940"/>
    <w:rsid w:val="001D09EF"/>
    <w:rsid w:val="001D0DDE"/>
    <w:rsid w:val="001D33DB"/>
    <w:rsid w:val="001D40F7"/>
    <w:rsid w:val="001D4619"/>
    <w:rsid w:val="001D4AA1"/>
    <w:rsid w:val="001D5356"/>
    <w:rsid w:val="001D5F34"/>
    <w:rsid w:val="001D6227"/>
    <w:rsid w:val="001D7A89"/>
    <w:rsid w:val="001E1033"/>
    <w:rsid w:val="001E14C8"/>
    <w:rsid w:val="001E2329"/>
    <w:rsid w:val="001E27A8"/>
    <w:rsid w:val="001E312D"/>
    <w:rsid w:val="001E3853"/>
    <w:rsid w:val="001E3CE3"/>
    <w:rsid w:val="001E45E3"/>
    <w:rsid w:val="001E5467"/>
    <w:rsid w:val="001E68CE"/>
    <w:rsid w:val="001E7274"/>
    <w:rsid w:val="001F154C"/>
    <w:rsid w:val="001F1D23"/>
    <w:rsid w:val="001F2878"/>
    <w:rsid w:val="001F3653"/>
    <w:rsid w:val="001F4B42"/>
    <w:rsid w:val="001F4E4C"/>
    <w:rsid w:val="001F549C"/>
    <w:rsid w:val="001F668F"/>
    <w:rsid w:val="001F6C2E"/>
    <w:rsid w:val="001F6EE9"/>
    <w:rsid w:val="001F6F8D"/>
    <w:rsid w:val="001F785E"/>
    <w:rsid w:val="00200305"/>
    <w:rsid w:val="00200553"/>
    <w:rsid w:val="00202081"/>
    <w:rsid w:val="00202A39"/>
    <w:rsid w:val="00203A02"/>
    <w:rsid w:val="0020448C"/>
    <w:rsid w:val="00206DEC"/>
    <w:rsid w:val="00207A13"/>
    <w:rsid w:val="00207D69"/>
    <w:rsid w:val="00207F82"/>
    <w:rsid w:val="002101AE"/>
    <w:rsid w:val="0021095F"/>
    <w:rsid w:val="00211DE7"/>
    <w:rsid w:val="00213826"/>
    <w:rsid w:val="00213A96"/>
    <w:rsid w:val="00213DC9"/>
    <w:rsid w:val="00215390"/>
    <w:rsid w:val="00215836"/>
    <w:rsid w:val="00216454"/>
    <w:rsid w:val="00217575"/>
    <w:rsid w:val="00217A22"/>
    <w:rsid w:val="00217C1E"/>
    <w:rsid w:val="00221499"/>
    <w:rsid w:val="00221F63"/>
    <w:rsid w:val="002221E5"/>
    <w:rsid w:val="00223452"/>
    <w:rsid w:val="00223D93"/>
    <w:rsid w:val="002244CC"/>
    <w:rsid w:val="002250DC"/>
    <w:rsid w:val="00225812"/>
    <w:rsid w:val="00225BFC"/>
    <w:rsid w:val="002271EF"/>
    <w:rsid w:val="00227FEC"/>
    <w:rsid w:val="002311F0"/>
    <w:rsid w:val="00232134"/>
    <w:rsid w:val="002332C6"/>
    <w:rsid w:val="00234A05"/>
    <w:rsid w:val="00236436"/>
    <w:rsid w:val="00236815"/>
    <w:rsid w:val="00236BD5"/>
    <w:rsid w:val="00236F84"/>
    <w:rsid w:val="00241B9D"/>
    <w:rsid w:val="00244563"/>
    <w:rsid w:val="00244D92"/>
    <w:rsid w:val="00245948"/>
    <w:rsid w:val="00247C34"/>
    <w:rsid w:val="0025032D"/>
    <w:rsid w:val="00250C53"/>
    <w:rsid w:val="00250DAC"/>
    <w:rsid w:val="00251181"/>
    <w:rsid w:val="002512AB"/>
    <w:rsid w:val="00251A0C"/>
    <w:rsid w:val="00251D20"/>
    <w:rsid w:val="00254944"/>
    <w:rsid w:val="00255342"/>
    <w:rsid w:val="00256890"/>
    <w:rsid w:val="0025710D"/>
    <w:rsid w:val="002605D8"/>
    <w:rsid w:val="0026081C"/>
    <w:rsid w:val="00260B4E"/>
    <w:rsid w:val="002612F2"/>
    <w:rsid w:val="00262931"/>
    <w:rsid w:val="002634D2"/>
    <w:rsid w:val="00265335"/>
    <w:rsid w:val="00265C08"/>
    <w:rsid w:val="002660A3"/>
    <w:rsid w:val="00266668"/>
    <w:rsid w:val="002738A0"/>
    <w:rsid w:val="002742A3"/>
    <w:rsid w:val="002766EC"/>
    <w:rsid w:val="00276B1E"/>
    <w:rsid w:val="0027739C"/>
    <w:rsid w:val="0028037A"/>
    <w:rsid w:val="00280908"/>
    <w:rsid w:val="00281508"/>
    <w:rsid w:val="00281850"/>
    <w:rsid w:val="0028229F"/>
    <w:rsid w:val="002825E3"/>
    <w:rsid w:val="0028431D"/>
    <w:rsid w:val="002849FA"/>
    <w:rsid w:val="002860CF"/>
    <w:rsid w:val="00287114"/>
    <w:rsid w:val="00290168"/>
    <w:rsid w:val="0029049A"/>
    <w:rsid w:val="0029090E"/>
    <w:rsid w:val="00290E8A"/>
    <w:rsid w:val="00291BCD"/>
    <w:rsid w:val="002923FC"/>
    <w:rsid w:val="00295FE2"/>
    <w:rsid w:val="002A0F52"/>
    <w:rsid w:val="002A36C3"/>
    <w:rsid w:val="002A3EDA"/>
    <w:rsid w:val="002A521C"/>
    <w:rsid w:val="002A735B"/>
    <w:rsid w:val="002A7916"/>
    <w:rsid w:val="002B1226"/>
    <w:rsid w:val="002B1A45"/>
    <w:rsid w:val="002B3718"/>
    <w:rsid w:val="002B471A"/>
    <w:rsid w:val="002B5A40"/>
    <w:rsid w:val="002B7109"/>
    <w:rsid w:val="002B7143"/>
    <w:rsid w:val="002C076C"/>
    <w:rsid w:val="002C1001"/>
    <w:rsid w:val="002C1275"/>
    <w:rsid w:val="002C2291"/>
    <w:rsid w:val="002C2945"/>
    <w:rsid w:val="002C2D63"/>
    <w:rsid w:val="002C4962"/>
    <w:rsid w:val="002C4B55"/>
    <w:rsid w:val="002C4C91"/>
    <w:rsid w:val="002C6130"/>
    <w:rsid w:val="002C6630"/>
    <w:rsid w:val="002C7C3A"/>
    <w:rsid w:val="002C7C9B"/>
    <w:rsid w:val="002D317C"/>
    <w:rsid w:val="002D31AF"/>
    <w:rsid w:val="002D326B"/>
    <w:rsid w:val="002D37E5"/>
    <w:rsid w:val="002D3EBE"/>
    <w:rsid w:val="002D4A19"/>
    <w:rsid w:val="002D6F80"/>
    <w:rsid w:val="002D6F9C"/>
    <w:rsid w:val="002D7A4F"/>
    <w:rsid w:val="002E0206"/>
    <w:rsid w:val="002E020D"/>
    <w:rsid w:val="002E14CD"/>
    <w:rsid w:val="002E1580"/>
    <w:rsid w:val="002E1B36"/>
    <w:rsid w:val="002E30E4"/>
    <w:rsid w:val="002E366E"/>
    <w:rsid w:val="002E3A0A"/>
    <w:rsid w:val="002E46DD"/>
    <w:rsid w:val="002E6F48"/>
    <w:rsid w:val="002F10D7"/>
    <w:rsid w:val="002F1116"/>
    <w:rsid w:val="002F25D0"/>
    <w:rsid w:val="002F26A5"/>
    <w:rsid w:val="002F4D62"/>
    <w:rsid w:val="003016F8"/>
    <w:rsid w:val="00302FC3"/>
    <w:rsid w:val="00305996"/>
    <w:rsid w:val="00306FA7"/>
    <w:rsid w:val="00307DAA"/>
    <w:rsid w:val="00310999"/>
    <w:rsid w:val="00311231"/>
    <w:rsid w:val="003122EE"/>
    <w:rsid w:val="00313BFC"/>
    <w:rsid w:val="00313D06"/>
    <w:rsid w:val="003154B4"/>
    <w:rsid w:val="003158C6"/>
    <w:rsid w:val="00316FB6"/>
    <w:rsid w:val="003215A8"/>
    <w:rsid w:val="003238AA"/>
    <w:rsid w:val="00324BF3"/>
    <w:rsid w:val="003252AF"/>
    <w:rsid w:val="00325549"/>
    <w:rsid w:val="003265D6"/>
    <w:rsid w:val="00327945"/>
    <w:rsid w:val="00327A41"/>
    <w:rsid w:val="00327D1E"/>
    <w:rsid w:val="00330F46"/>
    <w:rsid w:val="003323B4"/>
    <w:rsid w:val="00333B6F"/>
    <w:rsid w:val="00333FD7"/>
    <w:rsid w:val="00334AB5"/>
    <w:rsid w:val="00335882"/>
    <w:rsid w:val="00335EA2"/>
    <w:rsid w:val="00337FA4"/>
    <w:rsid w:val="0034141E"/>
    <w:rsid w:val="003416E5"/>
    <w:rsid w:val="00342914"/>
    <w:rsid w:val="003447C4"/>
    <w:rsid w:val="00346C87"/>
    <w:rsid w:val="00351CFF"/>
    <w:rsid w:val="0035237D"/>
    <w:rsid w:val="00352D09"/>
    <w:rsid w:val="00353807"/>
    <w:rsid w:val="003539D8"/>
    <w:rsid w:val="00353F2F"/>
    <w:rsid w:val="0035567A"/>
    <w:rsid w:val="00357F6D"/>
    <w:rsid w:val="00357FF2"/>
    <w:rsid w:val="00361838"/>
    <w:rsid w:val="0036202F"/>
    <w:rsid w:val="003633EB"/>
    <w:rsid w:val="00363D7C"/>
    <w:rsid w:val="00366410"/>
    <w:rsid w:val="00366768"/>
    <w:rsid w:val="00366B1D"/>
    <w:rsid w:val="00370267"/>
    <w:rsid w:val="00370CA1"/>
    <w:rsid w:val="00371055"/>
    <w:rsid w:val="0037148D"/>
    <w:rsid w:val="00371E48"/>
    <w:rsid w:val="003729B0"/>
    <w:rsid w:val="00372D59"/>
    <w:rsid w:val="0037353C"/>
    <w:rsid w:val="00374DFA"/>
    <w:rsid w:val="0037570E"/>
    <w:rsid w:val="003765E0"/>
    <w:rsid w:val="00377E82"/>
    <w:rsid w:val="003816D2"/>
    <w:rsid w:val="003832DF"/>
    <w:rsid w:val="00383CB7"/>
    <w:rsid w:val="00386C5C"/>
    <w:rsid w:val="003877FD"/>
    <w:rsid w:val="003900AD"/>
    <w:rsid w:val="00390543"/>
    <w:rsid w:val="00390896"/>
    <w:rsid w:val="003927A4"/>
    <w:rsid w:val="00393ABB"/>
    <w:rsid w:val="00395866"/>
    <w:rsid w:val="00396706"/>
    <w:rsid w:val="0039704D"/>
    <w:rsid w:val="003971DF"/>
    <w:rsid w:val="00397338"/>
    <w:rsid w:val="003A1D02"/>
    <w:rsid w:val="003A23D5"/>
    <w:rsid w:val="003A3B45"/>
    <w:rsid w:val="003A3DB4"/>
    <w:rsid w:val="003A41DC"/>
    <w:rsid w:val="003A4CD4"/>
    <w:rsid w:val="003A75DE"/>
    <w:rsid w:val="003A7895"/>
    <w:rsid w:val="003B0617"/>
    <w:rsid w:val="003B165E"/>
    <w:rsid w:val="003B1BD0"/>
    <w:rsid w:val="003B3A05"/>
    <w:rsid w:val="003C003E"/>
    <w:rsid w:val="003C18F5"/>
    <w:rsid w:val="003C27C3"/>
    <w:rsid w:val="003C4688"/>
    <w:rsid w:val="003C4EFC"/>
    <w:rsid w:val="003C5520"/>
    <w:rsid w:val="003C57BF"/>
    <w:rsid w:val="003C7954"/>
    <w:rsid w:val="003D2A9D"/>
    <w:rsid w:val="003D2BCF"/>
    <w:rsid w:val="003D5179"/>
    <w:rsid w:val="003D62D5"/>
    <w:rsid w:val="003D633E"/>
    <w:rsid w:val="003D692D"/>
    <w:rsid w:val="003D6FA1"/>
    <w:rsid w:val="003E0476"/>
    <w:rsid w:val="003E0DD7"/>
    <w:rsid w:val="003E2768"/>
    <w:rsid w:val="003E54E9"/>
    <w:rsid w:val="003E577B"/>
    <w:rsid w:val="003E57BC"/>
    <w:rsid w:val="003E64B1"/>
    <w:rsid w:val="003E7031"/>
    <w:rsid w:val="003E7108"/>
    <w:rsid w:val="003F0392"/>
    <w:rsid w:val="003F223F"/>
    <w:rsid w:val="003F5349"/>
    <w:rsid w:val="003F68C5"/>
    <w:rsid w:val="003F70DF"/>
    <w:rsid w:val="003F71BE"/>
    <w:rsid w:val="003F7704"/>
    <w:rsid w:val="0040021D"/>
    <w:rsid w:val="004023E0"/>
    <w:rsid w:val="00402848"/>
    <w:rsid w:val="004038A8"/>
    <w:rsid w:val="00404665"/>
    <w:rsid w:val="00404CD8"/>
    <w:rsid w:val="00406A19"/>
    <w:rsid w:val="0040772B"/>
    <w:rsid w:val="0041184E"/>
    <w:rsid w:val="00413CB6"/>
    <w:rsid w:val="00414723"/>
    <w:rsid w:val="00414C63"/>
    <w:rsid w:val="0041591D"/>
    <w:rsid w:val="00416137"/>
    <w:rsid w:val="004164D9"/>
    <w:rsid w:val="0042128F"/>
    <w:rsid w:val="00421C9B"/>
    <w:rsid w:val="00421DAC"/>
    <w:rsid w:val="00422C2D"/>
    <w:rsid w:val="00426084"/>
    <w:rsid w:val="00426169"/>
    <w:rsid w:val="00426E1E"/>
    <w:rsid w:val="004276F9"/>
    <w:rsid w:val="00430B97"/>
    <w:rsid w:val="00430E39"/>
    <w:rsid w:val="00431E71"/>
    <w:rsid w:val="004337F7"/>
    <w:rsid w:val="00433D23"/>
    <w:rsid w:val="00433DC5"/>
    <w:rsid w:val="00433FE1"/>
    <w:rsid w:val="00434ECE"/>
    <w:rsid w:val="00436655"/>
    <w:rsid w:val="0043702D"/>
    <w:rsid w:val="00437AAB"/>
    <w:rsid w:val="004405A2"/>
    <w:rsid w:val="0044579B"/>
    <w:rsid w:val="00446757"/>
    <w:rsid w:val="004502E3"/>
    <w:rsid w:val="004516D1"/>
    <w:rsid w:val="00454574"/>
    <w:rsid w:val="00454AA7"/>
    <w:rsid w:val="00454CAD"/>
    <w:rsid w:val="00455634"/>
    <w:rsid w:val="0045568D"/>
    <w:rsid w:val="0045616A"/>
    <w:rsid w:val="0045622B"/>
    <w:rsid w:val="0046064D"/>
    <w:rsid w:val="00460D95"/>
    <w:rsid w:val="00465A33"/>
    <w:rsid w:val="00465BF7"/>
    <w:rsid w:val="00465F3F"/>
    <w:rsid w:val="0046651E"/>
    <w:rsid w:val="004717E4"/>
    <w:rsid w:val="00471AA0"/>
    <w:rsid w:val="00473179"/>
    <w:rsid w:val="004735B6"/>
    <w:rsid w:val="004736EB"/>
    <w:rsid w:val="00475031"/>
    <w:rsid w:val="004753E0"/>
    <w:rsid w:val="00475EB8"/>
    <w:rsid w:val="004807EE"/>
    <w:rsid w:val="004826AD"/>
    <w:rsid w:val="00482A63"/>
    <w:rsid w:val="004834DC"/>
    <w:rsid w:val="00483CB4"/>
    <w:rsid w:val="00484290"/>
    <w:rsid w:val="00484D4D"/>
    <w:rsid w:val="00485C6C"/>
    <w:rsid w:val="004864CC"/>
    <w:rsid w:val="00490253"/>
    <w:rsid w:val="00490D64"/>
    <w:rsid w:val="00492167"/>
    <w:rsid w:val="0049274B"/>
    <w:rsid w:val="00493057"/>
    <w:rsid w:val="004946B0"/>
    <w:rsid w:val="0049587A"/>
    <w:rsid w:val="00495DAE"/>
    <w:rsid w:val="00496226"/>
    <w:rsid w:val="004969D1"/>
    <w:rsid w:val="004A10CA"/>
    <w:rsid w:val="004A35B3"/>
    <w:rsid w:val="004A3F69"/>
    <w:rsid w:val="004A44D8"/>
    <w:rsid w:val="004A45CD"/>
    <w:rsid w:val="004A5E3E"/>
    <w:rsid w:val="004A6605"/>
    <w:rsid w:val="004A676F"/>
    <w:rsid w:val="004A67A0"/>
    <w:rsid w:val="004A6EE9"/>
    <w:rsid w:val="004A73FA"/>
    <w:rsid w:val="004A751F"/>
    <w:rsid w:val="004A7C7C"/>
    <w:rsid w:val="004B021B"/>
    <w:rsid w:val="004B071A"/>
    <w:rsid w:val="004B14BB"/>
    <w:rsid w:val="004B1895"/>
    <w:rsid w:val="004B28CD"/>
    <w:rsid w:val="004B3089"/>
    <w:rsid w:val="004B5847"/>
    <w:rsid w:val="004B5ED2"/>
    <w:rsid w:val="004B65F9"/>
    <w:rsid w:val="004B67DE"/>
    <w:rsid w:val="004B79E3"/>
    <w:rsid w:val="004C0552"/>
    <w:rsid w:val="004C238B"/>
    <w:rsid w:val="004C40DC"/>
    <w:rsid w:val="004C5A8A"/>
    <w:rsid w:val="004C66C8"/>
    <w:rsid w:val="004D0088"/>
    <w:rsid w:val="004D00C9"/>
    <w:rsid w:val="004D119A"/>
    <w:rsid w:val="004D213D"/>
    <w:rsid w:val="004D3359"/>
    <w:rsid w:val="004D66D2"/>
    <w:rsid w:val="004E03FF"/>
    <w:rsid w:val="004E127E"/>
    <w:rsid w:val="004E1B76"/>
    <w:rsid w:val="004E1FBC"/>
    <w:rsid w:val="004E4E61"/>
    <w:rsid w:val="004E6B46"/>
    <w:rsid w:val="004E7275"/>
    <w:rsid w:val="004F0B18"/>
    <w:rsid w:val="004F190D"/>
    <w:rsid w:val="004F390C"/>
    <w:rsid w:val="004F3ACA"/>
    <w:rsid w:val="004F414E"/>
    <w:rsid w:val="004F4481"/>
    <w:rsid w:val="004F6767"/>
    <w:rsid w:val="004F6829"/>
    <w:rsid w:val="004F72C7"/>
    <w:rsid w:val="004F782F"/>
    <w:rsid w:val="004F78BD"/>
    <w:rsid w:val="004F7E1B"/>
    <w:rsid w:val="005006E8"/>
    <w:rsid w:val="005008B9"/>
    <w:rsid w:val="0050388D"/>
    <w:rsid w:val="0050525A"/>
    <w:rsid w:val="00505DE3"/>
    <w:rsid w:val="00512E23"/>
    <w:rsid w:val="00512FB1"/>
    <w:rsid w:val="00514D5C"/>
    <w:rsid w:val="0051580B"/>
    <w:rsid w:val="0052043A"/>
    <w:rsid w:val="00522D25"/>
    <w:rsid w:val="005256A5"/>
    <w:rsid w:val="00525D4A"/>
    <w:rsid w:val="00526D62"/>
    <w:rsid w:val="00527C00"/>
    <w:rsid w:val="00530ED0"/>
    <w:rsid w:val="00530FE2"/>
    <w:rsid w:val="005312ED"/>
    <w:rsid w:val="005318AC"/>
    <w:rsid w:val="00532A40"/>
    <w:rsid w:val="005343CE"/>
    <w:rsid w:val="00534799"/>
    <w:rsid w:val="00534C51"/>
    <w:rsid w:val="005359A6"/>
    <w:rsid w:val="00536AC7"/>
    <w:rsid w:val="00537C55"/>
    <w:rsid w:val="00540748"/>
    <w:rsid w:val="00541F23"/>
    <w:rsid w:val="005425B3"/>
    <w:rsid w:val="00542AA6"/>
    <w:rsid w:val="00545380"/>
    <w:rsid w:val="005510DC"/>
    <w:rsid w:val="00551112"/>
    <w:rsid w:val="0055146B"/>
    <w:rsid w:val="00552C2C"/>
    <w:rsid w:val="00553F5E"/>
    <w:rsid w:val="005543F7"/>
    <w:rsid w:val="005548C9"/>
    <w:rsid w:val="0055537C"/>
    <w:rsid w:val="00556E74"/>
    <w:rsid w:val="0056010C"/>
    <w:rsid w:val="00561447"/>
    <w:rsid w:val="00561574"/>
    <w:rsid w:val="00562C42"/>
    <w:rsid w:val="005635D1"/>
    <w:rsid w:val="00564E92"/>
    <w:rsid w:val="00565A57"/>
    <w:rsid w:val="00565F2E"/>
    <w:rsid w:val="00566DC8"/>
    <w:rsid w:val="00572B93"/>
    <w:rsid w:val="005773D7"/>
    <w:rsid w:val="00580C92"/>
    <w:rsid w:val="00582BCE"/>
    <w:rsid w:val="00583467"/>
    <w:rsid w:val="00585EA8"/>
    <w:rsid w:val="00586E22"/>
    <w:rsid w:val="0059015D"/>
    <w:rsid w:val="005901BE"/>
    <w:rsid w:val="005908F7"/>
    <w:rsid w:val="00595D15"/>
    <w:rsid w:val="0059684A"/>
    <w:rsid w:val="00596F3C"/>
    <w:rsid w:val="00597154"/>
    <w:rsid w:val="005A0E16"/>
    <w:rsid w:val="005A405D"/>
    <w:rsid w:val="005A5775"/>
    <w:rsid w:val="005A5C59"/>
    <w:rsid w:val="005B150D"/>
    <w:rsid w:val="005B27FF"/>
    <w:rsid w:val="005B2E8B"/>
    <w:rsid w:val="005B5526"/>
    <w:rsid w:val="005B70E8"/>
    <w:rsid w:val="005C1DE9"/>
    <w:rsid w:val="005C4CE8"/>
    <w:rsid w:val="005C6291"/>
    <w:rsid w:val="005C7693"/>
    <w:rsid w:val="005C7784"/>
    <w:rsid w:val="005D15F8"/>
    <w:rsid w:val="005D1B19"/>
    <w:rsid w:val="005D2088"/>
    <w:rsid w:val="005D26F1"/>
    <w:rsid w:val="005D32D2"/>
    <w:rsid w:val="005D34C9"/>
    <w:rsid w:val="005D5047"/>
    <w:rsid w:val="005E090C"/>
    <w:rsid w:val="005E1457"/>
    <w:rsid w:val="005E1631"/>
    <w:rsid w:val="005E1D82"/>
    <w:rsid w:val="005E21C2"/>
    <w:rsid w:val="005E33F1"/>
    <w:rsid w:val="005E379B"/>
    <w:rsid w:val="005E3DB2"/>
    <w:rsid w:val="005E4A1B"/>
    <w:rsid w:val="005E4B4A"/>
    <w:rsid w:val="005E5C6B"/>
    <w:rsid w:val="005F026E"/>
    <w:rsid w:val="005F1FE4"/>
    <w:rsid w:val="005F4F92"/>
    <w:rsid w:val="005F549D"/>
    <w:rsid w:val="005F54AD"/>
    <w:rsid w:val="005F669B"/>
    <w:rsid w:val="005F6E34"/>
    <w:rsid w:val="006004F5"/>
    <w:rsid w:val="00600E04"/>
    <w:rsid w:val="006026B3"/>
    <w:rsid w:val="00603D5D"/>
    <w:rsid w:val="00604261"/>
    <w:rsid w:val="00604451"/>
    <w:rsid w:val="006045C1"/>
    <w:rsid w:val="00604F88"/>
    <w:rsid w:val="00605217"/>
    <w:rsid w:val="006058E9"/>
    <w:rsid w:val="00605BCE"/>
    <w:rsid w:val="006060EA"/>
    <w:rsid w:val="0060755A"/>
    <w:rsid w:val="00610856"/>
    <w:rsid w:val="00611597"/>
    <w:rsid w:val="0061337A"/>
    <w:rsid w:val="006133C8"/>
    <w:rsid w:val="006145F8"/>
    <w:rsid w:val="00614B61"/>
    <w:rsid w:val="00615B87"/>
    <w:rsid w:val="00616F35"/>
    <w:rsid w:val="006202C8"/>
    <w:rsid w:val="00623662"/>
    <w:rsid w:val="00623C00"/>
    <w:rsid w:val="0062499D"/>
    <w:rsid w:val="006249D9"/>
    <w:rsid w:val="00625973"/>
    <w:rsid w:val="00627508"/>
    <w:rsid w:val="00630074"/>
    <w:rsid w:val="00630F96"/>
    <w:rsid w:val="00632C95"/>
    <w:rsid w:val="00634243"/>
    <w:rsid w:val="006348F2"/>
    <w:rsid w:val="00635049"/>
    <w:rsid w:val="00637DC2"/>
    <w:rsid w:val="00641AD4"/>
    <w:rsid w:val="00641C25"/>
    <w:rsid w:val="0064221C"/>
    <w:rsid w:val="00642485"/>
    <w:rsid w:val="0064284E"/>
    <w:rsid w:val="00643187"/>
    <w:rsid w:val="00643403"/>
    <w:rsid w:val="006434FD"/>
    <w:rsid w:val="00643836"/>
    <w:rsid w:val="00645B90"/>
    <w:rsid w:val="00646027"/>
    <w:rsid w:val="0064615E"/>
    <w:rsid w:val="006465B0"/>
    <w:rsid w:val="00647B97"/>
    <w:rsid w:val="006506EC"/>
    <w:rsid w:val="006516C0"/>
    <w:rsid w:val="0065263A"/>
    <w:rsid w:val="00653212"/>
    <w:rsid w:val="00654BF5"/>
    <w:rsid w:val="006559A0"/>
    <w:rsid w:val="00656AFE"/>
    <w:rsid w:val="00656CA9"/>
    <w:rsid w:val="00656E0A"/>
    <w:rsid w:val="0066027D"/>
    <w:rsid w:val="00661D11"/>
    <w:rsid w:val="00662768"/>
    <w:rsid w:val="00662F5F"/>
    <w:rsid w:val="00663369"/>
    <w:rsid w:val="00667586"/>
    <w:rsid w:val="0066797C"/>
    <w:rsid w:val="00670930"/>
    <w:rsid w:val="00670E4D"/>
    <w:rsid w:val="00671910"/>
    <w:rsid w:val="00672696"/>
    <w:rsid w:val="00673468"/>
    <w:rsid w:val="00673E0A"/>
    <w:rsid w:val="0067527A"/>
    <w:rsid w:val="0067569A"/>
    <w:rsid w:val="00675D7E"/>
    <w:rsid w:val="00675E4F"/>
    <w:rsid w:val="00676399"/>
    <w:rsid w:val="00676BA8"/>
    <w:rsid w:val="0067743F"/>
    <w:rsid w:val="006777CA"/>
    <w:rsid w:val="00680598"/>
    <w:rsid w:val="00680B0E"/>
    <w:rsid w:val="006849D1"/>
    <w:rsid w:val="00684CA1"/>
    <w:rsid w:val="00684CD9"/>
    <w:rsid w:val="00686C8A"/>
    <w:rsid w:val="00690494"/>
    <w:rsid w:val="006904F3"/>
    <w:rsid w:val="006909C4"/>
    <w:rsid w:val="00692248"/>
    <w:rsid w:val="006925CC"/>
    <w:rsid w:val="00693B7A"/>
    <w:rsid w:val="00694A8A"/>
    <w:rsid w:val="00694F39"/>
    <w:rsid w:val="00695717"/>
    <w:rsid w:val="006977B7"/>
    <w:rsid w:val="006A2982"/>
    <w:rsid w:val="006A3EF6"/>
    <w:rsid w:val="006A40C0"/>
    <w:rsid w:val="006A4E67"/>
    <w:rsid w:val="006A726C"/>
    <w:rsid w:val="006B0B35"/>
    <w:rsid w:val="006B1889"/>
    <w:rsid w:val="006B1ACB"/>
    <w:rsid w:val="006B1D89"/>
    <w:rsid w:val="006B28C6"/>
    <w:rsid w:val="006B50C0"/>
    <w:rsid w:val="006B55A6"/>
    <w:rsid w:val="006B5A5F"/>
    <w:rsid w:val="006B5BEF"/>
    <w:rsid w:val="006B6338"/>
    <w:rsid w:val="006B6741"/>
    <w:rsid w:val="006C1CB6"/>
    <w:rsid w:val="006C3558"/>
    <w:rsid w:val="006C4B55"/>
    <w:rsid w:val="006C5AAC"/>
    <w:rsid w:val="006C5ED9"/>
    <w:rsid w:val="006C7CEB"/>
    <w:rsid w:val="006D0264"/>
    <w:rsid w:val="006D057C"/>
    <w:rsid w:val="006D0671"/>
    <w:rsid w:val="006D2F17"/>
    <w:rsid w:val="006D3FA4"/>
    <w:rsid w:val="006D462A"/>
    <w:rsid w:val="006D4C3A"/>
    <w:rsid w:val="006D69F1"/>
    <w:rsid w:val="006D6ECA"/>
    <w:rsid w:val="006D7592"/>
    <w:rsid w:val="006E141F"/>
    <w:rsid w:val="006E2087"/>
    <w:rsid w:val="006E210C"/>
    <w:rsid w:val="006E2EFC"/>
    <w:rsid w:val="006E36DD"/>
    <w:rsid w:val="006E4D2E"/>
    <w:rsid w:val="006E51CA"/>
    <w:rsid w:val="006E6FFB"/>
    <w:rsid w:val="006E73AC"/>
    <w:rsid w:val="006E7B18"/>
    <w:rsid w:val="006F0BE3"/>
    <w:rsid w:val="006F21C0"/>
    <w:rsid w:val="006F23A2"/>
    <w:rsid w:val="006F29B2"/>
    <w:rsid w:val="006F45CA"/>
    <w:rsid w:val="006F46FF"/>
    <w:rsid w:val="006F5188"/>
    <w:rsid w:val="006F533C"/>
    <w:rsid w:val="006F5B8D"/>
    <w:rsid w:val="006F5D00"/>
    <w:rsid w:val="006F6112"/>
    <w:rsid w:val="006F6750"/>
    <w:rsid w:val="00700693"/>
    <w:rsid w:val="00700B52"/>
    <w:rsid w:val="00700D11"/>
    <w:rsid w:val="00700FB2"/>
    <w:rsid w:val="007010BE"/>
    <w:rsid w:val="00702191"/>
    <w:rsid w:val="0070264C"/>
    <w:rsid w:val="0070465A"/>
    <w:rsid w:val="007052B3"/>
    <w:rsid w:val="007070FA"/>
    <w:rsid w:val="00710241"/>
    <w:rsid w:val="0071161B"/>
    <w:rsid w:val="00711D34"/>
    <w:rsid w:val="00711DBC"/>
    <w:rsid w:val="00715407"/>
    <w:rsid w:val="00717939"/>
    <w:rsid w:val="007203A4"/>
    <w:rsid w:val="00720695"/>
    <w:rsid w:val="00720A64"/>
    <w:rsid w:val="00720E92"/>
    <w:rsid w:val="00721570"/>
    <w:rsid w:val="00722CA2"/>
    <w:rsid w:val="00723190"/>
    <w:rsid w:val="00723782"/>
    <w:rsid w:val="007251ED"/>
    <w:rsid w:val="007258E2"/>
    <w:rsid w:val="00726E7C"/>
    <w:rsid w:val="00727A71"/>
    <w:rsid w:val="00730642"/>
    <w:rsid w:val="007319B1"/>
    <w:rsid w:val="00731DD8"/>
    <w:rsid w:val="007335CA"/>
    <w:rsid w:val="00735E5A"/>
    <w:rsid w:val="00735E6E"/>
    <w:rsid w:val="007364E4"/>
    <w:rsid w:val="007364F3"/>
    <w:rsid w:val="00740B31"/>
    <w:rsid w:val="007417F3"/>
    <w:rsid w:val="00741BB1"/>
    <w:rsid w:val="007421A3"/>
    <w:rsid w:val="00744071"/>
    <w:rsid w:val="00746A4F"/>
    <w:rsid w:val="00746C27"/>
    <w:rsid w:val="007470CE"/>
    <w:rsid w:val="00747B57"/>
    <w:rsid w:val="00750328"/>
    <w:rsid w:val="0075057E"/>
    <w:rsid w:val="00750734"/>
    <w:rsid w:val="00751323"/>
    <w:rsid w:val="00751A53"/>
    <w:rsid w:val="00753B41"/>
    <w:rsid w:val="007540DA"/>
    <w:rsid w:val="00755199"/>
    <w:rsid w:val="007572AD"/>
    <w:rsid w:val="0075749B"/>
    <w:rsid w:val="00760E44"/>
    <w:rsid w:val="007639E6"/>
    <w:rsid w:val="00765208"/>
    <w:rsid w:val="007667C3"/>
    <w:rsid w:val="0076782F"/>
    <w:rsid w:val="00767DBC"/>
    <w:rsid w:val="0077085C"/>
    <w:rsid w:val="00773521"/>
    <w:rsid w:val="00773EBC"/>
    <w:rsid w:val="00774DF2"/>
    <w:rsid w:val="00775AF0"/>
    <w:rsid w:val="007769CB"/>
    <w:rsid w:val="0077702B"/>
    <w:rsid w:val="0077729C"/>
    <w:rsid w:val="00780679"/>
    <w:rsid w:val="007806D9"/>
    <w:rsid w:val="00780DAA"/>
    <w:rsid w:val="00781657"/>
    <w:rsid w:val="007852B8"/>
    <w:rsid w:val="007873B0"/>
    <w:rsid w:val="007933AF"/>
    <w:rsid w:val="00793D00"/>
    <w:rsid w:val="00795435"/>
    <w:rsid w:val="007969F5"/>
    <w:rsid w:val="00796EB2"/>
    <w:rsid w:val="00797D62"/>
    <w:rsid w:val="007A3D5B"/>
    <w:rsid w:val="007A3DF7"/>
    <w:rsid w:val="007A7B96"/>
    <w:rsid w:val="007B0256"/>
    <w:rsid w:val="007B0D3B"/>
    <w:rsid w:val="007B0EAE"/>
    <w:rsid w:val="007B2C45"/>
    <w:rsid w:val="007B2F00"/>
    <w:rsid w:val="007B4BFA"/>
    <w:rsid w:val="007B5948"/>
    <w:rsid w:val="007B7AC3"/>
    <w:rsid w:val="007C036E"/>
    <w:rsid w:val="007C07C7"/>
    <w:rsid w:val="007C0922"/>
    <w:rsid w:val="007C1982"/>
    <w:rsid w:val="007C3244"/>
    <w:rsid w:val="007C3A8A"/>
    <w:rsid w:val="007C65A0"/>
    <w:rsid w:val="007C6860"/>
    <w:rsid w:val="007C75F0"/>
    <w:rsid w:val="007D1403"/>
    <w:rsid w:val="007D2502"/>
    <w:rsid w:val="007D430E"/>
    <w:rsid w:val="007D489A"/>
    <w:rsid w:val="007D4AD1"/>
    <w:rsid w:val="007D62E2"/>
    <w:rsid w:val="007D6709"/>
    <w:rsid w:val="007D79D4"/>
    <w:rsid w:val="007D7A67"/>
    <w:rsid w:val="007E106D"/>
    <w:rsid w:val="007E2746"/>
    <w:rsid w:val="007E315B"/>
    <w:rsid w:val="007E373E"/>
    <w:rsid w:val="007E383B"/>
    <w:rsid w:val="007E3BEF"/>
    <w:rsid w:val="007E3F1F"/>
    <w:rsid w:val="007E44BC"/>
    <w:rsid w:val="007E525A"/>
    <w:rsid w:val="007E57F8"/>
    <w:rsid w:val="007E5939"/>
    <w:rsid w:val="007E74BF"/>
    <w:rsid w:val="007F0C13"/>
    <w:rsid w:val="007F13C7"/>
    <w:rsid w:val="007F181E"/>
    <w:rsid w:val="007F26A7"/>
    <w:rsid w:val="007F3087"/>
    <w:rsid w:val="007F3172"/>
    <w:rsid w:val="007F3175"/>
    <w:rsid w:val="007F334B"/>
    <w:rsid w:val="007F4708"/>
    <w:rsid w:val="007F5143"/>
    <w:rsid w:val="007F5FBA"/>
    <w:rsid w:val="007F66C7"/>
    <w:rsid w:val="007F6C00"/>
    <w:rsid w:val="007F7455"/>
    <w:rsid w:val="00800A82"/>
    <w:rsid w:val="00801DF9"/>
    <w:rsid w:val="008022E1"/>
    <w:rsid w:val="008032C0"/>
    <w:rsid w:val="00804CB3"/>
    <w:rsid w:val="008057E3"/>
    <w:rsid w:val="00805E16"/>
    <w:rsid w:val="008063F6"/>
    <w:rsid w:val="00811022"/>
    <w:rsid w:val="008110C4"/>
    <w:rsid w:val="00812257"/>
    <w:rsid w:val="00812E2A"/>
    <w:rsid w:val="00812FA5"/>
    <w:rsid w:val="008140BA"/>
    <w:rsid w:val="00814480"/>
    <w:rsid w:val="00814AD2"/>
    <w:rsid w:val="0081574B"/>
    <w:rsid w:val="008166B0"/>
    <w:rsid w:val="00817C13"/>
    <w:rsid w:val="008203E2"/>
    <w:rsid w:val="0082052F"/>
    <w:rsid w:val="00820A20"/>
    <w:rsid w:val="00824E5E"/>
    <w:rsid w:val="00824FAC"/>
    <w:rsid w:val="008250B4"/>
    <w:rsid w:val="00825ACA"/>
    <w:rsid w:val="00826963"/>
    <w:rsid w:val="00831F15"/>
    <w:rsid w:val="00832E43"/>
    <w:rsid w:val="008340AC"/>
    <w:rsid w:val="0083481F"/>
    <w:rsid w:val="00834B43"/>
    <w:rsid w:val="00835DE9"/>
    <w:rsid w:val="008361B7"/>
    <w:rsid w:val="00836203"/>
    <w:rsid w:val="008365A6"/>
    <w:rsid w:val="00837E32"/>
    <w:rsid w:val="008405AC"/>
    <w:rsid w:val="008414F9"/>
    <w:rsid w:val="00843318"/>
    <w:rsid w:val="0084430B"/>
    <w:rsid w:val="00844D5B"/>
    <w:rsid w:val="00845244"/>
    <w:rsid w:val="00845316"/>
    <w:rsid w:val="008504C4"/>
    <w:rsid w:val="00851D76"/>
    <w:rsid w:val="00852732"/>
    <w:rsid w:val="00853F59"/>
    <w:rsid w:val="008561FB"/>
    <w:rsid w:val="0085752C"/>
    <w:rsid w:val="0085778D"/>
    <w:rsid w:val="00857FBF"/>
    <w:rsid w:val="00861C18"/>
    <w:rsid w:val="00863C1D"/>
    <w:rsid w:val="00864B9C"/>
    <w:rsid w:val="00865671"/>
    <w:rsid w:val="00866D8A"/>
    <w:rsid w:val="008675D9"/>
    <w:rsid w:val="00870C35"/>
    <w:rsid w:val="00870E40"/>
    <w:rsid w:val="00871FE6"/>
    <w:rsid w:val="008722FD"/>
    <w:rsid w:val="008734C9"/>
    <w:rsid w:val="00874595"/>
    <w:rsid w:val="00877321"/>
    <w:rsid w:val="0088095B"/>
    <w:rsid w:val="008829BC"/>
    <w:rsid w:val="00882CC3"/>
    <w:rsid w:val="00883502"/>
    <w:rsid w:val="00884A55"/>
    <w:rsid w:val="008859C8"/>
    <w:rsid w:val="00885F18"/>
    <w:rsid w:val="0088677F"/>
    <w:rsid w:val="00886811"/>
    <w:rsid w:val="0089002D"/>
    <w:rsid w:val="008900BF"/>
    <w:rsid w:val="0089274E"/>
    <w:rsid w:val="008936A2"/>
    <w:rsid w:val="008957C8"/>
    <w:rsid w:val="00896F77"/>
    <w:rsid w:val="008974E4"/>
    <w:rsid w:val="008A0E56"/>
    <w:rsid w:val="008A1B72"/>
    <w:rsid w:val="008A3D91"/>
    <w:rsid w:val="008A51C2"/>
    <w:rsid w:val="008A7FF8"/>
    <w:rsid w:val="008B3E60"/>
    <w:rsid w:val="008B4689"/>
    <w:rsid w:val="008B6D8C"/>
    <w:rsid w:val="008B7A3D"/>
    <w:rsid w:val="008C01BA"/>
    <w:rsid w:val="008C209D"/>
    <w:rsid w:val="008C3596"/>
    <w:rsid w:val="008C65CC"/>
    <w:rsid w:val="008C7E1A"/>
    <w:rsid w:val="008D21EA"/>
    <w:rsid w:val="008D244B"/>
    <w:rsid w:val="008D2F7C"/>
    <w:rsid w:val="008D31DE"/>
    <w:rsid w:val="008D461E"/>
    <w:rsid w:val="008D6F3D"/>
    <w:rsid w:val="008D7240"/>
    <w:rsid w:val="008D77A0"/>
    <w:rsid w:val="008E0F05"/>
    <w:rsid w:val="008E112C"/>
    <w:rsid w:val="008E2610"/>
    <w:rsid w:val="008E4B1E"/>
    <w:rsid w:val="008E594E"/>
    <w:rsid w:val="008F0D84"/>
    <w:rsid w:val="008F1397"/>
    <w:rsid w:val="008F2050"/>
    <w:rsid w:val="008F2801"/>
    <w:rsid w:val="008F34BD"/>
    <w:rsid w:val="008F3B21"/>
    <w:rsid w:val="008F3F5B"/>
    <w:rsid w:val="008F6666"/>
    <w:rsid w:val="008F68C1"/>
    <w:rsid w:val="008F75F8"/>
    <w:rsid w:val="008F7DD2"/>
    <w:rsid w:val="0090118D"/>
    <w:rsid w:val="00901891"/>
    <w:rsid w:val="00902474"/>
    <w:rsid w:val="00903E71"/>
    <w:rsid w:val="0090564D"/>
    <w:rsid w:val="00905A4D"/>
    <w:rsid w:val="009060E3"/>
    <w:rsid w:val="00906663"/>
    <w:rsid w:val="00906AE5"/>
    <w:rsid w:val="009108C1"/>
    <w:rsid w:val="00912089"/>
    <w:rsid w:val="00912A30"/>
    <w:rsid w:val="009138EA"/>
    <w:rsid w:val="00913A55"/>
    <w:rsid w:val="00915BF8"/>
    <w:rsid w:val="009177E5"/>
    <w:rsid w:val="00917DA5"/>
    <w:rsid w:val="009205DE"/>
    <w:rsid w:val="009208E3"/>
    <w:rsid w:val="00922313"/>
    <w:rsid w:val="00922642"/>
    <w:rsid w:val="009230BE"/>
    <w:rsid w:val="009246CD"/>
    <w:rsid w:val="00925ED6"/>
    <w:rsid w:val="00926838"/>
    <w:rsid w:val="00926ECC"/>
    <w:rsid w:val="00927265"/>
    <w:rsid w:val="00927A2D"/>
    <w:rsid w:val="009311AC"/>
    <w:rsid w:val="00932310"/>
    <w:rsid w:val="009349F6"/>
    <w:rsid w:val="00935AE0"/>
    <w:rsid w:val="009361DE"/>
    <w:rsid w:val="00936312"/>
    <w:rsid w:val="00936D5B"/>
    <w:rsid w:val="00936D92"/>
    <w:rsid w:val="009422AC"/>
    <w:rsid w:val="009431E0"/>
    <w:rsid w:val="0094341D"/>
    <w:rsid w:val="00944279"/>
    <w:rsid w:val="00945D80"/>
    <w:rsid w:val="0094642B"/>
    <w:rsid w:val="00946C85"/>
    <w:rsid w:val="00947B18"/>
    <w:rsid w:val="00950868"/>
    <w:rsid w:val="00951334"/>
    <w:rsid w:val="00951DDB"/>
    <w:rsid w:val="00952262"/>
    <w:rsid w:val="009524EE"/>
    <w:rsid w:val="00952872"/>
    <w:rsid w:val="00952DBE"/>
    <w:rsid w:val="00953239"/>
    <w:rsid w:val="00953384"/>
    <w:rsid w:val="00953E41"/>
    <w:rsid w:val="00954584"/>
    <w:rsid w:val="00954A4B"/>
    <w:rsid w:val="0095502A"/>
    <w:rsid w:val="0095632E"/>
    <w:rsid w:val="009576D3"/>
    <w:rsid w:val="009605F5"/>
    <w:rsid w:val="00960AB4"/>
    <w:rsid w:val="00960AF9"/>
    <w:rsid w:val="00961B41"/>
    <w:rsid w:val="00961E76"/>
    <w:rsid w:val="0096282F"/>
    <w:rsid w:val="00964373"/>
    <w:rsid w:val="00964A8D"/>
    <w:rsid w:val="009651C0"/>
    <w:rsid w:val="00966F1C"/>
    <w:rsid w:val="00967C09"/>
    <w:rsid w:val="00967CE9"/>
    <w:rsid w:val="009702AD"/>
    <w:rsid w:val="009703C3"/>
    <w:rsid w:val="009719C3"/>
    <w:rsid w:val="009725D3"/>
    <w:rsid w:val="00972C9F"/>
    <w:rsid w:val="0097516B"/>
    <w:rsid w:val="00975F0F"/>
    <w:rsid w:val="00977ECD"/>
    <w:rsid w:val="009820D2"/>
    <w:rsid w:val="00982769"/>
    <w:rsid w:val="00982CA7"/>
    <w:rsid w:val="00982CF9"/>
    <w:rsid w:val="00983DCA"/>
    <w:rsid w:val="0098579D"/>
    <w:rsid w:val="00985BF5"/>
    <w:rsid w:val="009868D6"/>
    <w:rsid w:val="00987386"/>
    <w:rsid w:val="009923E2"/>
    <w:rsid w:val="00993492"/>
    <w:rsid w:val="00993F72"/>
    <w:rsid w:val="00995EE0"/>
    <w:rsid w:val="00996C46"/>
    <w:rsid w:val="009A04FE"/>
    <w:rsid w:val="009A077C"/>
    <w:rsid w:val="009A0F87"/>
    <w:rsid w:val="009A17F1"/>
    <w:rsid w:val="009A3149"/>
    <w:rsid w:val="009A4BC1"/>
    <w:rsid w:val="009A5041"/>
    <w:rsid w:val="009A5755"/>
    <w:rsid w:val="009A6AAB"/>
    <w:rsid w:val="009A6F86"/>
    <w:rsid w:val="009A76C1"/>
    <w:rsid w:val="009B16E4"/>
    <w:rsid w:val="009B2266"/>
    <w:rsid w:val="009B3362"/>
    <w:rsid w:val="009B368D"/>
    <w:rsid w:val="009B3762"/>
    <w:rsid w:val="009B3C47"/>
    <w:rsid w:val="009C0708"/>
    <w:rsid w:val="009C0A8A"/>
    <w:rsid w:val="009C16E9"/>
    <w:rsid w:val="009C1773"/>
    <w:rsid w:val="009C1CEF"/>
    <w:rsid w:val="009C2439"/>
    <w:rsid w:val="009C7A51"/>
    <w:rsid w:val="009D0FBB"/>
    <w:rsid w:val="009D185A"/>
    <w:rsid w:val="009D23E0"/>
    <w:rsid w:val="009D3794"/>
    <w:rsid w:val="009D3E97"/>
    <w:rsid w:val="009D42AF"/>
    <w:rsid w:val="009D50C4"/>
    <w:rsid w:val="009D6F13"/>
    <w:rsid w:val="009E0616"/>
    <w:rsid w:val="009E20AA"/>
    <w:rsid w:val="009E2491"/>
    <w:rsid w:val="009E3241"/>
    <w:rsid w:val="009E4009"/>
    <w:rsid w:val="009E43E1"/>
    <w:rsid w:val="009E5638"/>
    <w:rsid w:val="009E58CC"/>
    <w:rsid w:val="009E67AF"/>
    <w:rsid w:val="009F0E0F"/>
    <w:rsid w:val="009F111A"/>
    <w:rsid w:val="009F1271"/>
    <w:rsid w:val="009F14A0"/>
    <w:rsid w:val="009F1CE4"/>
    <w:rsid w:val="009F1E37"/>
    <w:rsid w:val="009F1F2F"/>
    <w:rsid w:val="009F352A"/>
    <w:rsid w:val="009F47A5"/>
    <w:rsid w:val="009F48E2"/>
    <w:rsid w:val="009F5822"/>
    <w:rsid w:val="009F7A4C"/>
    <w:rsid w:val="00A0258B"/>
    <w:rsid w:val="00A026FD"/>
    <w:rsid w:val="00A04919"/>
    <w:rsid w:val="00A0518C"/>
    <w:rsid w:val="00A05E71"/>
    <w:rsid w:val="00A06D5B"/>
    <w:rsid w:val="00A11C08"/>
    <w:rsid w:val="00A11FC0"/>
    <w:rsid w:val="00A12CBA"/>
    <w:rsid w:val="00A13287"/>
    <w:rsid w:val="00A13DD7"/>
    <w:rsid w:val="00A2134F"/>
    <w:rsid w:val="00A21482"/>
    <w:rsid w:val="00A21AEF"/>
    <w:rsid w:val="00A23230"/>
    <w:rsid w:val="00A273E2"/>
    <w:rsid w:val="00A279CF"/>
    <w:rsid w:val="00A27D29"/>
    <w:rsid w:val="00A32853"/>
    <w:rsid w:val="00A329FC"/>
    <w:rsid w:val="00A3446A"/>
    <w:rsid w:val="00A35190"/>
    <w:rsid w:val="00A35883"/>
    <w:rsid w:val="00A35C5E"/>
    <w:rsid w:val="00A36357"/>
    <w:rsid w:val="00A3745D"/>
    <w:rsid w:val="00A37F37"/>
    <w:rsid w:val="00A402E6"/>
    <w:rsid w:val="00A420B9"/>
    <w:rsid w:val="00A4250D"/>
    <w:rsid w:val="00A434B3"/>
    <w:rsid w:val="00A43558"/>
    <w:rsid w:val="00A444C5"/>
    <w:rsid w:val="00A45C97"/>
    <w:rsid w:val="00A47B38"/>
    <w:rsid w:val="00A500B2"/>
    <w:rsid w:val="00A5037B"/>
    <w:rsid w:val="00A51D25"/>
    <w:rsid w:val="00A5302B"/>
    <w:rsid w:val="00A5462D"/>
    <w:rsid w:val="00A54EA9"/>
    <w:rsid w:val="00A56944"/>
    <w:rsid w:val="00A63492"/>
    <w:rsid w:val="00A63F34"/>
    <w:rsid w:val="00A66344"/>
    <w:rsid w:val="00A674DF"/>
    <w:rsid w:val="00A726AB"/>
    <w:rsid w:val="00A7271F"/>
    <w:rsid w:val="00A72BF7"/>
    <w:rsid w:val="00A72E8C"/>
    <w:rsid w:val="00A72F50"/>
    <w:rsid w:val="00A732AA"/>
    <w:rsid w:val="00A73B03"/>
    <w:rsid w:val="00A73C45"/>
    <w:rsid w:val="00A745A7"/>
    <w:rsid w:val="00A75794"/>
    <w:rsid w:val="00A76BE4"/>
    <w:rsid w:val="00A8098A"/>
    <w:rsid w:val="00A80ED1"/>
    <w:rsid w:val="00A8131E"/>
    <w:rsid w:val="00A8175E"/>
    <w:rsid w:val="00A81C24"/>
    <w:rsid w:val="00A82322"/>
    <w:rsid w:val="00A8354D"/>
    <w:rsid w:val="00A8544C"/>
    <w:rsid w:val="00A858E9"/>
    <w:rsid w:val="00A85C6B"/>
    <w:rsid w:val="00A85EEB"/>
    <w:rsid w:val="00A86EAB"/>
    <w:rsid w:val="00A8764C"/>
    <w:rsid w:val="00A877D1"/>
    <w:rsid w:val="00A878E6"/>
    <w:rsid w:val="00A90D92"/>
    <w:rsid w:val="00A90F93"/>
    <w:rsid w:val="00A92A7E"/>
    <w:rsid w:val="00A939EC"/>
    <w:rsid w:val="00A93A9A"/>
    <w:rsid w:val="00A97B49"/>
    <w:rsid w:val="00AA066F"/>
    <w:rsid w:val="00AA2872"/>
    <w:rsid w:val="00AA3390"/>
    <w:rsid w:val="00AA3A8F"/>
    <w:rsid w:val="00AA4840"/>
    <w:rsid w:val="00AA5716"/>
    <w:rsid w:val="00AA727D"/>
    <w:rsid w:val="00AA79EA"/>
    <w:rsid w:val="00AA7BF2"/>
    <w:rsid w:val="00AA7FF3"/>
    <w:rsid w:val="00AB2493"/>
    <w:rsid w:val="00AB2D6C"/>
    <w:rsid w:val="00AB396B"/>
    <w:rsid w:val="00AB4778"/>
    <w:rsid w:val="00AB4FC8"/>
    <w:rsid w:val="00AB519C"/>
    <w:rsid w:val="00AB64F3"/>
    <w:rsid w:val="00AB7C7F"/>
    <w:rsid w:val="00AC197F"/>
    <w:rsid w:val="00AC22E2"/>
    <w:rsid w:val="00AC23F5"/>
    <w:rsid w:val="00AC301B"/>
    <w:rsid w:val="00AC314A"/>
    <w:rsid w:val="00AC386F"/>
    <w:rsid w:val="00AC3E2A"/>
    <w:rsid w:val="00AC4A33"/>
    <w:rsid w:val="00AC5483"/>
    <w:rsid w:val="00AC69E9"/>
    <w:rsid w:val="00AD00CA"/>
    <w:rsid w:val="00AD03ED"/>
    <w:rsid w:val="00AD1584"/>
    <w:rsid w:val="00AD1B83"/>
    <w:rsid w:val="00AD4042"/>
    <w:rsid w:val="00AD4290"/>
    <w:rsid w:val="00AD4F01"/>
    <w:rsid w:val="00AD6AD8"/>
    <w:rsid w:val="00AD72F1"/>
    <w:rsid w:val="00AE0277"/>
    <w:rsid w:val="00AE0D27"/>
    <w:rsid w:val="00AE1377"/>
    <w:rsid w:val="00AE13C5"/>
    <w:rsid w:val="00AE5626"/>
    <w:rsid w:val="00AE5B1B"/>
    <w:rsid w:val="00AE6A74"/>
    <w:rsid w:val="00AE78E5"/>
    <w:rsid w:val="00AE7DC6"/>
    <w:rsid w:val="00AF01CE"/>
    <w:rsid w:val="00AF073A"/>
    <w:rsid w:val="00AF30BB"/>
    <w:rsid w:val="00AF3170"/>
    <w:rsid w:val="00AF392A"/>
    <w:rsid w:val="00B005F6"/>
    <w:rsid w:val="00B01742"/>
    <w:rsid w:val="00B02985"/>
    <w:rsid w:val="00B03E98"/>
    <w:rsid w:val="00B04B6F"/>
    <w:rsid w:val="00B04B9E"/>
    <w:rsid w:val="00B06285"/>
    <w:rsid w:val="00B0766B"/>
    <w:rsid w:val="00B1191B"/>
    <w:rsid w:val="00B12E0F"/>
    <w:rsid w:val="00B147D5"/>
    <w:rsid w:val="00B148F4"/>
    <w:rsid w:val="00B14CBF"/>
    <w:rsid w:val="00B15775"/>
    <w:rsid w:val="00B163F4"/>
    <w:rsid w:val="00B179ED"/>
    <w:rsid w:val="00B247C4"/>
    <w:rsid w:val="00B24AB9"/>
    <w:rsid w:val="00B24D84"/>
    <w:rsid w:val="00B25D83"/>
    <w:rsid w:val="00B26300"/>
    <w:rsid w:val="00B26DFC"/>
    <w:rsid w:val="00B317AC"/>
    <w:rsid w:val="00B336B6"/>
    <w:rsid w:val="00B336E0"/>
    <w:rsid w:val="00B34DD3"/>
    <w:rsid w:val="00B36068"/>
    <w:rsid w:val="00B37403"/>
    <w:rsid w:val="00B377C7"/>
    <w:rsid w:val="00B37E7B"/>
    <w:rsid w:val="00B40126"/>
    <w:rsid w:val="00B402D5"/>
    <w:rsid w:val="00B410B7"/>
    <w:rsid w:val="00B42586"/>
    <w:rsid w:val="00B42E68"/>
    <w:rsid w:val="00B4300F"/>
    <w:rsid w:val="00B45267"/>
    <w:rsid w:val="00B454E6"/>
    <w:rsid w:val="00B4642C"/>
    <w:rsid w:val="00B47409"/>
    <w:rsid w:val="00B47523"/>
    <w:rsid w:val="00B47780"/>
    <w:rsid w:val="00B47DD4"/>
    <w:rsid w:val="00B502F3"/>
    <w:rsid w:val="00B50B63"/>
    <w:rsid w:val="00B50E88"/>
    <w:rsid w:val="00B5159D"/>
    <w:rsid w:val="00B52E62"/>
    <w:rsid w:val="00B532AA"/>
    <w:rsid w:val="00B538D5"/>
    <w:rsid w:val="00B5524F"/>
    <w:rsid w:val="00B56896"/>
    <w:rsid w:val="00B5733E"/>
    <w:rsid w:val="00B57374"/>
    <w:rsid w:val="00B60E12"/>
    <w:rsid w:val="00B616F7"/>
    <w:rsid w:val="00B61977"/>
    <w:rsid w:val="00B61BBE"/>
    <w:rsid w:val="00B64846"/>
    <w:rsid w:val="00B65B49"/>
    <w:rsid w:val="00B70D96"/>
    <w:rsid w:val="00B71075"/>
    <w:rsid w:val="00B7185B"/>
    <w:rsid w:val="00B71F76"/>
    <w:rsid w:val="00B72102"/>
    <w:rsid w:val="00B732E9"/>
    <w:rsid w:val="00B74001"/>
    <w:rsid w:val="00B74088"/>
    <w:rsid w:val="00B75905"/>
    <w:rsid w:val="00B76751"/>
    <w:rsid w:val="00B7692D"/>
    <w:rsid w:val="00B76D0C"/>
    <w:rsid w:val="00B777D2"/>
    <w:rsid w:val="00B803FA"/>
    <w:rsid w:val="00B814C3"/>
    <w:rsid w:val="00B81A4F"/>
    <w:rsid w:val="00B822A0"/>
    <w:rsid w:val="00B82737"/>
    <w:rsid w:val="00B8341E"/>
    <w:rsid w:val="00B846A1"/>
    <w:rsid w:val="00B85932"/>
    <w:rsid w:val="00B86241"/>
    <w:rsid w:val="00B86DAA"/>
    <w:rsid w:val="00B87533"/>
    <w:rsid w:val="00B8778B"/>
    <w:rsid w:val="00B87B75"/>
    <w:rsid w:val="00B902CC"/>
    <w:rsid w:val="00B918B9"/>
    <w:rsid w:val="00B92543"/>
    <w:rsid w:val="00B9450F"/>
    <w:rsid w:val="00B95F8E"/>
    <w:rsid w:val="00BA0322"/>
    <w:rsid w:val="00BA037E"/>
    <w:rsid w:val="00BA04B9"/>
    <w:rsid w:val="00BA0B66"/>
    <w:rsid w:val="00BA17CE"/>
    <w:rsid w:val="00BA23DE"/>
    <w:rsid w:val="00BA603E"/>
    <w:rsid w:val="00BA6166"/>
    <w:rsid w:val="00BA6B43"/>
    <w:rsid w:val="00BA7675"/>
    <w:rsid w:val="00BB0447"/>
    <w:rsid w:val="00BB0596"/>
    <w:rsid w:val="00BB1344"/>
    <w:rsid w:val="00BB22FC"/>
    <w:rsid w:val="00BB2BD1"/>
    <w:rsid w:val="00BB3B74"/>
    <w:rsid w:val="00BB4844"/>
    <w:rsid w:val="00BB55A0"/>
    <w:rsid w:val="00BB6469"/>
    <w:rsid w:val="00BB69EA"/>
    <w:rsid w:val="00BB7B3F"/>
    <w:rsid w:val="00BB7ECF"/>
    <w:rsid w:val="00BC053E"/>
    <w:rsid w:val="00BC104B"/>
    <w:rsid w:val="00BC1929"/>
    <w:rsid w:val="00BC414A"/>
    <w:rsid w:val="00BC43E2"/>
    <w:rsid w:val="00BC5BE9"/>
    <w:rsid w:val="00BC5E35"/>
    <w:rsid w:val="00BC6384"/>
    <w:rsid w:val="00BC7683"/>
    <w:rsid w:val="00BD0400"/>
    <w:rsid w:val="00BD1D9D"/>
    <w:rsid w:val="00BD1F5B"/>
    <w:rsid w:val="00BD1F5E"/>
    <w:rsid w:val="00BD23CC"/>
    <w:rsid w:val="00BD2D26"/>
    <w:rsid w:val="00BD3AE6"/>
    <w:rsid w:val="00BD4228"/>
    <w:rsid w:val="00BD6259"/>
    <w:rsid w:val="00BD6C05"/>
    <w:rsid w:val="00BD721C"/>
    <w:rsid w:val="00BD7820"/>
    <w:rsid w:val="00BE0ED8"/>
    <w:rsid w:val="00BE11A4"/>
    <w:rsid w:val="00BE2361"/>
    <w:rsid w:val="00BE3936"/>
    <w:rsid w:val="00BE4AA4"/>
    <w:rsid w:val="00BE59EE"/>
    <w:rsid w:val="00BE64A5"/>
    <w:rsid w:val="00BE6C72"/>
    <w:rsid w:val="00BE6D54"/>
    <w:rsid w:val="00BE7352"/>
    <w:rsid w:val="00BE7AA5"/>
    <w:rsid w:val="00BF0870"/>
    <w:rsid w:val="00BF09CA"/>
    <w:rsid w:val="00BF144C"/>
    <w:rsid w:val="00BF180A"/>
    <w:rsid w:val="00BF2491"/>
    <w:rsid w:val="00BF2BB1"/>
    <w:rsid w:val="00BF2E08"/>
    <w:rsid w:val="00BF5A7B"/>
    <w:rsid w:val="00BF72BA"/>
    <w:rsid w:val="00BF767F"/>
    <w:rsid w:val="00C007A5"/>
    <w:rsid w:val="00C00B98"/>
    <w:rsid w:val="00C01236"/>
    <w:rsid w:val="00C01F5E"/>
    <w:rsid w:val="00C0336D"/>
    <w:rsid w:val="00C04AA7"/>
    <w:rsid w:val="00C04DED"/>
    <w:rsid w:val="00C0533F"/>
    <w:rsid w:val="00C05427"/>
    <w:rsid w:val="00C05B39"/>
    <w:rsid w:val="00C05C9B"/>
    <w:rsid w:val="00C0677F"/>
    <w:rsid w:val="00C10507"/>
    <w:rsid w:val="00C11CD2"/>
    <w:rsid w:val="00C12444"/>
    <w:rsid w:val="00C137C9"/>
    <w:rsid w:val="00C14D7A"/>
    <w:rsid w:val="00C14F80"/>
    <w:rsid w:val="00C1572C"/>
    <w:rsid w:val="00C158E4"/>
    <w:rsid w:val="00C16873"/>
    <w:rsid w:val="00C16AB2"/>
    <w:rsid w:val="00C17912"/>
    <w:rsid w:val="00C17A89"/>
    <w:rsid w:val="00C2027D"/>
    <w:rsid w:val="00C2212A"/>
    <w:rsid w:val="00C2226A"/>
    <w:rsid w:val="00C230A1"/>
    <w:rsid w:val="00C2373B"/>
    <w:rsid w:val="00C2397D"/>
    <w:rsid w:val="00C254DA"/>
    <w:rsid w:val="00C26483"/>
    <w:rsid w:val="00C266BF"/>
    <w:rsid w:val="00C26BD1"/>
    <w:rsid w:val="00C32E0E"/>
    <w:rsid w:val="00C32E4C"/>
    <w:rsid w:val="00C33C4C"/>
    <w:rsid w:val="00C34A28"/>
    <w:rsid w:val="00C34A3B"/>
    <w:rsid w:val="00C35E4B"/>
    <w:rsid w:val="00C36EAD"/>
    <w:rsid w:val="00C37EB5"/>
    <w:rsid w:val="00C37EE0"/>
    <w:rsid w:val="00C40447"/>
    <w:rsid w:val="00C40932"/>
    <w:rsid w:val="00C409DC"/>
    <w:rsid w:val="00C41167"/>
    <w:rsid w:val="00C4226E"/>
    <w:rsid w:val="00C45024"/>
    <w:rsid w:val="00C455E2"/>
    <w:rsid w:val="00C463BF"/>
    <w:rsid w:val="00C47A87"/>
    <w:rsid w:val="00C47DDC"/>
    <w:rsid w:val="00C54341"/>
    <w:rsid w:val="00C54FFE"/>
    <w:rsid w:val="00C55659"/>
    <w:rsid w:val="00C56624"/>
    <w:rsid w:val="00C5692D"/>
    <w:rsid w:val="00C572F0"/>
    <w:rsid w:val="00C57440"/>
    <w:rsid w:val="00C61144"/>
    <w:rsid w:val="00C6363E"/>
    <w:rsid w:val="00C63C4E"/>
    <w:rsid w:val="00C63FEC"/>
    <w:rsid w:val="00C648B5"/>
    <w:rsid w:val="00C65BC1"/>
    <w:rsid w:val="00C66EFA"/>
    <w:rsid w:val="00C67EA5"/>
    <w:rsid w:val="00C7046A"/>
    <w:rsid w:val="00C71CCC"/>
    <w:rsid w:val="00C7217E"/>
    <w:rsid w:val="00C72C74"/>
    <w:rsid w:val="00C73A5F"/>
    <w:rsid w:val="00C761C5"/>
    <w:rsid w:val="00C83D3F"/>
    <w:rsid w:val="00C848F5"/>
    <w:rsid w:val="00C84E42"/>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14FE"/>
    <w:rsid w:val="00CB22C9"/>
    <w:rsid w:val="00CB3110"/>
    <w:rsid w:val="00CB5F77"/>
    <w:rsid w:val="00CB63DB"/>
    <w:rsid w:val="00CB7BE2"/>
    <w:rsid w:val="00CB7C56"/>
    <w:rsid w:val="00CC0C09"/>
    <w:rsid w:val="00CC613A"/>
    <w:rsid w:val="00CC642A"/>
    <w:rsid w:val="00CC770F"/>
    <w:rsid w:val="00CD0770"/>
    <w:rsid w:val="00CD207C"/>
    <w:rsid w:val="00CD2E8D"/>
    <w:rsid w:val="00CD7433"/>
    <w:rsid w:val="00CD7C64"/>
    <w:rsid w:val="00CE1E36"/>
    <w:rsid w:val="00CE47AF"/>
    <w:rsid w:val="00CE577E"/>
    <w:rsid w:val="00CE6B5A"/>
    <w:rsid w:val="00CF0BA9"/>
    <w:rsid w:val="00CF0D6F"/>
    <w:rsid w:val="00CF13A4"/>
    <w:rsid w:val="00CF29D9"/>
    <w:rsid w:val="00CF2F37"/>
    <w:rsid w:val="00CF3B73"/>
    <w:rsid w:val="00CF4C8D"/>
    <w:rsid w:val="00CF5904"/>
    <w:rsid w:val="00D050A0"/>
    <w:rsid w:val="00D06BB9"/>
    <w:rsid w:val="00D06CA9"/>
    <w:rsid w:val="00D113BD"/>
    <w:rsid w:val="00D1230A"/>
    <w:rsid w:val="00D12A82"/>
    <w:rsid w:val="00D134A8"/>
    <w:rsid w:val="00D1421E"/>
    <w:rsid w:val="00D142F0"/>
    <w:rsid w:val="00D143EA"/>
    <w:rsid w:val="00D1616F"/>
    <w:rsid w:val="00D1666C"/>
    <w:rsid w:val="00D16CCB"/>
    <w:rsid w:val="00D16ED6"/>
    <w:rsid w:val="00D20D4D"/>
    <w:rsid w:val="00D21F07"/>
    <w:rsid w:val="00D22F41"/>
    <w:rsid w:val="00D244DB"/>
    <w:rsid w:val="00D25419"/>
    <w:rsid w:val="00D30FAC"/>
    <w:rsid w:val="00D316F1"/>
    <w:rsid w:val="00D319E6"/>
    <w:rsid w:val="00D35D73"/>
    <w:rsid w:val="00D362E1"/>
    <w:rsid w:val="00D3782B"/>
    <w:rsid w:val="00D42043"/>
    <w:rsid w:val="00D42ADC"/>
    <w:rsid w:val="00D4394E"/>
    <w:rsid w:val="00D453A6"/>
    <w:rsid w:val="00D45498"/>
    <w:rsid w:val="00D46810"/>
    <w:rsid w:val="00D47529"/>
    <w:rsid w:val="00D47BEB"/>
    <w:rsid w:val="00D507DE"/>
    <w:rsid w:val="00D52D13"/>
    <w:rsid w:val="00D5458E"/>
    <w:rsid w:val="00D54DA8"/>
    <w:rsid w:val="00D56835"/>
    <w:rsid w:val="00D57F32"/>
    <w:rsid w:val="00D6129E"/>
    <w:rsid w:val="00D61359"/>
    <w:rsid w:val="00D62E5F"/>
    <w:rsid w:val="00D63A53"/>
    <w:rsid w:val="00D64C36"/>
    <w:rsid w:val="00D67320"/>
    <w:rsid w:val="00D70B5F"/>
    <w:rsid w:val="00D7125C"/>
    <w:rsid w:val="00D712DD"/>
    <w:rsid w:val="00D71422"/>
    <w:rsid w:val="00D72156"/>
    <w:rsid w:val="00D72C70"/>
    <w:rsid w:val="00D732E0"/>
    <w:rsid w:val="00D737F4"/>
    <w:rsid w:val="00D73A32"/>
    <w:rsid w:val="00D74BEC"/>
    <w:rsid w:val="00D75144"/>
    <w:rsid w:val="00D76D17"/>
    <w:rsid w:val="00D77735"/>
    <w:rsid w:val="00D809FD"/>
    <w:rsid w:val="00D8127F"/>
    <w:rsid w:val="00D821A3"/>
    <w:rsid w:val="00D84075"/>
    <w:rsid w:val="00D84093"/>
    <w:rsid w:val="00D843E7"/>
    <w:rsid w:val="00D84D32"/>
    <w:rsid w:val="00D8639B"/>
    <w:rsid w:val="00D868E0"/>
    <w:rsid w:val="00D86FA9"/>
    <w:rsid w:val="00D87121"/>
    <w:rsid w:val="00D90FAE"/>
    <w:rsid w:val="00D91E15"/>
    <w:rsid w:val="00D92031"/>
    <w:rsid w:val="00D92588"/>
    <w:rsid w:val="00D92E23"/>
    <w:rsid w:val="00D947A2"/>
    <w:rsid w:val="00D960DB"/>
    <w:rsid w:val="00D96298"/>
    <w:rsid w:val="00D97121"/>
    <w:rsid w:val="00D976E1"/>
    <w:rsid w:val="00DA0060"/>
    <w:rsid w:val="00DA1136"/>
    <w:rsid w:val="00DA2A0A"/>
    <w:rsid w:val="00DA34D6"/>
    <w:rsid w:val="00DA5838"/>
    <w:rsid w:val="00DA5B3E"/>
    <w:rsid w:val="00DA63B6"/>
    <w:rsid w:val="00DB05A8"/>
    <w:rsid w:val="00DB290D"/>
    <w:rsid w:val="00DB38FA"/>
    <w:rsid w:val="00DB6E6F"/>
    <w:rsid w:val="00DB6EFF"/>
    <w:rsid w:val="00DC4220"/>
    <w:rsid w:val="00DC5B4C"/>
    <w:rsid w:val="00DC5D98"/>
    <w:rsid w:val="00DC5E4D"/>
    <w:rsid w:val="00DD09D8"/>
    <w:rsid w:val="00DD130B"/>
    <w:rsid w:val="00DD144F"/>
    <w:rsid w:val="00DD155B"/>
    <w:rsid w:val="00DD1D9F"/>
    <w:rsid w:val="00DD3D7B"/>
    <w:rsid w:val="00DD61B7"/>
    <w:rsid w:val="00DE1134"/>
    <w:rsid w:val="00DE1FC1"/>
    <w:rsid w:val="00DE3052"/>
    <w:rsid w:val="00DE46C4"/>
    <w:rsid w:val="00DE61EE"/>
    <w:rsid w:val="00DE6233"/>
    <w:rsid w:val="00DE6576"/>
    <w:rsid w:val="00DE71A3"/>
    <w:rsid w:val="00DE736E"/>
    <w:rsid w:val="00DE7B09"/>
    <w:rsid w:val="00DE7EF0"/>
    <w:rsid w:val="00DF10A2"/>
    <w:rsid w:val="00DF240C"/>
    <w:rsid w:val="00DF7110"/>
    <w:rsid w:val="00DF7209"/>
    <w:rsid w:val="00E0013A"/>
    <w:rsid w:val="00E00744"/>
    <w:rsid w:val="00E024EA"/>
    <w:rsid w:val="00E026F9"/>
    <w:rsid w:val="00E02CC3"/>
    <w:rsid w:val="00E03F11"/>
    <w:rsid w:val="00E04C66"/>
    <w:rsid w:val="00E06F60"/>
    <w:rsid w:val="00E07702"/>
    <w:rsid w:val="00E07925"/>
    <w:rsid w:val="00E07F74"/>
    <w:rsid w:val="00E11C9D"/>
    <w:rsid w:val="00E12617"/>
    <w:rsid w:val="00E12690"/>
    <w:rsid w:val="00E134C6"/>
    <w:rsid w:val="00E137F4"/>
    <w:rsid w:val="00E13FFF"/>
    <w:rsid w:val="00E145A1"/>
    <w:rsid w:val="00E14ADC"/>
    <w:rsid w:val="00E15C84"/>
    <w:rsid w:val="00E16273"/>
    <w:rsid w:val="00E16A1B"/>
    <w:rsid w:val="00E22C4B"/>
    <w:rsid w:val="00E251A0"/>
    <w:rsid w:val="00E270B2"/>
    <w:rsid w:val="00E27836"/>
    <w:rsid w:val="00E30014"/>
    <w:rsid w:val="00E3365E"/>
    <w:rsid w:val="00E33D6A"/>
    <w:rsid w:val="00E34480"/>
    <w:rsid w:val="00E352E3"/>
    <w:rsid w:val="00E36032"/>
    <w:rsid w:val="00E36330"/>
    <w:rsid w:val="00E407D4"/>
    <w:rsid w:val="00E4112D"/>
    <w:rsid w:val="00E42184"/>
    <w:rsid w:val="00E4270A"/>
    <w:rsid w:val="00E4366B"/>
    <w:rsid w:val="00E4479E"/>
    <w:rsid w:val="00E4571F"/>
    <w:rsid w:val="00E51CD8"/>
    <w:rsid w:val="00E529A5"/>
    <w:rsid w:val="00E52B5F"/>
    <w:rsid w:val="00E53C34"/>
    <w:rsid w:val="00E53CE0"/>
    <w:rsid w:val="00E54049"/>
    <w:rsid w:val="00E54654"/>
    <w:rsid w:val="00E54B02"/>
    <w:rsid w:val="00E54FBB"/>
    <w:rsid w:val="00E55A03"/>
    <w:rsid w:val="00E62B15"/>
    <w:rsid w:val="00E63B19"/>
    <w:rsid w:val="00E65328"/>
    <w:rsid w:val="00E66EEC"/>
    <w:rsid w:val="00E67B9B"/>
    <w:rsid w:val="00E67D3D"/>
    <w:rsid w:val="00E703BA"/>
    <w:rsid w:val="00E71BF0"/>
    <w:rsid w:val="00E72FC6"/>
    <w:rsid w:val="00E73DBF"/>
    <w:rsid w:val="00E7491A"/>
    <w:rsid w:val="00E75D88"/>
    <w:rsid w:val="00E76841"/>
    <w:rsid w:val="00E77537"/>
    <w:rsid w:val="00E80DBB"/>
    <w:rsid w:val="00E81690"/>
    <w:rsid w:val="00E825EE"/>
    <w:rsid w:val="00E82BE4"/>
    <w:rsid w:val="00E830AF"/>
    <w:rsid w:val="00E84E4C"/>
    <w:rsid w:val="00E86E7B"/>
    <w:rsid w:val="00E87601"/>
    <w:rsid w:val="00E92694"/>
    <w:rsid w:val="00E93E1E"/>
    <w:rsid w:val="00E948AA"/>
    <w:rsid w:val="00E94988"/>
    <w:rsid w:val="00E94DF9"/>
    <w:rsid w:val="00E953C9"/>
    <w:rsid w:val="00E95DFF"/>
    <w:rsid w:val="00E96396"/>
    <w:rsid w:val="00E97743"/>
    <w:rsid w:val="00EA085D"/>
    <w:rsid w:val="00EA1551"/>
    <w:rsid w:val="00EA1814"/>
    <w:rsid w:val="00EA295F"/>
    <w:rsid w:val="00EA2A32"/>
    <w:rsid w:val="00EA5199"/>
    <w:rsid w:val="00EA5EE8"/>
    <w:rsid w:val="00EA638F"/>
    <w:rsid w:val="00EA655F"/>
    <w:rsid w:val="00EA6EB8"/>
    <w:rsid w:val="00EB0D6D"/>
    <w:rsid w:val="00EB1CAF"/>
    <w:rsid w:val="00EB24C7"/>
    <w:rsid w:val="00EB46FE"/>
    <w:rsid w:val="00EB5E55"/>
    <w:rsid w:val="00EB6476"/>
    <w:rsid w:val="00EB6B8C"/>
    <w:rsid w:val="00EC0B7B"/>
    <w:rsid w:val="00EC12B6"/>
    <w:rsid w:val="00EC1A8B"/>
    <w:rsid w:val="00EC335B"/>
    <w:rsid w:val="00EC3FE2"/>
    <w:rsid w:val="00EC508E"/>
    <w:rsid w:val="00EC5A51"/>
    <w:rsid w:val="00EC6090"/>
    <w:rsid w:val="00EC65C9"/>
    <w:rsid w:val="00ED182C"/>
    <w:rsid w:val="00ED5AE5"/>
    <w:rsid w:val="00ED5D2B"/>
    <w:rsid w:val="00ED5F72"/>
    <w:rsid w:val="00ED64A6"/>
    <w:rsid w:val="00ED69DF"/>
    <w:rsid w:val="00ED6B5E"/>
    <w:rsid w:val="00ED70AC"/>
    <w:rsid w:val="00ED7272"/>
    <w:rsid w:val="00EE2583"/>
    <w:rsid w:val="00EE2D08"/>
    <w:rsid w:val="00EE3076"/>
    <w:rsid w:val="00EE32B8"/>
    <w:rsid w:val="00EE52B8"/>
    <w:rsid w:val="00EE5785"/>
    <w:rsid w:val="00EE6EAF"/>
    <w:rsid w:val="00EF0D6C"/>
    <w:rsid w:val="00EF1CCC"/>
    <w:rsid w:val="00EF25A2"/>
    <w:rsid w:val="00EF2FFC"/>
    <w:rsid w:val="00EF3135"/>
    <w:rsid w:val="00EF5380"/>
    <w:rsid w:val="00EF55D4"/>
    <w:rsid w:val="00EF5B8A"/>
    <w:rsid w:val="00EF5B97"/>
    <w:rsid w:val="00EF5E90"/>
    <w:rsid w:val="00F002C7"/>
    <w:rsid w:val="00F00B55"/>
    <w:rsid w:val="00F018ED"/>
    <w:rsid w:val="00F01EAE"/>
    <w:rsid w:val="00F01EEB"/>
    <w:rsid w:val="00F03499"/>
    <w:rsid w:val="00F06792"/>
    <w:rsid w:val="00F07692"/>
    <w:rsid w:val="00F1083F"/>
    <w:rsid w:val="00F1098A"/>
    <w:rsid w:val="00F12410"/>
    <w:rsid w:val="00F13E13"/>
    <w:rsid w:val="00F15202"/>
    <w:rsid w:val="00F16C41"/>
    <w:rsid w:val="00F2017D"/>
    <w:rsid w:val="00F20675"/>
    <w:rsid w:val="00F22215"/>
    <w:rsid w:val="00F22FED"/>
    <w:rsid w:val="00F241FA"/>
    <w:rsid w:val="00F25166"/>
    <w:rsid w:val="00F253A7"/>
    <w:rsid w:val="00F27426"/>
    <w:rsid w:val="00F326C9"/>
    <w:rsid w:val="00F32C57"/>
    <w:rsid w:val="00F33A48"/>
    <w:rsid w:val="00F34B23"/>
    <w:rsid w:val="00F360E0"/>
    <w:rsid w:val="00F37054"/>
    <w:rsid w:val="00F42C03"/>
    <w:rsid w:val="00F4337C"/>
    <w:rsid w:val="00F43D85"/>
    <w:rsid w:val="00F47B96"/>
    <w:rsid w:val="00F47B9A"/>
    <w:rsid w:val="00F504D3"/>
    <w:rsid w:val="00F510B0"/>
    <w:rsid w:val="00F5249B"/>
    <w:rsid w:val="00F54924"/>
    <w:rsid w:val="00F54CEE"/>
    <w:rsid w:val="00F560FD"/>
    <w:rsid w:val="00F562A3"/>
    <w:rsid w:val="00F57368"/>
    <w:rsid w:val="00F600F3"/>
    <w:rsid w:val="00F614B7"/>
    <w:rsid w:val="00F61B49"/>
    <w:rsid w:val="00F626F0"/>
    <w:rsid w:val="00F62DDA"/>
    <w:rsid w:val="00F67244"/>
    <w:rsid w:val="00F677E6"/>
    <w:rsid w:val="00F70A24"/>
    <w:rsid w:val="00F7108F"/>
    <w:rsid w:val="00F71E02"/>
    <w:rsid w:val="00F71E49"/>
    <w:rsid w:val="00F724C7"/>
    <w:rsid w:val="00F72705"/>
    <w:rsid w:val="00F729C5"/>
    <w:rsid w:val="00F72A3A"/>
    <w:rsid w:val="00F75861"/>
    <w:rsid w:val="00F76446"/>
    <w:rsid w:val="00F771D1"/>
    <w:rsid w:val="00F8033A"/>
    <w:rsid w:val="00F805EB"/>
    <w:rsid w:val="00F80CA5"/>
    <w:rsid w:val="00F81C00"/>
    <w:rsid w:val="00F81E51"/>
    <w:rsid w:val="00F84D1C"/>
    <w:rsid w:val="00F866BC"/>
    <w:rsid w:val="00F867B7"/>
    <w:rsid w:val="00F86F86"/>
    <w:rsid w:val="00F87026"/>
    <w:rsid w:val="00F9075E"/>
    <w:rsid w:val="00F931EA"/>
    <w:rsid w:val="00F935ED"/>
    <w:rsid w:val="00F93F41"/>
    <w:rsid w:val="00F956C7"/>
    <w:rsid w:val="00F974FB"/>
    <w:rsid w:val="00F977A9"/>
    <w:rsid w:val="00FA0D26"/>
    <w:rsid w:val="00FA1275"/>
    <w:rsid w:val="00FA1D72"/>
    <w:rsid w:val="00FA347E"/>
    <w:rsid w:val="00FA3E0C"/>
    <w:rsid w:val="00FA4255"/>
    <w:rsid w:val="00FA4596"/>
    <w:rsid w:val="00FA5194"/>
    <w:rsid w:val="00FA51F3"/>
    <w:rsid w:val="00FA57FC"/>
    <w:rsid w:val="00FA5DE4"/>
    <w:rsid w:val="00FA63D5"/>
    <w:rsid w:val="00FA715B"/>
    <w:rsid w:val="00FA7B5D"/>
    <w:rsid w:val="00FA7DBB"/>
    <w:rsid w:val="00FB0590"/>
    <w:rsid w:val="00FB06EE"/>
    <w:rsid w:val="00FB131F"/>
    <w:rsid w:val="00FB3622"/>
    <w:rsid w:val="00FB3E78"/>
    <w:rsid w:val="00FB4604"/>
    <w:rsid w:val="00FB564A"/>
    <w:rsid w:val="00FB646C"/>
    <w:rsid w:val="00FB67CC"/>
    <w:rsid w:val="00FB6F45"/>
    <w:rsid w:val="00FB75A2"/>
    <w:rsid w:val="00FC0FD5"/>
    <w:rsid w:val="00FC2D03"/>
    <w:rsid w:val="00FC440D"/>
    <w:rsid w:val="00FC5278"/>
    <w:rsid w:val="00FC58E5"/>
    <w:rsid w:val="00FC5BA3"/>
    <w:rsid w:val="00FC6E7D"/>
    <w:rsid w:val="00FC714D"/>
    <w:rsid w:val="00FC7410"/>
    <w:rsid w:val="00FD0380"/>
    <w:rsid w:val="00FD0D41"/>
    <w:rsid w:val="00FD2982"/>
    <w:rsid w:val="00FD305B"/>
    <w:rsid w:val="00FD342D"/>
    <w:rsid w:val="00FD4931"/>
    <w:rsid w:val="00FD4EE0"/>
    <w:rsid w:val="00FD79D5"/>
    <w:rsid w:val="00FE00A8"/>
    <w:rsid w:val="00FE0FFA"/>
    <w:rsid w:val="00FE15DE"/>
    <w:rsid w:val="00FE1616"/>
    <w:rsid w:val="00FE34BC"/>
    <w:rsid w:val="00FE4D3E"/>
    <w:rsid w:val="00FE5B6E"/>
    <w:rsid w:val="00FE5CE2"/>
    <w:rsid w:val="00FE5FA2"/>
    <w:rsid w:val="00FE5FCC"/>
    <w:rsid w:val="00FE7A28"/>
    <w:rsid w:val="00FF1427"/>
    <w:rsid w:val="00FF17A9"/>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D4619"/>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B24AB9"/>
    <w:pPr>
      <w:spacing w:before="0" w:beforeAutospacing="0" w:after="160" w:afterAutospacing="0"/>
      <w:ind w:leftChars="100" w:left="240" w:firstLine="480"/>
    </w:pPr>
    <w:rPr>
      <w:rFonts w:ascii="標楷體" w:eastAsia="標楷體" w:hAnsi="標楷體"/>
      <w:i/>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B24AB9"/>
    <w:rPr>
      <w:rFonts w:ascii="標楷體" w:eastAsia="標楷體" w:hAnsi="標楷體" w:cs="新細明體"/>
      <w:i/>
      <w:color w:val="A61C00"/>
      <w:kern w:val="0"/>
      <w14:ligatures w14:val="none"/>
    </w:rPr>
  </w:style>
  <w:style w:type="paragraph" w:customStyle="1" w:styleId="aff5">
    <w:name w:val="訪談內容標題"/>
    <w:basedOn w:val="aff3"/>
    <w:link w:val="aff6"/>
    <w:rsid w:val="000A2AB4"/>
    <w:pPr>
      <w:ind w:left="480" w:hanging="480"/>
    </w:pPr>
    <w:rPr>
      <w:b/>
      <w:bCs/>
    </w:rPr>
  </w:style>
  <w:style w:type="character" w:customStyle="1" w:styleId="aff6">
    <w:name w:val="訪談內容標題 字元"/>
    <w:basedOn w:val="aff4"/>
    <w:link w:val="aff5"/>
    <w:rsid w:val="000A2AB4"/>
    <w:rPr>
      <w:rFonts w:ascii="標楷體" w:eastAsia="標楷體" w:hAnsi="標楷體" w:cs="新細明體"/>
      <w:b/>
      <w:bCs/>
      <w:i/>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0</TotalTime>
  <Pages>51</Pages>
  <Words>6421</Words>
  <Characters>36605</Characters>
  <Application>Microsoft Office Word</Application>
  <DocSecurity>0</DocSecurity>
  <Lines>305</Lines>
  <Paragraphs>85</Paragraphs>
  <ScaleCrop>false</ScaleCrop>
  <Company/>
  <LinksUpToDate>false</LinksUpToDate>
  <CharactersWithSpaces>4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1979</cp:revision>
  <cp:lastPrinted>2025-04-30T06:55:00Z</cp:lastPrinted>
  <dcterms:created xsi:type="dcterms:W3CDTF">2025-03-14T06:03:00Z</dcterms:created>
  <dcterms:modified xsi:type="dcterms:W3CDTF">2025-05-14T15:47:00Z</dcterms:modified>
</cp:coreProperties>
</file>